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CF6A5" w14:textId="1586C536" w:rsidR="009C3DCE" w:rsidRPr="00487FD5" w:rsidRDefault="009C3DCE" w:rsidP="009C3DCE">
      <w:pPr>
        <w:spacing w:line="480" w:lineRule="auto"/>
        <w:jc w:val="center"/>
        <w:rPr>
          <w:rFonts w:ascii="Arial" w:hAnsi="Arial"/>
          <w:b/>
        </w:rPr>
      </w:pPr>
      <w:bookmarkStart w:id="0" w:name="_GoBack"/>
      <w:bookmarkEnd w:id="0"/>
      <w:r w:rsidRPr="00487FD5">
        <w:rPr>
          <w:rFonts w:ascii="Arial" w:hAnsi="Arial"/>
          <w:b/>
        </w:rPr>
        <w:t>An uncovered contribution of Kv7 channels to pulmonary vascular tone in pulmonary arterial hypertension</w:t>
      </w:r>
    </w:p>
    <w:p w14:paraId="10814504" w14:textId="77777777" w:rsidR="001B41BB" w:rsidRPr="00487FD5" w:rsidRDefault="001B41BB" w:rsidP="00EC7DDA">
      <w:pPr>
        <w:spacing w:line="480" w:lineRule="auto"/>
        <w:jc w:val="center"/>
        <w:rPr>
          <w:rFonts w:ascii="Arial" w:hAnsi="Arial"/>
          <w:b/>
        </w:rPr>
      </w:pPr>
    </w:p>
    <w:p w14:paraId="3DC00B48" w14:textId="371EAC60" w:rsidR="00503DAB" w:rsidRPr="00487FD5" w:rsidRDefault="00503DAB" w:rsidP="00025AE6">
      <w:pPr>
        <w:spacing w:line="480" w:lineRule="auto"/>
        <w:jc w:val="center"/>
        <w:rPr>
          <w:rFonts w:ascii="Arial" w:hAnsi="Arial" w:cstheme="minorHAnsi"/>
          <w:u w:val="single"/>
          <w:lang w:val="es-ES"/>
        </w:rPr>
      </w:pPr>
      <w:r w:rsidRPr="00487FD5">
        <w:rPr>
          <w:rFonts w:ascii="Arial" w:hAnsi="Arial" w:cstheme="minorHAnsi"/>
          <w:lang w:val="es-ES"/>
        </w:rPr>
        <w:t>Gema Mondejar-Parreño</w:t>
      </w:r>
      <w:r w:rsidRPr="00487FD5">
        <w:rPr>
          <w:rFonts w:ascii="Arial" w:hAnsi="Arial" w:cstheme="minorHAnsi"/>
          <w:vertAlign w:val="superscript"/>
          <w:lang w:val="es-ES"/>
        </w:rPr>
        <w:t>1,2,3</w:t>
      </w:r>
      <w:r w:rsidRPr="00487FD5">
        <w:rPr>
          <w:rFonts w:ascii="Arial" w:hAnsi="Arial" w:cstheme="minorHAnsi"/>
          <w:lang w:val="es-ES"/>
        </w:rPr>
        <w:t xml:space="preserve"> , Bianca Barreira</w:t>
      </w:r>
      <w:r w:rsidRPr="00487FD5">
        <w:rPr>
          <w:rFonts w:ascii="Arial" w:hAnsi="Arial" w:cstheme="minorHAnsi"/>
          <w:vertAlign w:val="superscript"/>
          <w:lang w:val="es-ES"/>
        </w:rPr>
        <w:t>1,2,3</w:t>
      </w:r>
      <w:r w:rsidRPr="00487FD5">
        <w:rPr>
          <w:rFonts w:ascii="Arial" w:hAnsi="Arial" w:cstheme="minorHAnsi"/>
          <w:lang w:val="es-ES"/>
        </w:rPr>
        <w:t>, María Callejo</w:t>
      </w:r>
      <w:r w:rsidRPr="00487FD5">
        <w:rPr>
          <w:rFonts w:ascii="Arial" w:hAnsi="Arial" w:cstheme="minorHAnsi"/>
          <w:vertAlign w:val="superscript"/>
          <w:lang w:val="es-ES"/>
        </w:rPr>
        <w:t>1,2,3</w:t>
      </w:r>
      <w:r w:rsidRPr="00487FD5">
        <w:rPr>
          <w:rFonts w:ascii="Arial" w:hAnsi="Arial" w:cstheme="minorHAnsi"/>
          <w:lang w:val="es-ES"/>
        </w:rPr>
        <w:t xml:space="preserve">, </w:t>
      </w:r>
      <w:r w:rsidR="00710E40" w:rsidRPr="00710E40">
        <w:rPr>
          <w:rFonts w:ascii="Arial" w:hAnsi="Arial" w:cstheme="minorHAnsi"/>
          <w:highlight w:val="yellow"/>
          <w:lang w:val="es-ES"/>
        </w:rPr>
        <w:t>Daniel Morales-Cano</w:t>
      </w:r>
      <w:r w:rsidR="00710E40" w:rsidRPr="00710E40">
        <w:rPr>
          <w:rFonts w:ascii="Arial" w:hAnsi="Arial" w:cstheme="minorHAnsi"/>
          <w:highlight w:val="yellow"/>
          <w:vertAlign w:val="superscript"/>
          <w:lang w:val="es-ES"/>
        </w:rPr>
        <w:t>6</w:t>
      </w:r>
      <w:r w:rsidR="00710E40">
        <w:rPr>
          <w:rFonts w:ascii="Arial" w:hAnsi="Arial" w:cstheme="minorHAnsi"/>
          <w:lang w:val="es-ES"/>
        </w:rPr>
        <w:t xml:space="preserve">, </w:t>
      </w:r>
      <w:r w:rsidR="00455C14" w:rsidRPr="00487FD5">
        <w:rPr>
          <w:rFonts w:ascii="Arial" w:hAnsi="Arial" w:cstheme="minorHAnsi"/>
          <w:lang w:val="es-ES"/>
        </w:rPr>
        <w:t>Vinc</w:t>
      </w:r>
      <w:r w:rsidR="00116A16" w:rsidRPr="00487FD5">
        <w:rPr>
          <w:rFonts w:ascii="Arial" w:hAnsi="Arial" w:cstheme="minorHAnsi"/>
          <w:lang w:val="es-ES"/>
        </w:rPr>
        <w:t xml:space="preserve">enzo </w:t>
      </w:r>
      <w:r w:rsidRPr="00487FD5">
        <w:rPr>
          <w:rFonts w:ascii="Arial" w:hAnsi="Arial" w:cs="Arial"/>
          <w:bCs/>
          <w:lang w:val="es-ES"/>
        </w:rPr>
        <w:t>Barrese</w:t>
      </w:r>
      <w:r w:rsidRPr="00487FD5">
        <w:rPr>
          <w:rFonts w:ascii="Arial" w:hAnsi="Arial" w:cs="Arial"/>
          <w:bCs/>
          <w:vertAlign w:val="superscript"/>
          <w:lang w:val="es-ES"/>
        </w:rPr>
        <w:t>4</w:t>
      </w:r>
      <w:r w:rsidR="00F14AC1" w:rsidRPr="00487FD5">
        <w:rPr>
          <w:rFonts w:ascii="Arial" w:hAnsi="Arial" w:cs="Arial"/>
          <w:bCs/>
          <w:vertAlign w:val="superscript"/>
          <w:lang w:val="es-ES"/>
        </w:rPr>
        <w:t>,5</w:t>
      </w:r>
      <w:r w:rsidRPr="00487FD5">
        <w:rPr>
          <w:rFonts w:ascii="Arial" w:hAnsi="Arial" w:cs="Arial"/>
          <w:bCs/>
          <w:lang w:val="es-ES"/>
        </w:rPr>
        <w:t xml:space="preserve">, </w:t>
      </w:r>
      <w:r w:rsidRPr="00487FD5">
        <w:rPr>
          <w:rFonts w:ascii="Arial" w:hAnsi="Arial" w:cstheme="minorHAnsi"/>
          <w:lang w:val="es-ES"/>
        </w:rPr>
        <w:t>Sergio Esquivel-Ruiz</w:t>
      </w:r>
      <w:r w:rsidRPr="00487FD5">
        <w:rPr>
          <w:rFonts w:ascii="Arial" w:hAnsi="Arial" w:cstheme="minorHAnsi"/>
          <w:vertAlign w:val="superscript"/>
          <w:lang w:val="es-ES"/>
        </w:rPr>
        <w:t>1,2,3</w:t>
      </w:r>
      <w:r w:rsidRPr="00487FD5">
        <w:rPr>
          <w:rFonts w:ascii="Arial" w:hAnsi="Arial" w:cstheme="minorHAnsi"/>
          <w:lang w:val="es-ES"/>
        </w:rPr>
        <w:t>, Miguel A. Olivencia</w:t>
      </w:r>
      <w:r w:rsidRPr="00487FD5">
        <w:rPr>
          <w:rFonts w:ascii="Arial" w:hAnsi="Arial" w:cstheme="minorHAnsi"/>
          <w:vertAlign w:val="superscript"/>
          <w:lang w:val="es-ES"/>
        </w:rPr>
        <w:t>1,2,3</w:t>
      </w:r>
      <w:r w:rsidRPr="00487FD5">
        <w:rPr>
          <w:rFonts w:ascii="Arial" w:hAnsi="Arial" w:cstheme="minorHAnsi"/>
          <w:lang w:val="es-ES"/>
        </w:rPr>
        <w:t>, Miguel Macías</w:t>
      </w:r>
      <w:r w:rsidRPr="00487FD5">
        <w:rPr>
          <w:rFonts w:ascii="Arial" w:hAnsi="Arial" w:cstheme="minorHAnsi"/>
          <w:vertAlign w:val="superscript"/>
          <w:lang w:val="es-ES"/>
        </w:rPr>
        <w:t>1,2,3</w:t>
      </w:r>
      <w:r w:rsidRPr="00487FD5">
        <w:rPr>
          <w:rFonts w:ascii="Arial" w:hAnsi="Arial" w:cstheme="minorHAnsi"/>
          <w:lang w:val="es-ES"/>
        </w:rPr>
        <w:t>, Laura Moreno</w:t>
      </w:r>
      <w:r w:rsidRPr="00487FD5">
        <w:rPr>
          <w:rFonts w:ascii="Arial" w:hAnsi="Arial" w:cstheme="minorHAnsi"/>
          <w:vertAlign w:val="superscript"/>
          <w:lang w:val="es-ES"/>
        </w:rPr>
        <w:t>1,2,3</w:t>
      </w:r>
      <w:r w:rsidRPr="00487FD5">
        <w:rPr>
          <w:rFonts w:ascii="Arial" w:hAnsi="Arial" w:cstheme="minorHAnsi"/>
          <w:lang w:val="es-ES"/>
        </w:rPr>
        <w:t>, Iain Greenwood</w:t>
      </w:r>
      <w:r w:rsidRPr="00487FD5">
        <w:rPr>
          <w:rFonts w:ascii="Arial" w:hAnsi="Arial" w:cstheme="minorHAnsi"/>
          <w:vertAlign w:val="superscript"/>
          <w:lang w:val="es-ES"/>
        </w:rPr>
        <w:t>4</w:t>
      </w:r>
      <w:r w:rsidRPr="00487FD5">
        <w:rPr>
          <w:rFonts w:ascii="Arial" w:hAnsi="Arial" w:cstheme="minorHAnsi"/>
          <w:lang w:val="es-ES"/>
        </w:rPr>
        <w:t>, Francisco Perez-Vizcaino</w:t>
      </w:r>
      <w:r w:rsidRPr="00487FD5">
        <w:rPr>
          <w:rFonts w:ascii="Arial" w:hAnsi="Arial" w:cstheme="minorHAnsi"/>
          <w:vertAlign w:val="superscript"/>
          <w:lang w:val="es-ES"/>
        </w:rPr>
        <w:t>1,2,3</w:t>
      </w:r>
      <w:r w:rsidRPr="00487FD5">
        <w:rPr>
          <w:rFonts w:ascii="Arial" w:hAnsi="Arial" w:cstheme="minorHAnsi"/>
          <w:lang w:val="es-ES"/>
        </w:rPr>
        <w:t>,</w:t>
      </w:r>
      <w:r w:rsidRPr="00487FD5">
        <w:rPr>
          <w:rFonts w:ascii="Arial" w:hAnsi="Arial" w:cstheme="minorHAnsi"/>
          <w:vertAlign w:val="superscript"/>
          <w:lang w:val="es-ES"/>
        </w:rPr>
        <w:t xml:space="preserve"> </w:t>
      </w:r>
      <w:proofErr w:type="spellStart"/>
      <w:r w:rsidRPr="00487FD5">
        <w:rPr>
          <w:rFonts w:ascii="Arial" w:hAnsi="Arial" w:cstheme="minorHAnsi"/>
          <w:lang w:val="es-ES"/>
        </w:rPr>
        <w:t>Angel</w:t>
      </w:r>
      <w:proofErr w:type="spellEnd"/>
      <w:r w:rsidRPr="00487FD5">
        <w:rPr>
          <w:rFonts w:ascii="Arial" w:hAnsi="Arial" w:cstheme="minorHAnsi"/>
          <w:lang w:val="es-ES"/>
        </w:rPr>
        <w:t xml:space="preserve"> Cogolludo</w:t>
      </w:r>
      <w:r w:rsidRPr="00487FD5">
        <w:rPr>
          <w:rFonts w:ascii="Arial" w:hAnsi="Arial" w:cstheme="minorHAnsi"/>
          <w:vertAlign w:val="superscript"/>
          <w:lang w:val="es-ES"/>
        </w:rPr>
        <w:t>1,2,3 *</w:t>
      </w:r>
    </w:p>
    <w:p w14:paraId="2F63105A" w14:textId="77777777" w:rsidR="00025AE6" w:rsidRPr="00487FD5" w:rsidRDefault="00025AE6" w:rsidP="00025AE6">
      <w:pPr>
        <w:spacing w:line="480" w:lineRule="auto"/>
        <w:jc w:val="center"/>
        <w:rPr>
          <w:rFonts w:ascii="Arial" w:hAnsi="Arial" w:cstheme="minorHAnsi"/>
          <w:u w:val="single"/>
          <w:lang w:val="es-ES"/>
        </w:rPr>
      </w:pPr>
    </w:p>
    <w:p w14:paraId="20BE8A6E" w14:textId="77777777" w:rsidR="00205FFF" w:rsidRPr="00487FD5" w:rsidRDefault="00205FFF" w:rsidP="00EC7DDA">
      <w:pPr>
        <w:spacing w:line="480" w:lineRule="auto"/>
        <w:jc w:val="both"/>
        <w:rPr>
          <w:rFonts w:ascii="Arial" w:hAnsi="Arial" w:cs="Arial"/>
          <w:i/>
          <w:lang w:val="es-ES"/>
        </w:rPr>
      </w:pPr>
      <w:r w:rsidRPr="00487FD5">
        <w:rPr>
          <w:rFonts w:ascii="Arial" w:hAnsi="Arial" w:cs="Arial"/>
          <w:i/>
          <w:vertAlign w:val="superscript"/>
          <w:lang w:val="es-ES"/>
        </w:rPr>
        <w:t>1</w:t>
      </w:r>
      <w:r w:rsidRPr="00487FD5">
        <w:rPr>
          <w:rFonts w:ascii="Arial" w:hAnsi="Arial" w:cs="Arial"/>
          <w:i/>
          <w:lang w:val="es-ES"/>
        </w:rPr>
        <w:t xml:space="preserve">Departamento de Farmacología y Toxicología. Facultad de Medicina, Universidad Complutense de  Madrid, 28040. </w:t>
      </w:r>
    </w:p>
    <w:p w14:paraId="48D170E8" w14:textId="77777777" w:rsidR="00205FFF" w:rsidRPr="00487FD5" w:rsidRDefault="00205FFF" w:rsidP="00EC7DDA">
      <w:pPr>
        <w:spacing w:line="480" w:lineRule="auto"/>
        <w:jc w:val="both"/>
        <w:rPr>
          <w:rFonts w:ascii="Arial" w:hAnsi="Arial" w:cs="Arial"/>
          <w:i/>
          <w:lang w:val="es-ES"/>
        </w:rPr>
      </w:pPr>
      <w:r w:rsidRPr="00487FD5">
        <w:rPr>
          <w:rFonts w:ascii="Arial" w:hAnsi="Arial" w:cs="Arial"/>
          <w:i/>
          <w:vertAlign w:val="superscript"/>
          <w:lang w:val="es-ES"/>
        </w:rPr>
        <w:t>2</w:t>
      </w:r>
      <w:r w:rsidRPr="00487FD5">
        <w:rPr>
          <w:rFonts w:ascii="Arial" w:hAnsi="Arial" w:cs="Arial"/>
          <w:i/>
          <w:lang w:val="es-ES"/>
        </w:rPr>
        <w:t>Ciber Enfermedades Respiratorias (</w:t>
      </w:r>
      <w:proofErr w:type="spellStart"/>
      <w:r w:rsidRPr="00487FD5">
        <w:rPr>
          <w:rFonts w:ascii="Arial" w:hAnsi="Arial" w:cs="Arial"/>
          <w:i/>
          <w:lang w:val="es-ES"/>
        </w:rPr>
        <w:t>Ciberes</w:t>
      </w:r>
      <w:proofErr w:type="spellEnd"/>
      <w:r w:rsidRPr="00487FD5">
        <w:rPr>
          <w:rFonts w:ascii="Arial" w:hAnsi="Arial" w:cs="Arial"/>
          <w:i/>
          <w:lang w:val="es-ES"/>
        </w:rPr>
        <w:t xml:space="preserve">), </w:t>
      </w:r>
      <w:proofErr w:type="spellStart"/>
      <w:r w:rsidRPr="00487FD5">
        <w:rPr>
          <w:rFonts w:ascii="Arial" w:hAnsi="Arial" w:cs="Arial"/>
          <w:i/>
          <w:lang w:val="es-ES"/>
        </w:rPr>
        <w:t>Spain</w:t>
      </w:r>
      <w:proofErr w:type="spellEnd"/>
      <w:r w:rsidRPr="00487FD5">
        <w:rPr>
          <w:rFonts w:ascii="Arial" w:hAnsi="Arial" w:cs="Arial"/>
          <w:i/>
          <w:lang w:val="es-ES"/>
        </w:rPr>
        <w:t xml:space="preserve">. </w:t>
      </w:r>
    </w:p>
    <w:p w14:paraId="25E5510B" w14:textId="43C51860" w:rsidR="00205FFF" w:rsidRPr="00487FD5" w:rsidRDefault="00205FFF" w:rsidP="00EC7DDA">
      <w:pPr>
        <w:spacing w:line="480" w:lineRule="auto"/>
        <w:jc w:val="both"/>
        <w:rPr>
          <w:rFonts w:ascii="Arial" w:hAnsi="Arial" w:cs="Arial"/>
          <w:i/>
          <w:lang w:val="es-ES"/>
        </w:rPr>
      </w:pPr>
      <w:r w:rsidRPr="00487FD5">
        <w:rPr>
          <w:rFonts w:ascii="Arial" w:hAnsi="Arial" w:cs="Arial"/>
          <w:i/>
          <w:vertAlign w:val="superscript"/>
          <w:lang w:val="es-ES"/>
        </w:rPr>
        <w:t>3</w:t>
      </w:r>
      <w:r w:rsidRPr="00487FD5">
        <w:rPr>
          <w:rFonts w:ascii="Arial" w:hAnsi="Arial" w:cs="Arial"/>
          <w:i/>
          <w:lang w:val="es-ES"/>
        </w:rPr>
        <w:t>Instituto de Investigación Sanitaria Gregorio Marañón (IISGM)</w:t>
      </w:r>
      <w:r w:rsidR="00D90448" w:rsidRPr="00487FD5">
        <w:rPr>
          <w:rFonts w:ascii="Arial" w:hAnsi="Arial" w:cs="Arial"/>
          <w:i/>
          <w:lang w:val="es-ES"/>
        </w:rPr>
        <w:t>.</w:t>
      </w:r>
    </w:p>
    <w:p w14:paraId="6962E7E3" w14:textId="77777777" w:rsidR="00205FFF" w:rsidRPr="00487FD5" w:rsidRDefault="00205FFF" w:rsidP="00EC7DDA">
      <w:pPr>
        <w:spacing w:line="480" w:lineRule="auto"/>
        <w:jc w:val="both"/>
        <w:rPr>
          <w:rFonts w:ascii="Arial" w:hAnsi="Arial" w:cs="Arial"/>
          <w:i/>
        </w:rPr>
      </w:pPr>
      <w:r w:rsidRPr="00487FD5">
        <w:rPr>
          <w:rFonts w:ascii="Arial" w:hAnsi="Arial"/>
          <w:vertAlign w:val="superscript"/>
        </w:rPr>
        <w:t>4</w:t>
      </w:r>
      <w:r w:rsidRPr="00487FD5">
        <w:rPr>
          <w:rFonts w:ascii="Arial" w:hAnsi="Arial" w:cs="Arial"/>
          <w:i/>
        </w:rPr>
        <w:t>Vascular Biology Research Centre, Institute of Molecular and Clinical Sciences, St George's University of London, United Kingdom.</w:t>
      </w:r>
    </w:p>
    <w:p w14:paraId="351086A1" w14:textId="7B44F276" w:rsidR="00F14AC1" w:rsidRPr="00487FD5" w:rsidRDefault="00F14AC1" w:rsidP="00EC7DDA">
      <w:pPr>
        <w:spacing w:line="480" w:lineRule="auto"/>
        <w:jc w:val="both"/>
        <w:rPr>
          <w:rFonts w:ascii="Arial" w:hAnsi="Arial" w:cs="Arial"/>
          <w:i/>
        </w:rPr>
      </w:pPr>
      <w:r w:rsidRPr="00487FD5">
        <w:rPr>
          <w:rFonts w:ascii="Arial" w:hAnsi="Arial"/>
          <w:vertAlign w:val="superscript"/>
        </w:rPr>
        <w:t>5</w:t>
      </w:r>
      <w:r w:rsidRPr="00487FD5">
        <w:rPr>
          <w:rFonts w:ascii="Arial" w:hAnsi="Arial" w:cs="Arial"/>
          <w:i/>
        </w:rPr>
        <w:t>Department of Neuroscience, Reproductive Sciences and Dentistry, University of Naples Federico II, Naples, Italy</w:t>
      </w:r>
      <w:r w:rsidR="00D90448" w:rsidRPr="00487FD5">
        <w:rPr>
          <w:rFonts w:ascii="Arial" w:hAnsi="Arial" w:cs="Arial"/>
          <w:i/>
        </w:rPr>
        <w:t>.</w:t>
      </w:r>
    </w:p>
    <w:p w14:paraId="058D463D" w14:textId="0943A67C" w:rsidR="00710E40" w:rsidRPr="00487FD5" w:rsidRDefault="00710E40" w:rsidP="00710E40">
      <w:pPr>
        <w:spacing w:line="480" w:lineRule="auto"/>
        <w:jc w:val="both"/>
        <w:rPr>
          <w:rFonts w:ascii="Arial" w:hAnsi="Arial" w:cs="Arial"/>
          <w:i/>
          <w:lang w:val="es-ES"/>
        </w:rPr>
      </w:pPr>
      <w:r w:rsidRPr="00710E40">
        <w:rPr>
          <w:rFonts w:ascii="Arial" w:hAnsi="Arial" w:cs="Arial"/>
          <w:i/>
          <w:highlight w:val="yellow"/>
          <w:vertAlign w:val="superscript"/>
          <w:lang w:val="es-ES"/>
        </w:rPr>
        <w:t>6</w:t>
      </w:r>
      <w:r w:rsidRPr="00710E40">
        <w:rPr>
          <w:rFonts w:ascii="Arial" w:hAnsi="Arial" w:cs="Arial"/>
          <w:i/>
          <w:highlight w:val="yellow"/>
          <w:lang w:val="es-ES"/>
        </w:rPr>
        <w:t xml:space="preserve">Centro Nacional de Enfermedades Cardiovasculares (CNIC), </w:t>
      </w:r>
      <w:proofErr w:type="spellStart"/>
      <w:r w:rsidRPr="00710E40">
        <w:rPr>
          <w:rFonts w:ascii="Arial" w:hAnsi="Arial" w:cs="Arial"/>
          <w:i/>
          <w:highlight w:val="yellow"/>
          <w:lang w:val="es-ES"/>
        </w:rPr>
        <w:t>Spain</w:t>
      </w:r>
      <w:proofErr w:type="spellEnd"/>
      <w:r w:rsidRPr="00710E40">
        <w:rPr>
          <w:rFonts w:ascii="Arial" w:hAnsi="Arial" w:cs="Arial"/>
          <w:i/>
          <w:highlight w:val="yellow"/>
          <w:lang w:val="es-ES"/>
        </w:rPr>
        <w:t>.</w:t>
      </w:r>
      <w:r w:rsidRPr="00487FD5">
        <w:rPr>
          <w:rFonts w:ascii="Arial" w:hAnsi="Arial" w:cs="Arial"/>
          <w:i/>
          <w:lang w:val="es-ES"/>
        </w:rPr>
        <w:t xml:space="preserve"> </w:t>
      </w:r>
    </w:p>
    <w:p w14:paraId="35AE0B92" w14:textId="2907F851" w:rsidR="00093602" w:rsidRPr="00487FD5" w:rsidRDefault="00025AE6" w:rsidP="00EC7DDA">
      <w:pPr>
        <w:spacing w:line="480" w:lineRule="auto"/>
        <w:jc w:val="both"/>
        <w:rPr>
          <w:rFonts w:ascii="Arial" w:hAnsi="Arial"/>
        </w:rPr>
      </w:pPr>
      <w:r w:rsidRPr="00487FD5">
        <w:rPr>
          <w:rFonts w:ascii="Arial" w:hAnsi="Arial"/>
        </w:rPr>
        <w:t>Short t</w:t>
      </w:r>
      <w:r w:rsidR="00093602" w:rsidRPr="00487FD5">
        <w:rPr>
          <w:rFonts w:ascii="Arial" w:hAnsi="Arial"/>
        </w:rPr>
        <w:t>itle: Kv7 channel in the pulmonary vasculature</w:t>
      </w:r>
    </w:p>
    <w:p w14:paraId="3FEEBB04" w14:textId="5796FD16" w:rsidR="00494C77" w:rsidRPr="00CA375F" w:rsidRDefault="00093602" w:rsidP="00EC7DDA">
      <w:pPr>
        <w:spacing w:line="480" w:lineRule="auto"/>
        <w:jc w:val="both"/>
        <w:rPr>
          <w:rFonts w:ascii="Arial" w:hAnsi="Arial"/>
        </w:rPr>
      </w:pPr>
      <w:r w:rsidRPr="00CA375F">
        <w:rPr>
          <w:rFonts w:ascii="Arial" w:hAnsi="Arial"/>
        </w:rPr>
        <w:t>Word count:</w:t>
      </w:r>
      <w:r w:rsidR="00174A2A" w:rsidRPr="00CA375F">
        <w:rPr>
          <w:rFonts w:ascii="Arial" w:hAnsi="Arial"/>
        </w:rPr>
        <w:t xml:space="preserve"> </w:t>
      </w:r>
      <w:r w:rsidR="00CA375F" w:rsidRPr="00CA375F">
        <w:rPr>
          <w:rFonts w:ascii="Arial" w:hAnsi="Arial"/>
        </w:rPr>
        <w:t>6301</w:t>
      </w:r>
    </w:p>
    <w:p w14:paraId="31CDF6EC" w14:textId="5147E3FF" w:rsidR="00025AE6" w:rsidRPr="00CA375F" w:rsidRDefault="00025AE6" w:rsidP="00EC7DDA">
      <w:pPr>
        <w:spacing w:line="480" w:lineRule="auto"/>
        <w:jc w:val="both"/>
        <w:rPr>
          <w:rFonts w:ascii="Arial" w:hAnsi="Arial"/>
        </w:rPr>
      </w:pPr>
      <w:r w:rsidRPr="00CA375F">
        <w:rPr>
          <w:rFonts w:ascii="Arial" w:hAnsi="Arial"/>
        </w:rPr>
        <w:t>Abstract word count:</w:t>
      </w:r>
      <w:r w:rsidR="00CA375F">
        <w:rPr>
          <w:rFonts w:ascii="Arial" w:hAnsi="Arial"/>
        </w:rPr>
        <w:t xml:space="preserve"> 24</w:t>
      </w:r>
      <w:r w:rsidR="009C1FFA" w:rsidRPr="004D6AC0">
        <w:rPr>
          <w:rFonts w:ascii="Arial" w:hAnsi="Arial"/>
          <w:highlight w:val="yellow"/>
        </w:rPr>
        <w:t>8</w:t>
      </w:r>
    </w:p>
    <w:p w14:paraId="2219FDF2" w14:textId="2D376FCD" w:rsidR="00025AE6" w:rsidRPr="009F3633" w:rsidRDefault="00E611CC" w:rsidP="00EC7DDA">
      <w:pPr>
        <w:spacing w:line="480" w:lineRule="auto"/>
        <w:jc w:val="both"/>
        <w:rPr>
          <w:rFonts w:ascii="Arial" w:hAnsi="Arial"/>
        </w:rPr>
      </w:pPr>
      <w:r w:rsidRPr="009F3633">
        <w:rPr>
          <w:rFonts w:ascii="Arial" w:hAnsi="Arial"/>
        </w:rPr>
        <w:t>Number of figures: 5</w:t>
      </w:r>
    </w:p>
    <w:p w14:paraId="2E523FF3" w14:textId="753B841D" w:rsidR="00007554" w:rsidRPr="00487FD5" w:rsidRDefault="00A939F7" w:rsidP="00B16879">
      <w:pPr>
        <w:spacing w:line="480" w:lineRule="auto"/>
        <w:rPr>
          <w:rFonts w:ascii="Arial" w:hAnsi="Arial" w:cstheme="minorHAnsi"/>
        </w:rPr>
      </w:pPr>
      <w:r w:rsidRPr="00487FD5">
        <w:rPr>
          <w:rFonts w:ascii="Arial" w:hAnsi="Arial"/>
        </w:rPr>
        <w:t xml:space="preserve">* </w:t>
      </w:r>
      <w:r w:rsidR="00007554" w:rsidRPr="00487FD5">
        <w:rPr>
          <w:rFonts w:ascii="Arial" w:hAnsi="Arial"/>
        </w:rPr>
        <w:t>Corresponding aut</w:t>
      </w:r>
      <w:r w:rsidR="000927CE" w:rsidRPr="00487FD5">
        <w:rPr>
          <w:rFonts w:ascii="Arial" w:hAnsi="Arial"/>
        </w:rPr>
        <w:t>h</w:t>
      </w:r>
      <w:r w:rsidR="00007554" w:rsidRPr="00487FD5">
        <w:rPr>
          <w:rFonts w:ascii="Arial" w:hAnsi="Arial"/>
        </w:rPr>
        <w:t xml:space="preserve">or: A. </w:t>
      </w:r>
      <w:proofErr w:type="spellStart"/>
      <w:r w:rsidR="00007554" w:rsidRPr="00487FD5">
        <w:rPr>
          <w:rFonts w:ascii="Arial" w:hAnsi="Arial"/>
        </w:rPr>
        <w:t>Cogolludo</w:t>
      </w:r>
      <w:proofErr w:type="spellEnd"/>
      <w:r w:rsidR="00007554" w:rsidRPr="00487FD5">
        <w:rPr>
          <w:rFonts w:ascii="Arial" w:hAnsi="Arial"/>
        </w:rPr>
        <w:t xml:space="preserve">, </w:t>
      </w:r>
      <w:r w:rsidR="00710D03" w:rsidRPr="00487FD5">
        <w:rPr>
          <w:rFonts w:ascii="Arial" w:hAnsi="Arial" w:cstheme="minorHAnsi"/>
        </w:rPr>
        <w:t xml:space="preserve">Department of </w:t>
      </w:r>
      <w:r w:rsidRPr="00487FD5">
        <w:rPr>
          <w:rFonts w:ascii="Arial" w:hAnsi="Arial" w:cstheme="minorHAnsi"/>
        </w:rPr>
        <w:t>Pharmacology and T</w:t>
      </w:r>
      <w:r w:rsidR="00710D03" w:rsidRPr="00487FD5">
        <w:rPr>
          <w:rFonts w:ascii="Arial" w:hAnsi="Arial" w:cstheme="minorHAnsi"/>
        </w:rPr>
        <w:t>oxicology. S</w:t>
      </w:r>
      <w:r w:rsidR="00F12D2B" w:rsidRPr="00487FD5">
        <w:rPr>
          <w:rFonts w:ascii="Arial" w:hAnsi="Arial" w:cstheme="minorHAnsi"/>
        </w:rPr>
        <w:t xml:space="preserve">chool </w:t>
      </w:r>
      <w:r w:rsidR="009C3B04" w:rsidRPr="00487FD5">
        <w:rPr>
          <w:rFonts w:ascii="Arial" w:hAnsi="Arial" w:cstheme="minorHAnsi"/>
        </w:rPr>
        <w:t xml:space="preserve">of Medicine. Universidad </w:t>
      </w:r>
      <w:proofErr w:type="spellStart"/>
      <w:r w:rsidR="00710D03" w:rsidRPr="00487FD5">
        <w:rPr>
          <w:rFonts w:ascii="Arial" w:hAnsi="Arial" w:cstheme="minorHAnsi"/>
        </w:rPr>
        <w:t>Complutense</w:t>
      </w:r>
      <w:proofErr w:type="spellEnd"/>
      <w:r w:rsidR="00710D03" w:rsidRPr="00487FD5">
        <w:rPr>
          <w:rFonts w:ascii="Arial" w:hAnsi="Arial" w:cstheme="minorHAnsi"/>
        </w:rPr>
        <w:t xml:space="preserve"> de Madrid</w:t>
      </w:r>
      <w:r w:rsidR="00762B07">
        <w:rPr>
          <w:rFonts w:ascii="Arial" w:hAnsi="Arial" w:cstheme="minorHAnsi"/>
        </w:rPr>
        <w:t xml:space="preserve">. </w:t>
      </w:r>
      <w:r w:rsidR="00762B07" w:rsidRPr="00324340">
        <w:rPr>
          <w:rFonts w:ascii="Arial" w:hAnsi="Arial" w:cstheme="minorHAnsi"/>
          <w:highlight w:val="yellow"/>
        </w:rPr>
        <w:t xml:space="preserve">Plaza Ramón y </w:t>
      </w:r>
      <w:proofErr w:type="spellStart"/>
      <w:r w:rsidR="00762B07" w:rsidRPr="00324340">
        <w:rPr>
          <w:rFonts w:ascii="Arial" w:hAnsi="Arial" w:cstheme="minorHAnsi"/>
          <w:highlight w:val="yellow"/>
        </w:rPr>
        <w:t>Cajal</w:t>
      </w:r>
      <w:proofErr w:type="spellEnd"/>
      <w:r w:rsidR="00762B07" w:rsidRPr="00324340">
        <w:rPr>
          <w:rFonts w:ascii="Arial" w:hAnsi="Arial" w:cstheme="minorHAnsi"/>
          <w:highlight w:val="yellow"/>
        </w:rPr>
        <w:t xml:space="preserve"> S/</w:t>
      </w:r>
      <w:proofErr w:type="gramStart"/>
      <w:r w:rsidR="00762B07" w:rsidRPr="00324340">
        <w:rPr>
          <w:rFonts w:ascii="Arial" w:hAnsi="Arial" w:cstheme="minorHAnsi"/>
          <w:highlight w:val="yellow"/>
        </w:rPr>
        <w:t xml:space="preserve">N </w:t>
      </w:r>
      <w:r w:rsidR="00710D03" w:rsidRPr="00324340">
        <w:rPr>
          <w:rFonts w:ascii="Arial" w:hAnsi="Arial"/>
          <w:highlight w:val="yellow"/>
        </w:rPr>
        <w:t xml:space="preserve"> 28040</w:t>
      </w:r>
      <w:proofErr w:type="gramEnd"/>
      <w:r w:rsidR="00710D03" w:rsidRPr="00324340">
        <w:rPr>
          <w:rFonts w:ascii="Arial" w:hAnsi="Arial"/>
          <w:highlight w:val="yellow"/>
        </w:rPr>
        <w:t xml:space="preserve">, </w:t>
      </w:r>
      <w:r w:rsidR="00762B07" w:rsidRPr="00324340">
        <w:rPr>
          <w:rFonts w:ascii="Arial" w:hAnsi="Arial"/>
          <w:highlight w:val="yellow"/>
        </w:rPr>
        <w:t>Madrid</w:t>
      </w:r>
      <w:r w:rsidR="00762B07">
        <w:rPr>
          <w:rFonts w:ascii="Arial" w:hAnsi="Arial"/>
        </w:rPr>
        <w:t xml:space="preserve">. </w:t>
      </w:r>
      <w:r w:rsidR="00007554" w:rsidRPr="00487FD5">
        <w:rPr>
          <w:rFonts w:ascii="Arial" w:hAnsi="Arial"/>
        </w:rPr>
        <w:t xml:space="preserve">Spain. </w:t>
      </w:r>
      <w:r w:rsidR="00651D0E" w:rsidRPr="00651D0E">
        <w:rPr>
          <w:rFonts w:ascii="Arial" w:hAnsi="Arial"/>
          <w:highlight w:val="yellow"/>
        </w:rPr>
        <w:t>Tel: +34</w:t>
      </w:r>
      <w:r w:rsidR="00651D0E">
        <w:rPr>
          <w:rFonts w:ascii="Arial" w:hAnsi="Arial"/>
          <w:highlight w:val="yellow"/>
        </w:rPr>
        <w:t xml:space="preserve"> 9139</w:t>
      </w:r>
      <w:r w:rsidR="00651D0E" w:rsidRPr="00651D0E">
        <w:rPr>
          <w:rFonts w:ascii="Arial" w:hAnsi="Arial"/>
          <w:highlight w:val="yellow"/>
        </w:rPr>
        <w:t>47120.</w:t>
      </w:r>
      <w:r w:rsidR="00651D0E">
        <w:rPr>
          <w:rFonts w:ascii="Arial" w:hAnsi="Arial"/>
        </w:rPr>
        <w:t xml:space="preserve"> </w:t>
      </w:r>
      <w:r w:rsidR="00007554" w:rsidRPr="00487FD5">
        <w:rPr>
          <w:rFonts w:ascii="Arial" w:hAnsi="Arial"/>
        </w:rPr>
        <w:t xml:space="preserve">Email: </w:t>
      </w:r>
      <w:hyperlink r:id="rId8" w:history="1">
        <w:r w:rsidR="00007554" w:rsidRPr="00487FD5">
          <w:rPr>
            <w:rFonts w:ascii="Arial" w:hAnsi="Arial"/>
            <w:color w:val="0000FF"/>
            <w:u w:val="single"/>
          </w:rPr>
          <w:t>acogolludo@med.ucm.es</w:t>
        </w:r>
      </w:hyperlink>
    </w:p>
    <w:p w14:paraId="45A20973" w14:textId="0CE8691D" w:rsidR="00D97D89" w:rsidRPr="00236D73" w:rsidRDefault="00D97D89" w:rsidP="00B87845">
      <w:pPr>
        <w:spacing w:line="480" w:lineRule="auto"/>
        <w:rPr>
          <w:rFonts w:ascii="Arial" w:eastAsiaTheme="majorEastAsia" w:hAnsi="Arial" w:cstheme="majorHAnsi"/>
          <w:b/>
          <w:bCs/>
          <w:iCs/>
        </w:rPr>
      </w:pPr>
      <w:r w:rsidRPr="00236D73">
        <w:rPr>
          <w:rFonts w:ascii="Arial" w:hAnsi="Arial" w:cstheme="majorHAnsi"/>
          <w:b/>
        </w:rPr>
        <w:lastRenderedPageBreak/>
        <w:t>Abstract</w:t>
      </w:r>
      <w:r w:rsidR="00AD4AD7" w:rsidRPr="00236D73">
        <w:rPr>
          <w:rFonts w:ascii="Arial" w:hAnsi="Arial" w:cstheme="majorHAnsi"/>
          <w:b/>
        </w:rPr>
        <w:t xml:space="preserve"> </w:t>
      </w:r>
    </w:p>
    <w:p w14:paraId="3EE83102" w14:textId="5CA3BD4C" w:rsidR="002C5A58" w:rsidRPr="002C5A58" w:rsidRDefault="002C5A58" w:rsidP="002C5A58">
      <w:pPr>
        <w:spacing w:line="480" w:lineRule="auto"/>
        <w:ind w:right="-27"/>
        <w:jc w:val="both"/>
        <w:rPr>
          <w:rStyle w:val="articletitle"/>
          <w:rFonts w:ascii="Arial" w:eastAsia="MS Mincho" w:hAnsi="Arial" w:cs="Arial"/>
          <w:iCs/>
        </w:rPr>
      </w:pPr>
      <w:r w:rsidRPr="002C5A58">
        <w:rPr>
          <w:rFonts w:ascii="Arial" w:hAnsi="Arial" w:cs="Arial"/>
          <w:bCs/>
          <w:color w:val="000000"/>
        </w:rPr>
        <w:t>K</w:t>
      </w:r>
      <w:r w:rsidRPr="002C5A58">
        <w:rPr>
          <w:rFonts w:ascii="Arial" w:hAnsi="Arial" w:cs="Arial"/>
          <w:bCs/>
          <w:color w:val="000000"/>
          <w:vertAlign w:val="superscript"/>
        </w:rPr>
        <w:t>+</w:t>
      </w:r>
      <w:r w:rsidRPr="002C5A58">
        <w:rPr>
          <w:rFonts w:ascii="Arial" w:hAnsi="Arial" w:cs="Arial"/>
          <w:bCs/>
          <w:color w:val="000000"/>
        </w:rPr>
        <w:t xml:space="preserve"> channels play a fundamental rol</w:t>
      </w:r>
      <w:r w:rsidR="00FF6498">
        <w:rPr>
          <w:rFonts w:ascii="Arial" w:hAnsi="Arial" w:cs="Arial"/>
          <w:bCs/>
          <w:color w:val="000000"/>
        </w:rPr>
        <w:t>e regulating membrane potential</w:t>
      </w:r>
      <w:r w:rsidRPr="002C5A58">
        <w:rPr>
          <w:rFonts w:ascii="Arial" w:hAnsi="Arial" w:cs="Arial"/>
          <w:bCs/>
          <w:color w:val="000000"/>
        </w:rPr>
        <w:t xml:space="preserve"> of pulmonary artery (PA) smooth muscle cells (PASMCs) and their impairment is a common feature in pulmonary arterial hypertension (PAH). Kv7 channels (</w:t>
      </w:r>
      <w:r w:rsidRPr="002C5A58">
        <w:rPr>
          <w:rFonts w:ascii="Arial" w:hAnsi="Arial" w:cs="Arial"/>
          <w:bCs/>
          <w:i/>
          <w:color w:val="000000"/>
        </w:rPr>
        <w:t>KCNQ1-5</w:t>
      </w:r>
      <w:r w:rsidRPr="002C5A58">
        <w:rPr>
          <w:rFonts w:ascii="Arial" w:hAnsi="Arial" w:cs="Arial"/>
          <w:bCs/>
          <w:color w:val="000000"/>
        </w:rPr>
        <w:t xml:space="preserve">) and their KCNE regulatory subunits are known to regulate vascular tone, but </w:t>
      </w:r>
      <w:r w:rsidRPr="002C5A58">
        <w:rPr>
          <w:rFonts w:ascii="Arial" w:hAnsi="Arial" w:cs="Arial"/>
        </w:rPr>
        <w:t>whether Kv7 channel function is impaired in PAH and how this can affect the rationale for targeting Kv7 channels in PAH remains unknown. Herein we have</w:t>
      </w:r>
      <w:r w:rsidRPr="002C5A58">
        <w:rPr>
          <w:rFonts w:ascii="Arial" w:hAnsi="Arial" w:cs="Arial"/>
          <w:bCs/>
          <w:color w:val="000000"/>
        </w:rPr>
        <w:t xml:space="preserve"> studied the role of Kv7/KCNE subunits in rat PA and their possible alteration in PAH. </w:t>
      </w:r>
      <w:r w:rsidRPr="002C5A58">
        <w:rPr>
          <w:rFonts w:ascii="Arial" w:hAnsi="Arial" w:cs="Arial"/>
        </w:rPr>
        <w:t>Using the patch-clamp technique we found that</w:t>
      </w:r>
      <w:r w:rsidR="00324340" w:rsidRPr="00324340">
        <w:rPr>
          <w:rFonts w:ascii="Arial" w:hAnsi="Arial" w:cs="Arial"/>
        </w:rPr>
        <w:t xml:space="preserve"> </w:t>
      </w:r>
      <w:r w:rsidR="00324340" w:rsidRPr="00324340">
        <w:rPr>
          <w:rFonts w:ascii="Arial" w:hAnsi="Arial" w:cs="Arial"/>
          <w:highlight w:val="yellow"/>
        </w:rPr>
        <w:t>the total K</w:t>
      </w:r>
      <w:r w:rsidR="00324340" w:rsidRPr="009C1FFA">
        <w:rPr>
          <w:rFonts w:ascii="Arial" w:hAnsi="Arial" w:cs="Arial"/>
          <w:highlight w:val="yellow"/>
          <w:vertAlign w:val="superscript"/>
        </w:rPr>
        <w:t>+</w:t>
      </w:r>
      <w:r w:rsidR="00324340" w:rsidRPr="00324340">
        <w:rPr>
          <w:rFonts w:ascii="Arial" w:hAnsi="Arial" w:cs="Arial"/>
          <w:highlight w:val="yellow"/>
        </w:rPr>
        <w:t xml:space="preserve"> current is reduced in PASMC from pulmonary hypertension (PH) animals (</w:t>
      </w:r>
      <w:proofErr w:type="spellStart"/>
      <w:r w:rsidR="00324340" w:rsidRPr="00324340">
        <w:rPr>
          <w:rFonts w:ascii="Arial" w:hAnsi="Arial" w:cs="Arial"/>
          <w:highlight w:val="yellow"/>
        </w:rPr>
        <w:t>Su</w:t>
      </w:r>
      <w:proofErr w:type="spellEnd"/>
      <w:r w:rsidR="00324340" w:rsidRPr="00324340">
        <w:rPr>
          <w:rFonts w:ascii="Arial" w:hAnsi="Arial" w:cs="Arial"/>
          <w:highlight w:val="yellow"/>
        </w:rPr>
        <w:t>/</w:t>
      </w:r>
      <w:proofErr w:type="spellStart"/>
      <w:r w:rsidR="00324340" w:rsidRPr="00324340">
        <w:rPr>
          <w:rFonts w:ascii="Arial" w:hAnsi="Arial" w:cs="Arial"/>
          <w:highlight w:val="yellow"/>
        </w:rPr>
        <w:t>Hpx</w:t>
      </w:r>
      <w:proofErr w:type="spellEnd"/>
      <w:r w:rsidR="00324340" w:rsidRPr="00324340">
        <w:rPr>
          <w:rFonts w:ascii="Arial" w:hAnsi="Arial" w:cs="Arial"/>
          <w:highlight w:val="yellow"/>
        </w:rPr>
        <w:t>) and Kv7 currents made a higher contribution to the net K+ current</w:t>
      </w:r>
      <w:r w:rsidRPr="002C5A58">
        <w:rPr>
          <w:rFonts w:ascii="Arial" w:hAnsi="Arial" w:cs="Arial"/>
        </w:rPr>
        <w:t xml:space="preserve">. Likewise, enhanced vascular responses to Kv7 channel modulators were found in </w:t>
      </w:r>
      <w:r w:rsidR="00C06B74" w:rsidRPr="00333DC0">
        <w:rPr>
          <w:rFonts w:ascii="Arial" w:hAnsi="Arial" w:cs="Arial"/>
          <w:highlight w:val="yellow"/>
        </w:rPr>
        <w:t>PH</w:t>
      </w:r>
      <w:r w:rsidRPr="002C5A58">
        <w:rPr>
          <w:rFonts w:ascii="Arial" w:hAnsi="Arial" w:cs="Arial"/>
        </w:rPr>
        <w:t xml:space="preserve"> rats. Accordingly, KCNE4 </w:t>
      </w:r>
      <w:r w:rsidR="00B54966">
        <w:rPr>
          <w:rFonts w:ascii="Arial" w:hAnsi="Arial" w:cs="Arial"/>
        </w:rPr>
        <w:t>subunit was highly up</w:t>
      </w:r>
      <w:r w:rsidRPr="002C5A58">
        <w:rPr>
          <w:rFonts w:ascii="Arial" w:hAnsi="Arial" w:cs="Arial"/>
        </w:rPr>
        <w:t xml:space="preserve">regulated in lungs from </w:t>
      </w:r>
      <w:r w:rsidR="00C06B74" w:rsidRPr="00333DC0">
        <w:rPr>
          <w:rFonts w:ascii="Arial" w:hAnsi="Arial" w:cs="Arial"/>
          <w:highlight w:val="yellow"/>
        </w:rPr>
        <w:t>PH</w:t>
      </w:r>
      <w:r w:rsidRPr="002C5A58">
        <w:rPr>
          <w:rFonts w:ascii="Arial" w:hAnsi="Arial" w:cs="Arial"/>
        </w:rPr>
        <w:t xml:space="preserve"> animals and patients. Additionally, Kv7 channel activity was enhanced in the presence of Kv1.5 and TASK-1 channel inhibitors and this was associated with an increased KCNE4 membrane abundance. Compared with systemic arteries, PA showed a poor response to Kv7 channel modulators which was associated</w:t>
      </w:r>
      <w:r w:rsidRPr="002C5A58">
        <w:rPr>
          <w:rFonts w:ascii="Arial" w:hAnsi="Arial" w:cs="Arial"/>
          <w:bCs/>
        </w:rPr>
        <w:t xml:space="preserve"> with reduced </w:t>
      </w:r>
      <w:r w:rsidRPr="002C5A58">
        <w:rPr>
          <w:rFonts w:ascii="Arial" w:hAnsi="Arial" w:cs="Arial"/>
        </w:rPr>
        <w:t>expression and membrane abundance of Kv7.4</w:t>
      </w:r>
      <w:r w:rsidR="00066792">
        <w:rPr>
          <w:rFonts w:ascii="Arial" w:hAnsi="Arial" w:cs="Arial"/>
        </w:rPr>
        <w:t xml:space="preserve"> </w:t>
      </w:r>
      <w:r w:rsidRPr="002C5A58">
        <w:rPr>
          <w:rFonts w:ascii="Arial" w:hAnsi="Arial" w:cs="Arial"/>
        </w:rPr>
        <w:t>and KCNE4.</w:t>
      </w:r>
      <w:r w:rsidRPr="002C5A58">
        <w:rPr>
          <w:rFonts w:ascii="Arial" w:hAnsi="Arial" w:cs="Arial"/>
          <w:bCs/>
        </w:rPr>
        <w:t xml:space="preserve"> </w:t>
      </w:r>
      <w:r w:rsidRPr="002C5A58">
        <w:rPr>
          <w:rStyle w:val="articletitle"/>
          <w:rFonts w:ascii="Arial" w:eastAsia="MS Mincho" w:hAnsi="Arial" w:cs="Arial"/>
          <w:iCs/>
        </w:rPr>
        <w:t>Our data indicate that Kv7 channel function is preserved and KCNE4 is upregulated in PAH. Therefore, compared to other downregulated channels, the contribution of Kv7 channels is increased in PAH resulting in an enhanced sensitivity to Kv7 channel modulators. This study provides insight into the potential usefulness of targeting Kv7 channels in PAH.</w:t>
      </w:r>
    </w:p>
    <w:p w14:paraId="55DB0DCA" w14:textId="3C8CEB7D" w:rsidR="00D60AC5" w:rsidRDefault="00D60AC5" w:rsidP="00EC7DDA">
      <w:pPr>
        <w:spacing w:line="480" w:lineRule="auto"/>
        <w:ind w:right="-27"/>
        <w:jc w:val="both"/>
        <w:rPr>
          <w:rFonts w:ascii="Arial" w:hAnsi="Arial" w:cs="Arial"/>
          <w:bCs/>
        </w:rPr>
      </w:pPr>
    </w:p>
    <w:p w14:paraId="5886F926" w14:textId="4D85B037" w:rsidR="009127C7" w:rsidRPr="00487FD5" w:rsidRDefault="00B87845" w:rsidP="002C5A58">
      <w:pPr>
        <w:spacing w:line="480" w:lineRule="auto"/>
        <w:contextualSpacing/>
        <w:jc w:val="both"/>
        <w:rPr>
          <w:rFonts w:ascii="Arial" w:hAnsi="Arial"/>
        </w:rPr>
      </w:pPr>
      <w:r w:rsidRPr="00487FD5">
        <w:rPr>
          <w:rFonts w:ascii="Arial" w:hAnsi="Arial"/>
          <w:b/>
          <w:bCs/>
        </w:rPr>
        <w:t xml:space="preserve">Keywords: </w:t>
      </w:r>
      <w:r w:rsidRPr="00487FD5">
        <w:rPr>
          <w:rFonts w:ascii="Arial" w:hAnsi="Arial"/>
        </w:rPr>
        <w:t>K</w:t>
      </w:r>
      <w:r w:rsidRPr="00487FD5">
        <w:rPr>
          <w:rFonts w:ascii="Arial" w:hAnsi="Arial"/>
          <w:vertAlign w:val="subscript"/>
        </w:rPr>
        <w:t>v</w:t>
      </w:r>
      <w:r w:rsidRPr="00487FD5">
        <w:rPr>
          <w:rFonts w:ascii="Arial" w:hAnsi="Arial"/>
        </w:rPr>
        <w:t xml:space="preserve">7 channels, KCNE subunits, pulmonary vasculature, vascular tone, ion channel remodelling, pulmonary arterial hypertension </w:t>
      </w:r>
    </w:p>
    <w:p w14:paraId="0BAA0F07" w14:textId="130F355B" w:rsidR="00E86943" w:rsidRPr="00487FD5" w:rsidRDefault="00FC41A7" w:rsidP="00EC7DDA">
      <w:pPr>
        <w:pStyle w:val="Heading2"/>
        <w:spacing w:line="480" w:lineRule="auto"/>
        <w:rPr>
          <w:rFonts w:ascii="Arial" w:hAnsi="Arial"/>
          <w:i w:val="0"/>
          <w:sz w:val="24"/>
          <w:szCs w:val="24"/>
        </w:rPr>
      </w:pPr>
      <w:r w:rsidRPr="00487FD5">
        <w:rPr>
          <w:rFonts w:ascii="Arial" w:hAnsi="Arial"/>
          <w:i w:val="0"/>
          <w:sz w:val="24"/>
          <w:szCs w:val="24"/>
        </w:rPr>
        <w:lastRenderedPageBreak/>
        <w:t>Introduction</w:t>
      </w:r>
    </w:p>
    <w:p w14:paraId="5C6D6500" w14:textId="77A05AC1" w:rsidR="00F660D8" w:rsidRPr="00487FD5" w:rsidRDefault="00E93813" w:rsidP="00EC7DDA">
      <w:pPr>
        <w:spacing w:line="480" w:lineRule="auto"/>
        <w:jc w:val="both"/>
        <w:rPr>
          <w:rFonts w:ascii="Arial" w:hAnsi="Arial" w:cs="Arial"/>
          <w:bCs/>
        </w:rPr>
      </w:pPr>
      <w:r w:rsidRPr="00487FD5">
        <w:rPr>
          <w:rFonts w:ascii="Arial" w:hAnsi="Arial" w:cs="Arial"/>
          <w:bCs/>
        </w:rPr>
        <w:t xml:space="preserve">In the </w:t>
      </w:r>
      <w:r w:rsidR="00397340" w:rsidRPr="00487FD5">
        <w:rPr>
          <w:rFonts w:ascii="Arial" w:hAnsi="Arial" w:cs="Arial"/>
          <w:bCs/>
        </w:rPr>
        <w:t xml:space="preserve">cardiovascular system </w:t>
      </w:r>
      <w:r w:rsidRPr="00487FD5">
        <w:rPr>
          <w:rFonts w:ascii="Arial" w:hAnsi="Arial" w:cs="Arial"/>
          <w:bCs/>
        </w:rPr>
        <w:t>a wide variety of K</w:t>
      </w:r>
      <w:r w:rsidRPr="00487FD5">
        <w:rPr>
          <w:rFonts w:ascii="Arial" w:hAnsi="Arial" w:cs="Arial"/>
          <w:bCs/>
          <w:vertAlign w:val="superscript"/>
        </w:rPr>
        <w:t>+</w:t>
      </w:r>
      <w:r w:rsidRPr="00487FD5">
        <w:rPr>
          <w:rFonts w:ascii="Arial" w:hAnsi="Arial" w:cs="Arial"/>
          <w:bCs/>
        </w:rPr>
        <w:t xml:space="preserve"> channels are functionally expressed and </w:t>
      </w:r>
      <w:r w:rsidR="00B468C9" w:rsidRPr="00487FD5">
        <w:rPr>
          <w:rFonts w:ascii="Arial" w:hAnsi="Arial" w:cs="Arial"/>
          <w:bCs/>
        </w:rPr>
        <w:t>their</w:t>
      </w:r>
      <w:r w:rsidRPr="00487FD5">
        <w:rPr>
          <w:rFonts w:ascii="Arial" w:hAnsi="Arial" w:cs="Arial"/>
          <w:bCs/>
        </w:rPr>
        <w:t xml:space="preserve"> conductance plays a fundamental role in the control of membrane potential (</w:t>
      </w:r>
      <w:proofErr w:type="spellStart"/>
      <w:r w:rsidRPr="00487FD5">
        <w:rPr>
          <w:rFonts w:ascii="Arial" w:hAnsi="Arial" w:cs="Arial"/>
          <w:bCs/>
        </w:rPr>
        <w:t>Em</w:t>
      </w:r>
      <w:proofErr w:type="spellEnd"/>
      <w:r w:rsidRPr="00487FD5">
        <w:rPr>
          <w:rFonts w:ascii="Arial" w:hAnsi="Arial" w:cs="Arial"/>
          <w:bCs/>
        </w:rPr>
        <w:t>) of vascular smooth muscle cells (VSMC) and vascular tone. Redundant channel function ensures that blockade or downregulation of a given channel can be partly compensated for by another(s) channel(s), safeguarding the tissues from reduced perfusion</w:t>
      </w:r>
      <w:r w:rsidR="00180D5C">
        <w:rPr>
          <w:rFonts w:ascii="Arial" w:hAnsi="Arial" w:cs="Arial"/>
          <w:bCs/>
        </w:rPr>
        <w:t>.</w:t>
      </w:r>
    </w:p>
    <w:p w14:paraId="08C23D6D" w14:textId="77777777" w:rsidR="00F660D8" w:rsidRPr="00487FD5" w:rsidRDefault="00F660D8" w:rsidP="00EC7DDA">
      <w:pPr>
        <w:spacing w:line="480" w:lineRule="auto"/>
        <w:jc w:val="both"/>
        <w:rPr>
          <w:rFonts w:ascii="Arial" w:hAnsi="Arial" w:cs="Arial"/>
          <w:bCs/>
        </w:rPr>
      </w:pPr>
    </w:p>
    <w:p w14:paraId="3800BF86" w14:textId="5036841B" w:rsidR="000221AA" w:rsidRDefault="00E93813" w:rsidP="00EC7DDA">
      <w:pPr>
        <w:spacing w:line="480" w:lineRule="auto"/>
        <w:jc w:val="both"/>
        <w:rPr>
          <w:rStyle w:val="articletitle"/>
          <w:rFonts w:ascii="Arial" w:eastAsiaTheme="minorEastAsia" w:hAnsi="Arial"/>
          <w:iCs/>
        </w:rPr>
      </w:pPr>
      <w:r w:rsidRPr="00487FD5">
        <w:rPr>
          <w:rFonts w:ascii="Arial" w:hAnsi="Arial" w:cs="Arial"/>
          <w:bCs/>
        </w:rPr>
        <w:t>P</w:t>
      </w:r>
      <w:r w:rsidRPr="00487FD5">
        <w:rPr>
          <w:rFonts w:ascii="Arial" w:hAnsi="Arial"/>
        </w:rPr>
        <w:t xml:space="preserve">ulmonary arterial hypertension (PAH) is a </w:t>
      </w:r>
      <w:r w:rsidR="00B92D47">
        <w:rPr>
          <w:rFonts w:ascii="Arial" w:hAnsi="Arial"/>
        </w:rPr>
        <w:t xml:space="preserve">severe disease </w:t>
      </w:r>
      <w:r w:rsidRPr="00487FD5">
        <w:rPr>
          <w:rStyle w:val="articletitle"/>
          <w:rFonts w:ascii="Arial" w:eastAsiaTheme="minorEastAsia" w:hAnsi="Arial"/>
          <w:iCs/>
        </w:rPr>
        <w:t xml:space="preserve">characterized by </w:t>
      </w:r>
      <w:r w:rsidRPr="00487FD5">
        <w:rPr>
          <w:rStyle w:val="articletitle"/>
          <w:rFonts w:ascii="Arial" w:eastAsiaTheme="minorEastAsia" w:hAnsi="Arial"/>
        </w:rPr>
        <w:t>vascular </w:t>
      </w:r>
      <w:r w:rsidR="000D46BE" w:rsidRPr="00487FD5">
        <w:rPr>
          <w:rStyle w:val="articletitle"/>
          <w:rFonts w:ascii="Arial" w:eastAsiaTheme="minorEastAsia" w:hAnsi="Arial"/>
        </w:rPr>
        <w:t>remodelling</w:t>
      </w:r>
      <w:r w:rsidRPr="00487FD5">
        <w:rPr>
          <w:rStyle w:val="articletitle"/>
          <w:rFonts w:ascii="Arial" w:eastAsiaTheme="minorEastAsia" w:hAnsi="Arial"/>
        </w:rPr>
        <w:t xml:space="preserve"> in</w:t>
      </w:r>
      <w:r w:rsidR="00397340" w:rsidRPr="00487FD5">
        <w:rPr>
          <w:rStyle w:val="articletitle"/>
          <w:rFonts w:ascii="Arial" w:eastAsiaTheme="minorEastAsia" w:hAnsi="Arial"/>
        </w:rPr>
        <w:t xml:space="preserve"> </w:t>
      </w:r>
      <w:r w:rsidR="00397340" w:rsidRPr="00487FD5">
        <w:rPr>
          <w:rFonts w:ascii="Arial" w:hAnsi="Arial" w:cs="Arial"/>
          <w:bCs/>
        </w:rPr>
        <w:t>pulmonary arteries</w:t>
      </w:r>
      <w:r w:rsidRPr="00487FD5">
        <w:rPr>
          <w:rStyle w:val="articletitle"/>
          <w:rFonts w:ascii="Arial" w:eastAsiaTheme="minorEastAsia" w:hAnsi="Arial"/>
        </w:rPr>
        <w:t xml:space="preserve"> </w:t>
      </w:r>
      <w:r w:rsidR="00397340" w:rsidRPr="00487FD5">
        <w:rPr>
          <w:rStyle w:val="articletitle"/>
          <w:rFonts w:ascii="Arial" w:eastAsiaTheme="minorEastAsia" w:hAnsi="Arial"/>
        </w:rPr>
        <w:t>(</w:t>
      </w:r>
      <w:r w:rsidR="00803F72" w:rsidRPr="00487FD5">
        <w:rPr>
          <w:rStyle w:val="articletitle"/>
          <w:rFonts w:ascii="Arial" w:eastAsiaTheme="minorEastAsia" w:hAnsi="Arial"/>
        </w:rPr>
        <w:t>PA</w:t>
      </w:r>
      <w:r w:rsidR="00397340" w:rsidRPr="00487FD5">
        <w:rPr>
          <w:rStyle w:val="articletitle"/>
          <w:rFonts w:ascii="Arial" w:eastAsiaTheme="minorEastAsia" w:hAnsi="Arial"/>
        </w:rPr>
        <w:t>)</w:t>
      </w:r>
      <w:r w:rsidRPr="00487FD5">
        <w:rPr>
          <w:rStyle w:val="articletitle"/>
          <w:rFonts w:ascii="Arial" w:eastAsiaTheme="minorEastAsia" w:hAnsi="Arial"/>
        </w:rPr>
        <w:t xml:space="preserve"> attributable to </w:t>
      </w:r>
      <w:r w:rsidRPr="00487FD5">
        <w:rPr>
          <w:rStyle w:val="articletitle"/>
          <w:rFonts w:ascii="Arial" w:eastAsiaTheme="minorEastAsia" w:hAnsi="Arial"/>
          <w:iCs/>
        </w:rPr>
        <w:t xml:space="preserve">persistent vasoconstriction, proliferation, inflammation and </w:t>
      </w:r>
      <w:r w:rsidRPr="00487FD5">
        <w:rPr>
          <w:rStyle w:val="articletitle"/>
          <w:rFonts w:ascii="Arial" w:eastAsiaTheme="minorEastAsia" w:hAnsi="Arial"/>
          <w:i/>
          <w:iCs/>
        </w:rPr>
        <w:t xml:space="preserve">in situ </w:t>
      </w:r>
      <w:r w:rsidRPr="00487FD5">
        <w:rPr>
          <w:rStyle w:val="articletitle"/>
          <w:rFonts w:ascii="Arial" w:eastAsiaTheme="minorEastAsia" w:hAnsi="Arial"/>
          <w:iCs/>
        </w:rPr>
        <w:t>thrombosis</w:t>
      </w:r>
      <w:r w:rsidR="00726A30" w:rsidRPr="00487FD5">
        <w:rPr>
          <w:rStyle w:val="articletitle"/>
          <w:rFonts w:ascii="Arial" w:eastAsiaTheme="minorEastAsia" w:hAnsi="Arial"/>
          <w:iCs/>
        </w:rPr>
        <w:t xml:space="preserve"> </w:t>
      </w:r>
      <w:r w:rsidR="00726A30" w:rsidRPr="00487FD5">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YmtGksYV","properties":{"formattedCitation":"\\super 1\\nosupersub{}","plainCitation":"1","noteIndex":0},"citationItems":[{"id":2355,"uris":["http://zotero.org/users/1883518/items/EMTYF75B"],"uri":["http://zotero.org/users/1883518/items/EMTYF75B"],"itemData":{"id":2355,"type":"article-journal","abstract":"Pulmonary arterial hypertension (PAH) is a debilitating disease characterized by pathologic remodeling of the resistance pulmonary arteries, ultimately leading to right ventricular (RV) failure and death. In this article we discuss the definition of PAH, the initial epidemiology based on the National Institutes of Health Registry, and the updated epidemiology gleaned from contemporary registries, pathogenesis of pulmonary vascular dysfunction and proliferation, and RV failure in PAH.","container-title":"Cardiology Clinics","DOI":"10.1016/j.ccl.2016.04.001","ISSN":"1558-2264","issue":"3","journalAbbreviation":"Cardiol Clin","language":"eng","note":"PMID: 27443134\nPMCID: PMC4959804","page":"363-374","source":"PubMed","title":"World Health Organization Group I Pulmonary Hypertension: Epidemiology and Pathophysiology","title-short":"World Health Organization Group I Pulmonary Hypertension","volume":"34","author":[{"family":"Prins","given":"Kurt W."},{"family":"Thenappan","given":"Thenappan"}],"issued":{"date-parts":[["2016",8]]}}}],"schema":"https://github.com/citation-style-language/schema/raw/master/csl-citation.json"} </w:instrText>
      </w:r>
      <w:r w:rsidR="00726A30" w:rsidRPr="00487FD5">
        <w:rPr>
          <w:rStyle w:val="articletitle"/>
          <w:rFonts w:ascii="Arial" w:eastAsiaTheme="minorEastAsia" w:hAnsi="Arial"/>
          <w:iCs/>
        </w:rPr>
        <w:fldChar w:fldCharType="separate"/>
      </w:r>
      <w:r w:rsidR="004C52D0" w:rsidRPr="004C52D0">
        <w:rPr>
          <w:rFonts w:ascii="Arial" w:hAnsi="Arial" w:cs="Arial"/>
          <w:vertAlign w:val="superscript"/>
          <w:lang w:val="en-US"/>
        </w:rPr>
        <w:t>1</w:t>
      </w:r>
      <w:r w:rsidR="00726A30" w:rsidRPr="00487FD5">
        <w:rPr>
          <w:rStyle w:val="articletitle"/>
          <w:rFonts w:ascii="Arial" w:eastAsiaTheme="minorEastAsia" w:hAnsi="Arial"/>
          <w:iCs/>
        </w:rPr>
        <w:fldChar w:fldCharType="end"/>
      </w:r>
      <w:r w:rsidRPr="00487FD5">
        <w:rPr>
          <w:rStyle w:val="articletitle"/>
          <w:rFonts w:ascii="Arial" w:eastAsiaTheme="minorEastAsia" w:hAnsi="Arial"/>
          <w:iCs/>
        </w:rPr>
        <w:t xml:space="preserve">. </w:t>
      </w:r>
      <w:r w:rsidR="000221AA" w:rsidRPr="00487FD5">
        <w:rPr>
          <w:rStyle w:val="articletitle"/>
          <w:rFonts w:ascii="Arial" w:hAnsi="Arial"/>
        </w:rPr>
        <w:t>Downregulation of K</w:t>
      </w:r>
      <w:r w:rsidR="000221AA" w:rsidRPr="00487FD5">
        <w:rPr>
          <w:rStyle w:val="articletitle"/>
          <w:rFonts w:ascii="Arial" w:hAnsi="Arial"/>
          <w:vertAlign w:val="superscript"/>
        </w:rPr>
        <w:t>+</w:t>
      </w:r>
      <w:r w:rsidR="000221AA" w:rsidRPr="00487FD5">
        <w:rPr>
          <w:rStyle w:val="articletitle"/>
          <w:rFonts w:ascii="Arial" w:hAnsi="Arial"/>
        </w:rPr>
        <w:t xml:space="preserve"> channels </w:t>
      </w:r>
      <w:r w:rsidR="000221AA" w:rsidRPr="00487FD5">
        <w:rPr>
          <w:rStyle w:val="articletitle"/>
          <w:rFonts w:ascii="Arial" w:eastAsiaTheme="minorEastAsia" w:hAnsi="Arial"/>
          <w:iCs/>
        </w:rPr>
        <w:t xml:space="preserve">in </w:t>
      </w:r>
      <w:r w:rsidR="00C759E9" w:rsidRPr="00487FD5">
        <w:rPr>
          <w:rStyle w:val="articletitle"/>
          <w:rFonts w:ascii="Arial" w:eastAsiaTheme="minorEastAsia" w:hAnsi="Arial"/>
          <w:iCs/>
        </w:rPr>
        <w:t>PA</w:t>
      </w:r>
      <w:r w:rsidR="000221AA" w:rsidRPr="00487FD5">
        <w:rPr>
          <w:rStyle w:val="articletitle"/>
          <w:rFonts w:ascii="Arial" w:eastAsiaTheme="minorEastAsia" w:hAnsi="Arial"/>
          <w:iCs/>
        </w:rPr>
        <w:t xml:space="preserve"> smooth muscle cells (PASMC) is considered an early contributor to the pathophysiology of the disease, that results in a more depolarized </w:t>
      </w:r>
      <w:proofErr w:type="spellStart"/>
      <w:r w:rsidR="000221AA" w:rsidRPr="00487FD5">
        <w:rPr>
          <w:rStyle w:val="articletitle"/>
          <w:rFonts w:ascii="Arial" w:eastAsiaTheme="minorEastAsia" w:hAnsi="Arial"/>
          <w:iCs/>
        </w:rPr>
        <w:t>Em</w:t>
      </w:r>
      <w:proofErr w:type="spellEnd"/>
      <w:r w:rsidR="000221AA" w:rsidRPr="00487FD5">
        <w:rPr>
          <w:rStyle w:val="articletitle"/>
          <w:rFonts w:ascii="Arial" w:eastAsiaTheme="minorEastAsia" w:hAnsi="Arial"/>
          <w:iCs/>
        </w:rPr>
        <w:t xml:space="preserve">, increased intracellular calcium concentration </w:t>
      </w:r>
      <w:r w:rsidR="00C759E9" w:rsidRPr="00487FD5">
        <w:rPr>
          <w:rStyle w:val="articletitle"/>
          <w:rFonts w:ascii="Arial" w:eastAsiaTheme="minorEastAsia" w:hAnsi="Arial"/>
          <w:iCs/>
        </w:rPr>
        <w:t>(</w:t>
      </w:r>
      <w:r w:rsidR="000221AA" w:rsidRPr="00487FD5">
        <w:rPr>
          <w:rStyle w:val="articletitle"/>
          <w:rFonts w:ascii="Arial" w:eastAsiaTheme="minorEastAsia" w:hAnsi="Arial"/>
          <w:iCs/>
        </w:rPr>
        <w:t>[Ca</w:t>
      </w:r>
      <w:r w:rsidR="000221AA" w:rsidRPr="00487FD5">
        <w:rPr>
          <w:rStyle w:val="articletitle"/>
          <w:rFonts w:ascii="Arial" w:eastAsiaTheme="minorEastAsia" w:hAnsi="Arial"/>
          <w:iCs/>
          <w:vertAlign w:val="superscript"/>
        </w:rPr>
        <w:t>2+</w:t>
      </w:r>
      <w:r w:rsidR="000221AA" w:rsidRPr="00487FD5">
        <w:rPr>
          <w:rStyle w:val="articletitle"/>
          <w:rFonts w:ascii="Arial" w:eastAsiaTheme="minorEastAsia" w:hAnsi="Arial"/>
          <w:iCs/>
        </w:rPr>
        <w:t>]</w:t>
      </w:r>
      <w:proofErr w:type="spellStart"/>
      <w:r w:rsidR="000221AA" w:rsidRPr="00487FD5">
        <w:rPr>
          <w:rStyle w:val="articletitle"/>
          <w:rFonts w:ascii="Arial" w:eastAsiaTheme="minorEastAsia" w:hAnsi="Arial"/>
          <w:iCs/>
          <w:vertAlign w:val="subscript"/>
        </w:rPr>
        <w:t>i</w:t>
      </w:r>
      <w:proofErr w:type="spellEnd"/>
      <w:r w:rsidR="00C759E9" w:rsidRPr="00487FD5">
        <w:rPr>
          <w:rStyle w:val="articletitle"/>
          <w:rFonts w:ascii="Arial" w:eastAsiaTheme="minorEastAsia" w:hAnsi="Arial"/>
          <w:iCs/>
        </w:rPr>
        <w:t>)</w:t>
      </w:r>
      <w:r w:rsidR="000221AA" w:rsidRPr="00487FD5">
        <w:rPr>
          <w:rStyle w:val="articletitle"/>
          <w:rFonts w:ascii="Arial" w:eastAsiaTheme="minorEastAsia" w:hAnsi="Arial"/>
          <w:iCs/>
        </w:rPr>
        <w:t>, vasoconstriction, hypertrophy and proliferation</w:t>
      </w:r>
      <w:r w:rsidR="004735BE" w:rsidRPr="00487FD5">
        <w:rPr>
          <w:rStyle w:val="articletitle"/>
          <w:rFonts w:ascii="Arial" w:eastAsiaTheme="minorEastAsia" w:hAnsi="Arial"/>
          <w:iCs/>
        </w:rPr>
        <w:t xml:space="preserve"> </w:t>
      </w:r>
      <w:r w:rsidR="004735BE" w:rsidRPr="00487FD5">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DWOR6R8r","properties":{"unsorted":true,"formattedCitation":"\\super 2\\uc0\\u8211{}6\\nosupersub{}","plainCitation":"2–6","noteIndex":0},"citationItems":[{"id":1163,"uris":["http://zotero.org/users/1883518/items/VMZRIQTH"],"uri":["http://zotero.org/users/1883518/items/VMZRIQTH"],"itemData":{"id":1163,"type":"article-journal","abstract":"BACKGROUND: Primary pulmonary hypertension (PPH) is a rare disease of unknown cause. Although PPH and secondary pulmonary hypertension (SPH) share many clinical and pathological characteristics, their origins may be disparate. In pulmonary artery smooth muscle cells (PASMCs), the activity of voltage-gated K+ (KV) channels governs membrane potential (Em) and regulates cytosolic free Ca2+ concentration ([Ca2+]cyt). A rise in [Ca2+]cyt is a trigger of vasoconstriction and a stimulus of smooth muscle proliferation.\nMETHODS AND RESULTS: Fluorescence microscopy and patch clamp techniques were used to measure [Ca2+]cyt, Em, and KV currents in PASMCs. Mean pulmonary arterial pressures were comparable (46+/-4 and 53+/-4 mm Hg; P=0.30) in SPH and PPH patients. However, PPH-PASMCs had a higher resting [Ca2+]cyt than cells from patients with SPH and nonpulmonary hypertension disease. Consistently, PPH-PASMCs had a more depolarized Em than SPH-PASMCs. Furthermore, KV currents were significantly diminished in PPH-PASMCs. Because of the dysfunctional KV channels, the response of [Ca2+]cyt to the KV channel blocker 4-aminopyridine was significantly attenuated in PPH-PASMCs, whereas the response to 60 mmol/L K+ was comparable to that in SPH-PASMCs.\nCONCLUSIONS: These results indicate that KV channel function in PPH-PASMCs is inhibited compared with SPH-PASMCs. The resulting membrane depolarization and increase in [Ca2+]cyt lead to pulmonary vasoconstriction and PASMC proliferation. Our data suggest that defects in PASMC KV channels in PPH patients may be a unique mechanism involved in initiating and maintaining pulmonary vasoconstriction and appear to play a role in the pathogenesis of PPH.","container-title":"Circulation","ISSN":"0009-7322","issue":"14","journalAbbreviation":"Circulation","language":"eng","note":"PMID: 9760294","page":"1400-1406","source":"PubMed","title":"Dysfunctional voltage-gated K+ channels in pulmonary artery smooth muscle cells of patients with primary pulmonary hypertension","volume":"98","author":[{"family":"Yuan","given":"J. X."},{"family":"Aldinger","given":"A. M."},{"family":"Juhaszova","given":"M."},{"family":"Wang","given":"J."},{"family":"Conte","given":"J. V."},{"family":"Gaine","given":"S. P."},{"family":"Orens","given":"J. B."},{"family":"Rubin","given":"L. J."}],"issued":{"date-parts":[["1998",10,6]]}},"label":"page"},{"id":2364,"uris":["http://zotero.org/users/1883518/items/VC7P5CHM"],"uri":["http://zotero.org/users/1883518/items/VC7P5CHM"],"itemData":{"id":2364,"type":"article-journal","abstract":"In pulmonary arterial smooth muscle cells (PASMCs), voltage-gated K+ (Kv) channels play an important role in regulating membrane potential, cytoplasmic free Ca2+ concentration, and pulmonary vasomotor tone. Previous studies demonstrated that exposure of rats to chronic hypoxia decreased Kv channel function in PASMCs from distal pulmonary arteries (dPA). To determine whether this decrease in function was due to decreased expression of Kv channel proteins and which Kv proteins might be involved, we analyzed Kv channel gene expression in intact, endothelium-denuded dPAs obtained from rats exposed to 10% O2 for 3 wk. Kv1.1, Kv1.2, Kv1.4, Kv1.5, Kv1.6, Kv2.1, Kv3.1, Kv4.3, and Kv9.3 channel alpha-subunits and Kv1, Kv2, and Kv3 beta-subunits were expressed in rat dPAs. Exposure to chronic hypoxia decreased mRNA and protein levels of Kv1.1, Kv1.5, Kv1.6, Kv2.1, and Kv4.3 alpha-subunits in dPAs but did not alter gene or protein expression of these channels in aorta. Furthermore, chronic hypoxia did not alter the mRNA levels of beta-subunits in dPAs. These results suggest that diminished transcription of Kv alpha-subunits may reduce the number of functional Kv channels in dPAs during prolonged hypoxia, causing the decreased Kv current previously observed in PASMCs and leading to pulmonary artery vasoconstriction.","container-title":"American Journal of Physiology. Lung Cellular and Molecular Physiology","DOI":"10.1152/ajplung.00379.2004","ISSN":"1040-0605","issue":"6","journalAbbreviation":"Am. J. Physiol. Lung Cell Mol. Physiol.","language":"eng","note":"PMID: 15665041","page":"L1049-1058","source":"PubMed","title":"Chronic hypoxia inhibits Kv channel gene expression in rat distal pulmonary artery","volume":"288","author":[{"family":"Wang","given":"Jian"},{"family":"Weigand","given":"Letitia"},{"family":"Wang","given":"Wenqian"},{"family":"Sylvester","given":"J. T."},{"family":"Shimoda","given":"Larissa A."}],"issued":{"date-parts":[["2005",6]]}},"label":"page"},{"id":2369,"uris":["http://zotero.org/users/1883518/items/3YPTW8ZU"],"uri":["http://zotero.org/users/1883518/items/3YPTW8ZU"],"itemData":{"id":2369,"type":"article-journal","abstract":"Chronic hypoxia depolarizes and reduces K+ current in pulmonary arterial smooth muscle cells (PASMCs). Our laboratory previously demonstrated that hypoxia-inducible factor-1 (HIF-1) contributed to the development of hypoxic pulmonary hypertension. In this study, electrophysiological parameters were measured in PASMCs isolated from intrapulmonary arteries of mice with one null allele at the Hif1a locus encoding HIF-1alpha [Hif1a(+/-)] and from their wild-type [Hif1a(+/+)] littermates after 3 wk in air or 10% O2. Hematocrit and right ventricular wall and left ventricle plus septum weights were measured. Capacitance, K+ current, and membrane potential were measured with whole cell patch clamp. Similar to our laboratory's previous results, hypoxia-induced right ventricular hypertrophy and polycythemia were blunted in Hif1a(+/-) mice. Hypoxia increased PASMC capacitance in Hif1a(+/+) mice but not in Hif1a(+/-) mice. Chronic hypoxia depolarized and reduced K+ current density in PASMCs from Hif1a(+/+) mice. In PASMCs from hypoxic Hif1a(+/-) mice, no reduction in K+ current density was observed, and depolarization was significantly blunted. Thus partial deficiency of HIF-1alpha is sufficient to impair hypoxia-induced depolarization, reduction of K+ current density, and PASMC hypertrophy.","container-title":"American Journal of Physiology. Lung Cellular and Molecular Physiology","DOI":"10.1152/ajplung.2001.281.1.L202","ISSN":"1040-0605","issue":"1","journalAbbreviation":"Am. J. Physiol. Lung Cell Mol. Physiol.","language":"eng","note":"PMID: 11404263","page":"L202-208","source":"PubMed","title":"Partial HIF-1alpha deficiency impairs pulmonary arterial myocyte electrophysiological responses to hypoxia","volume":"281","author":[{"family":"Shimoda","given":"L. A."},{"family":"Manalo","given":"D. J."},{"family":"Sham","given":"J. S."},{"family":"Semenza","given":"G. L."},{"family":"Sylvester","given":"J. T."}],"issued":{"date-parts":[["2001",7]]}},"label":"page"},{"id":2374,"uris":["http://zotero.org/users/1883518/items/N7ZLYBXT"],"uri":["http://zotero.org/users/1883518/items/N7ZLYBXT"],"itemData":{"id":2374,"type":"article-journal","abstract":"Pulmonary vasoconstriction is believed to be an early component of pulmonary arterial hypertension. Intracellular calcium concentration ([Ca(2+)](i)) is a major trigger for pulmonary vasoconstriction; however, it is now well known that contractions and relaxations may also be elicited through Ca(2+)-independent mechanisms. A variety of intracellular protein kinases and cyclic nucleotides have been identified as key determinants in controlling pulmonary vascular tone. Herein, we provide an overview of the main signaling pathways, which include protein kinase C, Rho kinases and cyclic nucleotides (cAMP and cGMP). This review also focuses on the role of store-operated Ca(2+) channels and voltage-gated K(+) channels, which are currently considered especially attractive in the pulmonary circulation and may represent new targets in the treatment of pulmonary arterial hypertension.","container-title":"Pharmacology","DOI":"10.1159/000097754","ISSN":"0031-7012","issue":"2","journalAbbreviation":"Pharmacology","language":"eng","note":"PMID: 17148943","page":"65-75","source":"PubMed","title":"Mechanisms controlling vascular tone in pulmonary arterial hypertension: implications for vasodilator therapy","title-short":"Mechanisms controlling vascular tone in pulmonary arterial hypertension","volume":"79","author":[{"family":"Cogolludo","given":"Angel"},{"family":"Moreno","given":"Laura"},{"family":"Villamor","given":"Eduardo"}],"issued":{"date-parts":[["2007"]]}},"label":"page"},{"id":2371,"uris":["http://zotero.org/users/1883518/items/RWY3ABGE"],"uri":["http://zotero.org/users/1883518/items/RWY3ABGE"],"itemData":{"id":2371,"type":"article-journal","abstract":"Maintaining the proper balance between cell apoptosis and proliferation is required for normal tissue homeostasis; when this balance is disrupted, disease such as pulmonary arterial hypertension (PAH) can result. Activity of K(+) channels plays a major role in regulating the pulmonary artery smooth muscle cell (PASMC) population in the pulmonary vasculature, as they are involved in cell apoptosis, survival and proliferation. PASMCs from PAH patients demonstrate many cellular abnormalities linked to K(+) channels, including decreased K(+) current, downregulated expression of various K(+) channels, and inhibited apoptosis. K(+) is the major intracellular cation, and the K(+) current is a major determinant of cell volume. Apoptotic volume decrease (AVD), an early hallmark and prerequisite of programmed cell death, is characterized by K(+) and Cl(-) efflux. In addition to its role in AVD, cytosolic K(+) can be inhibitory toward endogenous caspases and nucleases and can suppress mitochondrial cytochrome c release. In PASMC, K(+) channel activation accelerates AVD and enhances apoptosis, while K(+) channel inhibition decelerates AVD and inhibits apoptosis. Finally, inhibition of K(+) channels, by increasing cytosolic [Ca(2+)] as a result of membrane depolarization-mediated opening of voltage-dependent Ca(2+) channels, leads to PASMC contraction and proliferation. The goals of this review are twofold: (1) to elucidate the role of K(+) ions and K(+) channels in the proliferation and apoptosis of PASMC, with an emphasis on abnormal cell growth in human and animal models of PAH, and (2) to elaborate upon the targeting of K(+) flux pathways for pharmacological treatment of pulmonary vascular disease.","container-title":"British Journal of Pharmacology","DOI":"10.1038/sj.bjp.0707635","ISSN":"0007-1188","journalAbbreviation":"Br. J. Pharmacol.","language":"eng","note":"PMID: 18084317\nPMCID: PMC2268081","page":"S99-S111","source":"PubMed","title":"Potassium channels in the regulation of pulmonary artery smooth muscle cell proliferation and apoptosis: pharmacotherapeutic implications","title-short":"Potassium channels in the regulation of pulmonary artery smooth muscle cell proliferation and apoptosis","volume":"153 Suppl 1","author":[{"family":"Burg","given":"E. D."},{"family":"Remillard","given":"C. V."},{"family":"Yuan","given":"J. X.-J."}],"issued":{"date-parts":[["2008",3]]}},"label":"page"}],"schema":"https://github.com/citation-style-language/schema/raw/master/csl-citation.json"} </w:instrText>
      </w:r>
      <w:r w:rsidR="004735BE" w:rsidRPr="00487FD5">
        <w:rPr>
          <w:rStyle w:val="articletitle"/>
          <w:rFonts w:ascii="Arial" w:eastAsiaTheme="minorEastAsia" w:hAnsi="Arial"/>
          <w:iCs/>
        </w:rPr>
        <w:fldChar w:fldCharType="separate"/>
      </w:r>
      <w:r w:rsidR="004C52D0" w:rsidRPr="004C52D0">
        <w:rPr>
          <w:rFonts w:ascii="Arial" w:hAnsi="Arial" w:cs="Arial"/>
          <w:vertAlign w:val="superscript"/>
          <w:lang w:val="en-US"/>
        </w:rPr>
        <w:t>2–6</w:t>
      </w:r>
      <w:r w:rsidR="004735BE" w:rsidRPr="00487FD5">
        <w:rPr>
          <w:rStyle w:val="articletitle"/>
          <w:rFonts w:ascii="Arial" w:eastAsiaTheme="minorEastAsia" w:hAnsi="Arial"/>
          <w:iCs/>
        </w:rPr>
        <w:fldChar w:fldCharType="end"/>
      </w:r>
      <w:r w:rsidR="00C759E9" w:rsidRPr="00487FD5">
        <w:rPr>
          <w:rStyle w:val="articletitle"/>
          <w:rFonts w:ascii="Arial" w:eastAsiaTheme="minorEastAsia" w:hAnsi="Arial"/>
          <w:iCs/>
        </w:rPr>
        <w:t xml:space="preserve">. </w:t>
      </w:r>
      <w:r w:rsidR="000221AA" w:rsidRPr="00487FD5">
        <w:rPr>
          <w:rStyle w:val="articletitle"/>
          <w:rFonts w:ascii="Arial" w:eastAsiaTheme="minorEastAsia" w:hAnsi="Arial"/>
          <w:iCs/>
        </w:rPr>
        <w:t xml:space="preserve">In particular, downregulation of Kv1.5 channels and </w:t>
      </w:r>
      <w:r w:rsidR="000221AA" w:rsidRPr="00487FD5">
        <w:rPr>
          <w:rFonts w:ascii="Arial" w:hAnsi="Arial" w:cs="Arial"/>
          <w:bCs/>
        </w:rPr>
        <w:t xml:space="preserve">TASK-1 channels is a </w:t>
      </w:r>
      <w:r w:rsidR="000221AA" w:rsidRPr="00487FD5">
        <w:rPr>
          <w:rStyle w:val="articletitle"/>
          <w:rFonts w:ascii="Arial" w:eastAsiaTheme="minorEastAsia" w:hAnsi="Arial"/>
          <w:iCs/>
        </w:rPr>
        <w:t xml:space="preserve">common denominator of human and experimental </w:t>
      </w:r>
      <w:r w:rsidR="00C06B74" w:rsidRPr="00333DC0">
        <w:rPr>
          <w:rStyle w:val="articletitle"/>
          <w:rFonts w:ascii="Arial" w:eastAsiaTheme="minorEastAsia" w:hAnsi="Arial"/>
          <w:iCs/>
          <w:highlight w:val="yellow"/>
        </w:rPr>
        <w:t>pulmonary hypertension (PH)</w:t>
      </w:r>
      <w:r w:rsidR="001C28E4" w:rsidRPr="00333DC0">
        <w:rPr>
          <w:rStyle w:val="articletitle"/>
          <w:rFonts w:ascii="Arial" w:eastAsiaTheme="minorEastAsia" w:hAnsi="Arial"/>
          <w:iCs/>
        </w:rPr>
        <w:t xml:space="preserve"> </w:t>
      </w:r>
      <w:r w:rsidR="00B92D47">
        <w:rPr>
          <w:rFonts w:ascii="Arial" w:hAnsi="Arial"/>
        </w:rPr>
        <w:t xml:space="preserve">and mutations in genes encoding for these channels </w:t>
      </w:r>
      <w:r w:rsidR="00B92D47" w:rsidRPr="00AC5D41">
        <w:rPr>
          <w:rStyle w:val="articletitle"/>
          <w:rFonts w:ascii="Arial" w:eastAsiaTheme="minorEastAsia" w:hAnsi="Arial"/>
          <w:iCs/>
        </w:rPr>
        <w:t>have been identified in PAH patients</w:t>
      </w:r>
      <w:r w:rsidR="000C523B">
        <w:rPr>
          <w:rStyle w:val="articletitle"/>
          <w:rFonts w:ascii="Arial" w:eastAsiaTheme="minorEastAsia" w:hAnsi="Arial"/>
          <w:iCs/>
        </w:rPr>
        <w:t xml:space="preserve"> </w:t>
      </w:r>
      <w:r w:rsidR="000C523B">
        <w:rPr>
          <w:rFonts w:ascii="Arial" w:hAnsi="Arial"/>
        </w:rPr>
        <w:fldChar w:fldCharType="begin"/>
      </w:r>
      <w:r w:rsidR="000C523B">
        <w:rPr>
          <w:rFonts w:ascii="Arial" w:hAnsi="Arial"/>
        </w:rPr>
        <w:instrText xml:space="preserve"> ADDIN ZOTERO_ITEM CSL_CITATION {"citationID":"M9Y3kOFQ","properties":{"unsorted":true,"formattedCitation":"\\super 8,7,11,9,15,39,14,13,12,10\\nosupersub{}","plainCitation":"8,7,11,9,15,39,14,13,12,10","noteIndex":0},"citationItems":[{"id":2384,"uris":["http://zotero.org/users/1883518/items/C7FV5AGA"],"uri":["http://zotero.org/users/1883518/items/C7FV5AGA"],"itemData":{"id":2384,"type":"article-journal","abstract":"Pulmonary vascular tone is strongly influenced by the resting membrane potential of smooth muscle cells, depolarization promoting Ca2+ influx, and contraction. The resting potential is determined largely by the activity of K+-selective ion channels, the molecular nature of which has been debated for some time. In this study, we provide strong evidence that the two-pore domain K+ channel, TASK-1, mediates a noninactivating, background K+ current (IKN), which sets the resting membrane potential in rabbit pulmonary artery smooth muscle cells (PASMCs). TASK-1 mRNA was found to be present in PASMCs, and the membranes of PASMCs contained TASK-1 protein. Both IKN and the resting potential were found to be exquisitely sensitive to extracellular pH, acidosis inhibiting the current and causing depolarization. Moreover, IKN and the resting potential were enhanced by halothane (1 mmol/L), inhibited by Zn2+ (100 to 200 micromol/L) and anandamide (10 micromol/L), but insensitive to cytoplasmic Ca2+. These properties are all diagnostic of TASK-1 channels and add to previously identified features of IKN that are shared with TASK-1, such as inhibition by hypoxia, low sensitivity to 4-aminopyridine and quinine and insensitivity to tetraethylammonium ions. It is therefore concluded that TASK-1 channels are major contributors to the resting potential in pulmonary artery smooth muscle. They are likely to play an important role in mediating pulmonary vascular responses to changes in extracellular pH, and they could be responsible for the modulatory effects of pH on hypoxic pulmonary vasoconstriction.","container-title":"Circulation Research","DOI":"10.1161/01.RES.0000099883.68414.61","ISSN":"1524-4571","issue":"10","journalAbbreviation":"Circ. Res.","language":"eng","note":"PMID: 14551239","page":"957-964","source":"PubMed","title":"Two-pore domain K channel, TASK-1, in pulmonary artery smooth muscle cells","volume":"93","author":[{"family":"Gurney","given":"A. M."},{"family":"Osipenko","given":"O. N."},{"family":"MacMillan","given":"D."},{"family":"McFarlane","given":"K. M."},{"family":"Tate","given":"R. J."},{"family":"Kempsill","given":"F. E. J."}],"issued":{"date-parts":[["2003",11,14]]}},"label":"page"},{"id":2387,"uris":["http://zotero.org/users/1883518/items/XHEDGVMQ"],"uri":["http://zotero.org/users/1883518/items/XHEDGVMQ"],"itemData":{"id":2387,"type":"article-journal","abstract":"BACKGROUND: Mutations in the KCNK3 gene have been identified in some patients suffering from heritable pulmonary arterial hypertension (PAH). KCNK3 encodes an outward rectifier K(+) channel, and each identified mutation leads to a loss of function. However, the pathophysiological role of potassium channel subfamily K member 3 (KCNK3) in PAH is unclear. We hypothesized that loss of function of KCNK3 is a hallmark of idiopathic and heritable PAH and contributes to dysfunction of pulmonary artery smooth muscle cells and pulmonary artery endothelial cells, leading to pulmonary artery remodeling: consequently, restoring KCNK3 function could alleviate experimental pulmonary hypertension (PH).\nMETHODS AND RESULTS: We demonstrated that KCNK3 expression and function were reduced in human PAH and in monocrotaline-induced PH in rats. Using a patch-clamp technique in freshly isolated (not cultured) pulmonary artery smooth muscle cells and pulmonary artery endothelial cells, we found that KCNK3 current decreased progressively during the development of monocrotaline-induced PH and correlated with plasma-membrane depolarization. We demonstrated that KCNK3 modulated pulmonary arterial tone. Long-term inhibition of KCNK3 in rats induced distal neomuscularization and early hemodynamic signs of PH, which were related to exaggerated proliferation of pulmonary artery endothelial cells, pulmonary artery smooth muscle cell, adventitial fibroblasts, and pulmonary and systemic inflammation. Lastly, in vivo pharmacological activation of KCNK3 significantly reversed monocrotaline-induced PH in rats.\nCONCLUSIONS: In PAH and experimental PH, KCNK3 expression and activity are strongly reduced in pulmonary artery smooth muscle cells and endothelial cells. KCNK3 inhibition promoted increased proliferation, vasoconstriction, and inflammation. In vivo pharmacological activation of KCNK3 alleviated monocrotaline-induced PH, thus demonstrating that loss of KCNK3 is a key event in PAH pathogenesis and thus could be therapeutically targeted.","container-title":"Circulation","DOI":"10.1161/CIRCULATIONAHA.115.020951","ISSN":"1524-4539","issue":"14","journalAbbreviation":"Circulation","language":"eng","note":"PMID: 26912814","page":"1371-1385","source":"PubMed","title":"Potassium Channel Subfamily K Member 3 (KCNK3) Contributes to the Development of Pulmonary Arterial Hypertension","volume":"133","author":[{"family":"Antigny","given":"Fabrice"},{"family":"Hautefort","given":"Aurélie"},{"family":"Meloche","given":"Jolyane"},{"family":"Belacel-Ouari","given":"Milia"},{"family":"Manoury","given":"Boris"},{"family":"Rucker-Martin","given":"Catherine"},{"family":"Péchoux","given":"Christine"},{"family":"Potus","given":"François"},{"family":"Nadeau","given":"Valérie"},{"family":"Tremblay","given":"Eve"},{"family":"Ruffenach","given":"Grégoire"},{"family":"Bourgeois","given":"Alice"},{"family":"Dorfmüller","given":"Peter"},{"family":"Breuils-Bonnet","given":"Sandra"},{"family":"Fadel","given":"Elie"},{"family":"Ranchoux","given":"Benoît"},{"family":"Jourdon","given":"Philippe"},{"family":"Girerd","given":"Barbara"},{"family":"Montani","given":"David"},{"family":"Provencher","given":"Steeve"},{"family":"Bonnet","given":"Sébastien"},{"family":"Simonneau","given":"Gérald"},{"family":"Humbert","given":"Marc"},{"family":"Perros","given":"Frédéric"}],"issued":{"date-parts":[["2016",4,5]]}},"label":"page"},{"id":2749,"uris":["http://zotero.org/users/1883518/items/QZDUQYYE"],"uri":["http://zotero.org/users/1883518/items/QZDUQYYE"],"itemData":{"id":2749,"type":"article-journal","abstract":"TWIK-related acid-sensitive potassium channel 1 (TASK-1 encoded by KCNK3) belongs to the family of two-pore domain potassium channels. This gene subfamily is constitutively active at physiological resting membrane potentials in excitable cells, including smooth muscle cells, and has been particularly linked to the human pulmonary circulation. TASK-1 channels are sensitive to a wide array of physiological and pharmacological mediators that affect their activity such as unsaturated fatty acids, extracellular pH, hypoxia, anaesthetics and intracellular signalling pathways. Recent studies show that modulation of TASK-1 channels, either directly or indirectly by targeting their regulatory mechanisms, has the potential to control pulmonary arterial tone in humans. Furthermore, mutations in KCNK3 have been identified as a rare cause of both familial and idiopathic pulmonary arterial hypertension. This review summarises our current state of knowledge of the functional role of TASK-1 channels in the pulmonary circulation in health and disease, with special emphasis on current advancements in the field.","container-title":"The European Respiratory Journal","DOI":"10.1183/13993003.00754-2017","ISSN":"1399-3003","issue":"5","journalAbbreviation":"Eur. Respir. J.","language":"eng","note":"PMID: 29122916","source":"PubMed","title":"TASK-1 (KCNK3) channels in the lung: from cell biology to clinical implications","title-short":"TASK-1 (KCNK3) channels in the lung","volume":"50","author":[{"family":"Olschewski","given":"Andrea"},{"family":"Veale","given":"Emma L."},{"family":"Nagy","given":"Bence M."},{"family":"Nagaraj","given":"Chandran"},{"family":"Kwapiszewska","given":"Grazyna"},{"family":"Antigny","given":"Fabrice"},{"family":"Lambert","given":"Mélanie"},{"family":"Humbert","given":"Marc"},{"family":"Czirják","given":"Gábor"},{"family":"Enyedi","given":"Péter"},{"family":"Mathie","given":"Alistair"}],"issued":{"date-parts":[["2017"]]}},"label":"page"},{"id":2765,"uris":["http://zotero.org/users/1883518/items/PHGHSG9W"],"uri":["http://zotero.org/users/1883518/items/PHGHSG9W"],"itemData":{"id":2765,"type":"article-journal","abstract":"Aims: Mutations in the KCNK3 gene, which encodes for an outward-rectifier K+ channel, have been identified in patients suffering from pulmonary arterial hypertension (PAH), and constitute the first described channelopathy in PAH. In human PAH and experimental pulmonary hypertension (PH), we demonstrated that KCNK3 expression and function are severely reduced in pulmonary vascular cells, promoting PH-like phenotype at the morphologic and haemodynamic levels. Since KCNK3 channel is also expressed in both the human and rodent heart, we aimed to elucidate the pathophysiological role of KCNK3 channel in right ventricular (RV) hypertrophy (RVH) related to PH.\nMethods and results: Using whole-cell Patch-clamp technique, we demonstrated that KCNK3 is predominantly expressed in adult rat RV cardiomyocytes compared to the left ventricle cardiomyocytes and participates in the repolarizing phase of the RV action potential. We revealed a reduction in KCNK3 function prior to development of RVH and the rise of pulmonary vascular resistance. KCNK3 function is severely reduced in RV cardiomyocytes during the development of RVH in several rat models of PH (exposure to monocrotaline, chronic hypoxia, and Sugen/hypoxia) and chronic RV pressure overload (pulmonary artery banding). In experimental PH, we revealed a reduction in KCNK3 function before any rise in pulmonary vascular resistance and the development of RVH. KCNK3 mRNA level is also reduced in human RV tissues from PAH patients compared to non-PAH patients. In line with these findings, chronic inhibition of KCNK3 in rats with the specific inhibitor (A293) induces RV hypertrophy which is associated with the re-expression of foetal genes, RV fibrosis, RV inflammation, and subsequent loss of RV performance as assessed by echocardiography.\nConclusion: Our data indicate that loss of KCNK3 function and expression is a hallmark of the RV hypertrophy/dysfunction associated with PH.","container-title":"Cardiovascular Research","DOI":"10.1093/cvr/cvy016","ISSN":"1755-3245","issue":"6","journalAbbreviation":"Cardiovasc. Res.","language":"eng","note":"PMID: 29360952","page":"880-893","source":"PubMed","title":"Loss of KCNK3 is a hallmark of RV hypertrophy/dysfunction associated with pulmonary hypertension","volume":"114","author":[{"family":"Lambert","given":"Mélanie"},{"family":"Boet","given":"Angèle"},{"family":"Rucker-Martin","given":"Catherine"},{"family":"Mendes-Ferreira","given":"Pedro"},{"family":"Capuano","given":"Véronique"},{"family":"Hatem","given":"Stéphane"},{"family":"Adão","given":"Rui"},{"family":"Brás-Silva","given":"Carmen"},{"family":"Hautefort","given":"Aurélie"},{"family":"Michel","given":"Jean-Baptiste"},{"family":"Dorfmuller","given":"Peter"},{"family":"Fadel","given":"Elie"},{"family":"Kotsimbos","given":"Tom"},{"family":"Price","given":"Laura"},{"family":"Jourdon","given":"Philippe"},{"family":"Montani","given":"David"},{"family":"Humbert","given":"Marc"},{"family":"Perros","given":"Frédéric"},{"family":"Antigny","given":"Fabrice"}],"issued":{"date-parts":[["2018"]],"season":"01"}},"label":"page"},{"id":2760,"uris":["http://zotero.org/users/1883518/items/IVCQZLEX"],"uri":["http://zotero.org/users/1883518/items/IVCQZLEX"],"itemData":{"id":2760,"type":"article-journal","abstract":"Activity of voltage-gated K+ channels (KV) in pulmonary arterial smooth muscle cells (PASMC) is pivotal in controlling membrane potential, cytoplasmic free Ca2+ concentration ([Ca2+]cyt, and pulmonary vasomotor tone. Acute hypoxia selectively inhibits KV channels, depolarizes PASMC, raises [Ca2+]cyt, and causes pulmonary vasoconstriction and vascular remodeling. Prolonged hypoxia (24-60 h) decreased significantly the mRNA levels of KV channel alpha subunits, KV1.2 and KV1.5. Consistently, the protein levels of KV1.2 and KV1.5 were also decreased significantly by hypoxia (48-72 h). Nevertheless, hypoxia affected negligibly the mRNA levels of KV channel beta subunits (KVbeta1, KVbeta2, and KVbeta3). The native K+ channels are composed of pore-forming alpha and auxiliary beta subunits. Assembly of KV beta subunits with alpha subunits confers rapid inactivation on the slowly or non-inactivating delayed rectifier KV channels. KV beta subunits also function as an open-channel blocker of KV channels. Thus, the diminished transcription and expression of KV alpha subunits may reduce the number of KV channels and decrease KC currents. Unchanged transcription of KV beta subunits may increase the fraction of the KV channel alpha subunits that are associated with beta subunits and further reduce the total KV currents. These data demonstrate a novel mechanism by which chronic hypoxia may cause pulmonary vasoconstriction and hypertension.","container-title":"The Journal of Clinical Investigation","DOI":"10.1172/JCI119774","ISSN":"0021-9738","issue":"9","journalAbbreviation":"J. Clin. Invest.","language":"eng","note":"PMID: 9410914\nPMCID: PMC508432","page":"2347-2353","source":"PubMed","title":"Hypoxia inhibits gene expression of voltage-gated K+ channel alpha subunits in pulmonary artery smooth muscle cells","volume":"100","author":[{"family":"Wang","given":"J."},{"family":"Juhaszova","given":"M."},{"family":"Rubin","given":"L. J."},{"family":"Yuan","given":"X. J."}],"issued":{"date-parts":[["1997",11,1]]}},"label":"page"},{"id":2352,"uris":["http://zotero.org/users/1883518/items/UKAJ72EU"],"uri":["http://zotero.org/users/1883518/items/UKAJ72EU"],"itemData":{"id":2352,"type":"article-journal","abstract":"BACKGROUND: Primary pulmonary hypertension (PPH) is a rare disease of unknown cause. Although PPH and secondary pulmonary hypertension (SPH) share many clinical and pathological characteristics, their origins may be disparate. In pulmonary artery smooth muscle cells (PASMCs), the activity of voltage-gated K+ (KV) channels governs membrane potential (Em) and regulates cytosolic free Ca2+ concentration ([Ca2+]cyt). A rise in [Ca2+]cyt is a trigger of vasoconstriction and a stimulus of smooth muscle proliferation.\nMETHODS AND RESULTS: Fluorescence microscopy and patch clamp techniques were used to measure [Ca2+]cyt, Em, and KV currents in PASMCs. Mean pulmonary arterial pressures were comparable (46+/-4 and 53+/-4 mm Hg; P=0.30) in SPH and PPH patients. However, PPH-PASMCs had a higher resting [Ca2+]cyt than cells from patients with SPH and nonpulmonary hypertension disease. Consistently, PPH-PASMCs had a more depolarized Em than SPH-PASMCs. Furthermore, KV currents were significantly diminished in PPH-PASMCs. Because of the dysfunctional KV channels, the response of [Ca2+]cyt to the KV channel blocker 4-aminopyridine was significantly attenuated in PPH-PASMCs, whereas the response to 60 mmol/L K+ was comparable to that in SPH-PASMCs.\nCONCLUSIONS: These results indicate that KV channel function in PPH-PASMCs is inhibited compared with SPH-PASMCs. The resulting membrane depolarization and increase in [Ca2+]cyt lead to pulmonary vasoconstriction and PASMC proliferation. Our data suggest that defects in PASMC KV channels in PPH patients may be a unique mechanism involved in initiating and maintaining pulmonary vasoconstriction and appear to play a role in the pathogenesis of PPH.","container-title":"Circulation","DOI":"10.1161/01.cir.98.14.1400","ISSN":"0009-7322","issue":"14","journalAbbreviation":"Circulation","language":"eng","note":"PMID: 9760294","page":"1400-1406","source":"PubMed","title":"Dysfunctional voltage-gated K+ channels in pulmonary artery smooth muscle cells of patients with primary pulmonary hypertension","volume":"98","author":[{"family":"Yuan","given":"J. X."},{"family":"Aldinger","given":"A. M."},{"family":"Juhaszova","given":"M."},{"family":"Wang","given":"J."},{"family":"Conte","given":"J. V."},{"family":"Gaine","given":"S. P."},{"family":"Orens","given":"J. B."},{"family":"Rubin","given":"L. J."}],"issued":{"date-parts":[["1998",10,6]]}},"label":"page"},{"id":2350,"uris":["http://zotero.org/users/1883518/items/RBLZJJ6X"],"uri":["http://zotero.org/users/1883518/items/RBLZJJ6X"],"itemData":{"id":2350,"type":"article-journal","abstract":"K(+)-channel activity-mediated alteration of the membrane potential and cytoplasmic free Ca2+ concentration ([Ca2+]cyt) is a pivotal mechanism in controlling pulmonary vasomotor tone. By using combined approaches of patch clamp, imaging fluorescent microscopy, and molecular biology, we examined the electrophysiological properties of K+ channels and the role of different K+ currents in regulating [Ca2+]cyt and explored the molecular identification of voltage-gated K+ (KV)- and Ca(2+)-activated K+ (KCa)-channel genes expressed in pulmonary arterial smooth muscle cells (PASMC). Two kinetically distinct KV currents [IK(V)], a rapidly inactivating (A-type) and a noninactivating delayed rectifier, as well as a slowly activated KCa current [IK(Ca)] were identified. IK(V) was reversibly inhibited by 4-aminopyridine (5 mM), whereas IK(Ca) was significantly inhibited by charybdotoxin (10-20 nM). K+ channels are composed of pore-forming alpha-subunits and auxiliary beta-subunits. Five KV-channel alpha-subunit genes from the Shaker subfamily (KV1.1, KV1.2, KV1.4, KV1.5, and KV1.6), a KV-channel alpha-subunit gene from the Shab subfamily (KV2.1), a KV-channel modulatory alpha-subunit (KV9.3), and a KCa-channel alpha-subunit gene (rSlo), as well as three KV-channel beta-subunit genes (KV beta 1.1, KV beta 2, and KV beta 3) are expressed in PASMC. The data suggest that 1) native K+ channels in PASMC are encoded by multiple genes; 2) the delayed rectifier IK(V) may be generated by the KV1.1, KV1.2, KV1.5, KV1.6, KV2.1, and/or KV2.1/KV9.3 channels; 3) the A-type IK(V) may be generated by the KV1.4 channel and/or the delayed rectifier KV channels (KV1 subfamily) associated with beta-subunits; and 4) the IK(Ca) may be generated by the rSlo gene product. The function of the KV channels plays an important role in the regulation of membrane potential and [Ca2+]cyt in PASMC.","container-title":"The American Journal of Physiology","DOI":"10.1152/ajplung.1998.274.4.L621","ISSN":"0002-9513","issue":"4","journalAbbreviation":"Am. J. Physiol.","language":"eng","note":"PMID: 9575881","page":"L621-635","source":"PubMed","title":"Molecular basis and function of voltage-gated K+ channels in pulmonary arterial smooth muscle cells","volume":"274","author":[{"family":"Yuan","given":"X. J."},{"family":"Wang","given":"J."},{"family":"Juhaszova","given":"M."},{"family":"Golovina","given":"V. A."},{"family":"Rubin","given":"L. J."}],"issued":{"date-parts":[["1998"]]}},"label":"page"},{"id":2758,"uris":["http://zotero.org/users/1883518/items/EJUQR8NE"],"uri":["http://zotero.org/users/1883518/items/EJUQR8NE"],"itemData":{"id":2758,"type":"article-journal","container-title":"Lancet (London, England)","DOI":"10.1016/S0140-6736(05)78495-6","ISSN":"0140-6736","issue":"9104","journalAbbreviation":"Lancet","language":"eng","note":"PMID: 9504523","page":"726-727","source":"PubMed","title":"Attenuated K+ channel gene transcription in primary pulmonary hypertension","volume":"351","author":[{"family":"Yuan","given":"X. J."},{"family":"Wang","given":"J."},{"family":"Juhaszova","given":"M."},{"family":"Gaine","given":"S. P."},{"family":"Rubin","given":"L. J."}],"issued":{"date-parts":[["1998",3,7]]}},"label":"page"},{"id":2755,"uris":["http://zotero.org/users/1883518/items/ZZQ5X4YX"],"uri":["http://zotero.org/users/1883518/items/ZZQ5X4YX"],"itemData":{"id":2755,"type":"article-journal","abstract":"Quercetin is a dietary flavonoid which exerts vasodilator, antiplatelet and antiproliferative effects and reduces blood pressure, oxidative status and end-organ damage in humans and animal models of systemic hypertension. We hypothesized that oral quercetin treatment might be protective in a rat model of pulmonary arterial hypertension. Three weeks after injection of monocrotaline, quercetin (10 mg/kg/d per os) or vehicle was administered for 10 days to adult Wistar rats. Quercetin significantly reduced mortality. In surviving animals, quercetin decreased pulmonary arterial pressure, right ventricular hypertrophy and muscularization of small pulmonary arteries. Classic biomarkers of pulmonary arterial hypertension such as the downregulated expression of lung BMPR2, Kv1.5, Kv2.1, upregulated survivin, endothelial dysfunction and hyperresponsiveness to 5-HT were unaffected by quercetin. Quercetin significantly restored the decrease in Kv currents, the upregulation of 5-HT2A receptors and reduced the Akt and S6 phosphorylation. In vitro, quercetin induced pulmonary artery vasodilator effects, inhibited pulmonary artery smooth muscle cell proliferation and induced apoptosis. In conclusion, quercetin is partially protective in this rat model of PAH. It delayed mortality by lowering PAP, RVH and vascular remodeling. Quercetin exerted effective vasodilator effects in isolated PA, inhibited cell proliferation and induced apoptosis in PASMCs. These effects were associated with decreased 5-HT2A receptor expression and Akt and S6 phosphorylation and partially restored Kv currents. Therefore, quercetin could be useful in the treatment of PAH.","container-title":"PloS One","DOI":"10.1371/journal.pone.0114492","ISSN":"1932-6203","issue":"12","journalAbbreviation":"PLoS ONE","language":"eng","note":"PMID: 25460361\nPMCID: PMC4252144","page":"e114492","source":"PubMed","title":"The flavonoid quercetin reverses pulmonary hypertension in rats","volume":"9","author":[{"family":"Morales-Cano","given":"Daniel"},{"family":"Menendez","given":"Carmen"},{"family":"Moreno","given":"Enrique"},{"family":"Moral-Sanz","given":"Javier"},{"family":"Barreira","given":"Bianca"},{"family":"Galindo","given":"Pilar"},{"family":"Pandolfi","given":"Rachele"},{"family":"Jimenez","given":"Rosario"},{"family":"Moreno","given":"Laura"},{"family":"Cogolludo","given":"Angel"},{"family":"Duarte","given":"Juan"},{"family":"Perez-Vizcaino","given":"Francisco"}],"issued":{"date-parts":[["2014"]]}},"label":"page"},{"id":2752,"uris":["http://zotero.org/users/1883518/items/H48B6V3Z"],"uri":["http://zotero.org/users/1883518/items/H48B6V3Z"],"itemData":{"id":2752,"type":"article-journal","abstract":"KEY POINTS: The expression of miR-1 is increased in lungs from the Hyp/Su5416 PAH rat model. Pulmonary artery smooth muscle cells from this animal model are more depolarized and show decreased expression and activity of voltage-dependent potassium channel (Kv)1.5. miR-1 directly targets Kv1.5 channels, reduces Kv1.5 activity and induces membrane depolarization. Antagomir-1 prevents Kv1.5 channel downregulation and the depolarization induced by hypoxia/Su5416 exposition.\nABSTRACT: Impairment of the voltage-dependent potassium channel (Kv) plays a central role in the development of cardiovascular diseases, including pulmonary arterial hypertension (PAH). MicroRNAs are non-coding RNAs that regulate gene expression by binding to the 3'-untranslated region region of specific mRNAs. The present study aimed to analyse the effects of miR-1 on Kv channel function in pulmonary arteries (PA). Kv channel activity was studied in PA from healthy animals transfected with miR-1 or scrambled-miR. Kv currents were studied using the whole-cell configuration of the patch clamp technique. The characterization of the Kv1.5 currents was performed with the selective inhibitor DPO-1. miR-1 expression was increased and Kv1.5 channels were decreased in lungs from a rat model of PAH induced by hypoxia and Su5416. miR-1 transfection increased cell capacitance, reduced Kv1.5 currents and induced membrane depolarization in isolated pulmonary artery smooth muscle cells. A luciferase reporter assay indicated that KCNA5, which encodes Kv1.5 channels, is a direct target gene of miR-1. Incubation of PA with Su5416 and hypoxia (3% O2 ) increased miR-1 and induced a decline in Kv1.5 currents, which was prevented by antagomiR-1. In conclusion, these data indicate that miR-1 induces pulmonary artery smooth muscle cell hypertrophy and reduces the activity and expression of Kv channels, suggesting a pathophysiological role in PAH.","container-title":"The Journal of Physiology","DOI":"10.1113/JP276054","ISSN":"1469-7793","issue":"4","journalAbbreviation":"J. Physiol. (Lond.)","language":"eng","note":"PMID: 29717493\nPMCID: PMC6375863","page":"1185-1197","source":"PubMed","title":"miR-1 is increased in pulmonary hypertension and downregulates Kv1.5 channels in rat pulmonary arteries","volume":"597","author":[{"family":"Mondejar-Parreño","given":"Gema"},{"family":"Callejo","given":"María"},{"family":"Barreira","given":"Bianca"},{"family":"Morales-Cano","given":"Daniel"},{"family":"Esquivel-Ruiz","given":"Sergio"},{"family":"Moreno","given":"Laura"},{"family":"Cogolludo","given":"Angel"},{"family":"Perez-Vizcaino","given":"Francisco"}],"issued":{"date-parts":[["2019"]]}},"label":"page"}],"schema":"https://github.com/citation-style-language/schema/raw/master/csl-citation.json"} </w:instrText>
      </w:r>
      <w:r w:rsidR="000C523B">
        <w:rPr>
          <w:rFonts w:ascii="Arial" w:hAnsi="Arial"/>
        </w:rPr>
        <w:fldChar w:fldCharType="separate"/>
      </w:r>
      <w:r w:rsidR="000C523B" w:rsidRPr="00DD016C">
        <w:rPr>
          <w:rFonts w:ascii="Arial" w:hAnsi="Arial" w:cs="Arial"/>
          <w:vertAlign w:val="superscript"/>
          <w:lang w:val="en-US"/>
        </w:rPr>
        <w:t>8,7,11,9,15,39,14,13,12,10</w:t>
      </w:r>
      <w:r w:rsidR="000C523B">
        <w:rPr>
          <w:rFonts w:ascii="Arial" w:hAnsi="Arial"/>
        </w:rPr>
        <w:fldChar w:fldCharType="end"/>
      </w:r>
      <w:r w:rsidR="00180D5C">
        <w:rPr>
          <w:rStyle w:val="articletitle"/>
          <w:rFonts w:ascii="Arial" w:eastAsiaTheme="minorEastAsia" w:hAnsi="Arial"/>
          <w:iCs/>
        </w:rPr>
        <w:t xml:space="preserve">. </w:t>
      </w:r>
      <w:r w:rsidR="00B92D47" w:rsidRPr="00AC5D41">
        <w:rPr>
          <w:rStyle w:val="articletitle"/>
          <w:rFonts w:eastAsiaTheme="minorEastAsia"/>
          <w:iCs/>
        </w:rPr>
        <w:t xml:space="preserve"> </w:t>
      </w:r>
    </w:p>
    <w:p w14:paraId="62FE9BA8" w14:textId="77777777" w:rsidR="00AC5D41" w:rsidRPr="00AC5D41" w:rsidRDefault="00AC5D41" w:rsidP="00EC7DDA">
      <w:pPr>
        <w:spacing w:line="480" w:lineRule="auto"/>
        <w:jc w:val="both"/>
        <w:rPr>
          <w:rStyle w:val="articletitle"/>
          <w:rFonts w:eastAsiaTheme="minorEastAsia"/>
          <w:iCs/>
        </w:rPr>
      </w:pPr>
    </w:p>
    <w:p w14:paraId="1DE945C3" w14:textId="1ADC3B2E" w:rsidR="009F39F5" w:rsidRPr="00487FD5" w:rsidRDefault="006D5793" w:rsidP="00EC7DDA">
      <w:pPr>
        <w:spacing w:line="480" w:lineRule="auto"/>
        <w:jc w:val="both"/>
        <w:rPr>
          <w:rStyle w:val="articletitle"/>
          <w:rFonts w:ascii="Arial" w:eastAsiaTheme="minorEastAsia" w:hAnsi="Arial"/>
          <w:iCs/>
          <w:lang w:val="en-US"/>
        </w:rPr>
      </w:pPr>
      <w:r w:rsidRPr="00487FD5">
        <w:rPr>
          <w:rStyle w:val="articletitle"/>
          <w:rFonts w:ascii="Arial" w:eastAsiaTheme="minorEastAsia" w:hAnsi="Arial"/>
          <w:iCs/>
        </w:rPr>
        <w:t>Kv7 channels (encoded by</w:t>
      </w:r>
      <w:r w:rsidRPr="00487FD5">
        <w:rPr>
          <w:rStyle w:val="articletitle"/>
          <w:rFonts w:ascii="Arial" w:eastAsiaTheme="minorEastAsia" w:hAnsi="Arial"/>
          <w:i/>
          <w:iCs/>
        </w:rPr>
        <w:t xml:space="preserve"> KCNQ </w:t>
      </w:r>
      <w:r w:rsidRPr="00487FD5">
        <w:rPr>
          <w:rStyle w:val="articletitle"/>
          <w:rFonts w:ascii="Arial" w:eastAsiaTheme="minorEastAsia" w:hAnsi="Arial"/>
          <w:iCs/>
        </w:rPr>
        <w:t xml:space="preserve">genes) </w:t>
      </w:r>
      <w:r w:rsidR="00B92D47" w:rsidRPr="004E2E2F">
        <w:rPr>
          <w:rStyle w:val="articletitle"/>
          <w:rFonts w:ascii="Arial" w:eastAsiaTheme="minorEastAsia" w:hAnsi="Arial"/>
          <w:iCs/>
        </w:rPr>
        <w:t xml:space="preserve">are well-recognized regulators </w:t>
      </w:r>
      <w:r w:rsidRPr="004E2E2F">
        <w:rPr>
          <w:rStyle w:val="articletitle"/>
          <w:rFonts w:ascii="Arial" w:eastAsiaTheme="minorEastAsia" w:hAnsi="Arial"/>
          <w:iCs/>
        </w:rPr>
        <w:t>of</w:t>
      </w:r>
      <w:r w:rsidRPr="00487FD5">
        <w:rPr>
          <w:rStyle w:val="articletitle"/>
          <w:rFonts w:ascii="Arial" w:eastAsiaTheme="minorEastAsia" w:hAnsi="Arial"/>
          <w:iCs/>
        </w:rPr>
        <w:t xml:space="preserve"> vascular tone</w:t>
      </w:r>
      <w:r w:rsidR="00C07E2D" w:rsidRPr="00487FD5">
        <w:rPr>
          <w:rStyle w:val="articletitle"/>
          <w:rFonts w:ascii="Arial" w:eastAsiaTheme="minorEastAsia" w:hAnsi="Arial"/>
          <w:iCs/>
        </w:rPr>
        <w:t xml:space="preserve"> </w:t>
      </w:r>
      <w:r w:rsidR="00C07E2D" w:rsidRPr="00487FD5">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YEUAyulm","properties":{"unsorted":true,"formattedCitation":"\\super 16\\uc0\\u8211{}20\\nosupersub{}","plainCitation":"16–20","noteIndex":0},"citationItems":[{"id":2390,"uris":["http://zotero.org/users/1883518/items/E3SJNTNC"],"uri":["http://zotero.org/users/1883518/items/E3SJNTNC"],"itemData":{"id":2390,"type":"article-journal","abstract":"Kv7 channels are voltage-gated potassium channels encoded by KCNQ genes that have a considerable physiological impact in many cell types. This reliance upon Kv7 channels for normal cellular function, as well as the existence of hereditary disorders caused by mutations to KCNQ genes, means that pharmacological targeting of these channels has broad appeal. Consequently, a plethora of chemical entities that modulate Kv7 channel activity have been developed. Moreover, Kv7 channels are influenced by many disparate intracellular mediators and trafficking processes, making upstream targeting an appealing prospect for therapeutic development. This review covers the main characteristics of these multifunctional and versatile channels with the aim of providing insight into the therapeutic value of targeting these channels.","container-title":"Annual Review of Pharmacology and Toxicology","DOI":"10.1146/annurev-pharmtox-010617-052912","ISSN":"1545-4304","journalAbbreviation":"Annu. Rev. Pharmacol. Toxicol.","language":"eng","note":"PMID: 28992433","page":"625-648","source":"PubMed","title":"KCNQ-Encoded Potassium Channels as Therapeutic Targets","volume":"58","author":[{"family":"Barrese","given":"Vincenzo"},{"family":"Stott","given":"Jennifer B."},{"family":"Greenwood","given":"Iain A."}],"issued":{"date-parts":[["2018"]],"season":"06"}},"label":"page"},{"id":2429,"uris":["http://zotero.org/users/1883518/items/RGKKTJZB"],"uri":["http://zotero.org/users/1883518/items/RGKKTJZB"],"itemData":{"id":2429,"type":"article-journal","abstract":"Voltage-gated Kv7.4 channels have been implicated in vascular smooth muscle cells' activity because they modulate basal arterial contractility, mediate responses to endogenous vasorelaxants, and are downregulated in several arterial beds in different models of hypertension. Angiotensin II (Ang II) is a key player in hypertension that affects the expression of several classes of ion channels. In this study, we evaluated the effects of Ang II on the expression and function of vascular Kv7.4. Western blot and quantitative polymerase chain reaction revealed that in whole rat mesenteric artery, Ang II incubation for 1 to 7 hours decreased Kv7.4 protein expression without reducing transcript levels. Moreover, Ang II decreased XE991 (Kv7)-sensitive currents and attenuated membrane potential hyperpolarization and relaxation induced by the Kv7 activator ML213. Ang II also reduced Kv7.4 staining at the plasma membrane of vascular smooth muscle cells. Proteasome inhibition with MG132 prevented Ang II-induced decrease of Kv7.4 levels and counteracted the functional impairment of ML213-induced relaxation in myography experiments. Proximity ligation assays showed that Ang II impaired the interaction of Kv7.4 with the molecular chaperone HSP90 (heat shock protein 90), enhanced the interaction of Kv7.4 with the E3 ubiquitin ligase CHIP (C terminus of Hsp70-interacting protein), and increased Kv7.4 ubiquitination. Similar alterations were found in mesenteric vascular smooth muscle cells isolated from Ang II-infused mice. The effect of Ang II was emulated by 17-AAG (17-demethoxy-17-(2-propenylamino) geldanamycin) that inhibits HSP90 interactions with client proteins. These results show that Ang II downregulates Kv7.4 by altering protein stability through a decrease of its interaction with HSP90. This leads to the recruitment of CHIP and Kv7.4 ubiquitination and degradation via the proteasome.","container-title":"Hypertension (Dallas, Tex.: 1979)","DOI":"10.1161/HYPERTENSIONAHA.118.11116","ISSN":"1524-4563","issue":"6","journalAbbreviation":"Hypertension","language":"eng","note":"PMID: 29686000\nPMCID: PMC6390948","page":"1091-1100","source":"PubMed","title":"Angiotensin II Promotes KV7.4 Channels Degradation Through Reduced Interaction With HSP90 (Heat Shock Protein 90)","volume":"71","author":[{"family":"Barrese","given":"Vincenzo"},{"family":"Stott","given":"Jennifer B."},{"family":"Figueiredo","given":"Hericka B."},{"family":"Aubdool","given":"Aisah A."},{"family":"Hobbs","given":"Adrian J."},{"family":"Jepps","given":"Thomas A."},{"family":"McNeish","given":"Alister J."},{"family":"Greenwood","given":"Iain A."}],"issued":{"date-parts":[["2018"]]}},"label":"page"},{"id":2773,"uris":["http://zotero.org/users/1883518/items/LUHAE4QG"],"uri":["http://zotero.org/users/1883518/items/LUHAE4QG"],"itemData":{"id":2773,"type":"article-journal","abstract":"Potassium channels play an important role in electrical signaling of excitable cells such as neurons, cardiac myocytes, and vascular smooth muscle cells (VSMCs). In particular, the KCNQ (Kv7) family of voltage-activated K(+) channels functions to stabilize negative resting membrane potentials and thereby opposes electrical excitability. Of the five known members of the mammalian Kv7 family, Kv7.1 was originally recognized for its role in cardiac myocytes, where it contributes to repolarization of the cardiac action potential. Kv7.2 to Kv7.5 were first discovered in neurons, in which they play a well characterized role in neurotransmitter-stimulated action potential firing. Over the past 5 years, important new roles for Kv7 channels have been identified. Kv7 channels have been found to be expressed in VSMCs from several vascular beds where they contribute to the regulation of vascular tone. There is evidence that Kv7.5 channels in VSMCs are targeted by the hormone vasopressin to mediate its physiological vasoconstrictor actions and evidence that neuronal Kv7 channels in the baroreceptors of the aortic arch adjust the sensitivity of the mechanosensitive neurons to changes in arterial blood pressure. These newly identified physiological roles for Kv7 channels in the cardiovascular system warrant increased attention because pharmacological modulators of this family of channels are being used clinically to treat a variety of neurological disorders. This raises questions about the cardiovascular side effects associated with existing therapies, but there is also obvious potential to capitalize on the established and evolving pharmacology of these channels to develop new therapies for cardiovascular diseases.","container-title":"Molecular Pharmacology","DOI":"10.1124/mol.108.049825","ISSN":"1521-0111","issue":"5","journalAbbreviation":"Mol. Pharmacol.","language":"eng","note":"PMID: 18684841","page":"1171-1179","source":"PubMed","title":"Cardiovascular KCNQ (Kv7) potassium channels: physiological regulators and new targets for therapeutic intervention","title-short":"Cardiovascular KCNQ (Kv7) potassium channels","volume":"74","author":[{"family":"Mackie","given":"Alexander R."},{"family":"Byron","given":"Kenneth L."}],"issued":{"date-parts":[["2008",11]]}},"label":"page"},{"id":2776,"uris":["http://zotero.org/users/1883518/items/Z9JD45W5"],"uri":["http://zotero.org/users/1883518/items/Z9JD45W5"],"itemData":{"id":2776,"type":"article-journal","abstract":"BACKGROUND AND PURPOSE: This study represents a novel characterisation of KCNQ-encoded potassium channels in the vasculature using a variety of pharmacological and molecular tools to determine their role in contractility.\nEXPERIMENTAL APPROACH: Reverse transcriptase polymerase chain reaction (RT-PCR) experiments were undertaken on RNA isolated from mouse aorta, carotid artery, femoral artery and mesenteric artery using primers specific for all known KCNQ genes. RNA isolated from mouse heart and brain were used as positive controls. Pharmacological experiments were undertaken on segments from the same blood vessels to determine channel functionality. Immunocytochemical experiments were performed on isolated myocytes from thoracic aorta.\nKEY RESULTS: All blood vessels expressed KCNQ1, 4 and 5 with hitherto 'neuronal' KCNQ4 being, surprisingly, the most abundant. The correlated proteins K(v)7.1, K(v)7.4 and K(v)7.5 were identified in the cell membranes of aortic myocytes by immunocytochemistry. Application of three compounds known to activate K(v)7 channels, retigabine (2 -20 microM), flupirtine (20 microM) and meclofenamic acid (20 microM), relaxed vessels precontracted by phenylephrine or 1 mM 4-aminopyridine but had no effect on contractions produced by 60 mM KCl or the K(v)7 channel blocker XE991 (10 microM). All vessels tested contracted upon application of the K(v)7 channel blockers XE991 and linopirdine (0.1-10 microM).\nCONCLUSIONS AND IMPLICATIONS: Murine blood vessels exhibit a distinctive KCNQ expression profile with 'neuronal' KCNQ4 dominating. The ion channels encoded by KCNQ genes have a crucial role in defining vascular reactivity as K(v)7 channel blockers produced marked contractions whereas K(v)7 channel activators were effective vasorelaxants.","container-title":"British Journal of Pharmacology","DOI":"10.1038/sj.bjp.0707284","ISSN":"0007-1188","issue":"6","journalAbbreviation":"Br. J. Pharmacol.","language":"eng","note":"PMID: 17519950\nPMCID: PMC2014117","page":"758-770","source":"PubMed","title":"Molecular expression and pharmacological identification of a role for K(v)7 channels in murine vascular reactivity","volume":"151","author":[{"family":"Yeung","given":"S. Y. M."},{"family":"Pucovský","given":"V."},{"family":"Moffatt","given":"J. D."},{"family":"Saldanha","given":"L."},{"family":"Schwake","given":"M."},{"family":"Ohya","given":"S."},{"family":"Greenwood","given":"I. A."}],"issued":{"date-parts":[["2007",7]]}},"label":"page"},{"id":2779,"uris":["http://zotero.org/users/1883518/items/JJ6R2BPY"],"uri":["http://zotero.org/users/1883518/items/JJ6R2BPY"],"itemData":{"id":2779,"type":"article-journal","abstract":"OBJECTIVE: Middle cerebral artery (MCA) diameter is regulated by inherent myogenic activity and the effect of potent vasodilators such as calcitonin gene-related peptide (CGRP). Previous studies showed that MCAs express KCNQ1, 4, and 5 potassium channel genes, and the expression products (Kv7 channels) participate in the myogenic control of MCA diameter. The present study investigated the contribution of Kv7.4 and Kv7.5 isoforms to myogenic and CGRP regulation of MCA diameter and determined whether they were affected in hypertensive animals.\nAPPROACH AND RESULTS: Isometric tension recordings performed on MCA from normotensive rats produced CGRP vasodilations that were inhibited by the pan-Kv7 channel blocker linopirdine (P&lt;0.01) and after transfection of arteries with siRNA against KCNQ4 (P&lt;0.01) but not KCNQ5. However, isobaric myography revealed that myogenic constriction in response to increases in intravascular pressure (20-80 mm Hg) was affected by both KCNQ4 and KCNQ5 siRNA. Proximity ligation assay signals were equally abundant for Kv7.4/Kv7.4 or Kv7.4/Kv7.5 antibody combinations but minimal for Kv7.5/Kv7.5 antibodies or Kv7.4/7.1 combinations. In contrast to systemic arteries, Kv7 function and Kv7.4 abundance in MCA were not altered in hypertensive rats.\nCONCLUSIONS: This study reveals, for the first time to our knowledge, that in cerebral arteries, Kv7.4 and Kv7.5 proteins exist predominantly as a functional heterotetramer, which regulates intrinsic myogenicity and vasodilation attributed to CGRP. Surprisingly, unlike systemic arteries, Kv7 activity in MCAs is not affected by the development of hypertension, and CGRP-mediated vasodilation is well maintained. As such, cerebrovascular Kv7 channels could be amenable for therapeutic targeting in conditions such as cerebral vasospasm.","container-title":"Arteriosclerosis, Thrombosis, and Vascular Biology","DOI":"10.1161/ATVBAHA.114.303405","ISSN":"1524-4636","issue":"4","journalAbbreviation":"Arterioscler. Thromb. Vasc. Biol.","language":"eng","note":"PMID: 24558103","page":"887-893","source":"PubMed","title":"Contribution of kv7.4/kv7.5 heteromers to intrinsic and calcitonin gene-related peptide-induced cerebral reactivity","volume":"34","author":[{"family":"Chadha","given":"Preet S."},{"family":"Jepps","given":"Thomas A."},{"family":"Carr","given":"Georgina"},{"family":"Stott","given":"Jennifer B."},{"family":"Zhu","given":"Hei-Lei"},{"family":"Cole","given":"William C."},{"family":"Greenwood","given":"Iain A."}],"issued":{"date-parts":[["2014",4]]}},"label":"page"}],"schema":"https://github.com/citation-style-language/schema/raw/master/csl-citation.json"} </w:instrText>
      </w:r>
      <w:r w:rsidR="00C07E2D" w:rsidRPr="00487FD5">
        <w:rPr>
          <w:rStyle w:val="articletitle"/>
          <w:rFonts w:ascii="Arial" w:eastAsiaTheme="minorEastAsia" w:hAnsi="Arial"/>
          <w:iCs/>
        </w:rPr>
        <w:fldChar w:fldCharType="separate"/>
      </w:r>
      <w:r w:rsidR="004C52D0" w:rsidRPr="004C52D0">
        <w:rPr>
          <w:rFonts w:ascii="Arial" w:hAnsi="Arial" w:cs="Arial"/>
          <w:vertAlign w:val="superscript"/>
          <w:lang w:val="en-US"/>
        </w:rPr>
        <w:t>16–20</w:t>
      </w:r>
      <w:r w:rsidR="00C07E2D" w:rsidRPr="00487FD5">
        <w:rPr>
          <w:rStyle w:val="articletitle"/>
          <w:rFonts w:ascii="Arial" w:eastAsiaTheme="minorEastAsia" w:hAnsi="Arial"/>
          <w:iCs/>
        </w:rPr>
        <w:fldChar w:fldCharType="end"/>
      </w:r>
      <w:r w:rsidR="00C07E2D" w:rsidRPr="00487FD5">
        <w:rPr>
          <w:rStyle w:val="articletitle"/>
          <w:rFonts w:ascii="Arial" w:eastAsiaTheme="minorEastAsia" w:hAnsi="Arial"/>
          <w:iCs/>
        </w:rPr>
        <w:t xml:space="preserve">. </w:t>
      </w:r>
      <w:r w:rsidR="009F39F5" w:rsidRPr="00487FD5">
        <w:rPr>
          <w:rFonts w:ascii="Arial" w:hAnsi="Arial" w:cs="Arial"/>
          <w:bCs/>
        </w:rPr>
        <w:t xml:space="preserve">Kv7 channel activation </w:t>
      </w:r>
      <w:r w:rsidR="004D212F">
        <w:rPr>
          <w:rFonts w:ascii="Arial" w:hAnsi="Arial" w:cs="Arial"/>
          <w:bCs/>
        </w:rPr>
        <w:t>in VS</w:t>
      </w:r>
      <w:r w:rsidR="00F660D8" w:rsidRPr="00487FD5">
        <w:rPr>
          <w:rFonts w:ascii="Arial" w:hAnsi="Arial" w:cs="Arial"/>
          <w:bCs/>
        </w:rPr>
        <w:t>M</w:t>
      </w:r>
      <w:r w:rsidR="004D212F">
        <w:rPr>
          <w:rFonts w:ascii="Arial" w:hAnsi="Arial" w:cs="Arial"/>
          <w:bCs/>
        </w:rPr>
        <w:t>C</w:t>
      </w:r>
      <w:r w:rsidR="00F660D8" w:rsidRPr="00487FD5">
        <w:rPr>
          <w:rFonts w:ascii="Arial" w:hAnsi="Arial" w:cs="Arial"/>
          <w:bCs/>
        </w:rPr>
        <w:t xml:space="preserve"> </w:t>
      </w:r>
      <w:r w:rsidR="009F39F5" w:rsidRPr="00487FD5">
        <w:rPr>
          <w:rFonts w:ascii="Arial" w:hAnsi="Arial" w:cs="Arial"/>
          <w:bCs/>
        </w:rPr>
        <w:t>causes K</w:t>
      </w:r>
      <w:r w:rsidR="009F39F5" w:rsidRPr="00487FD5">
        <w:rPr>
          <w:rFonts w:ascii="Arial" w:hAnsi="Arial" w:cs="Arial"/>
          <w:bCs/>
          <w:vertAlign w:val="superscript"/>
        </w:rPr>
        <w:t>+</w:t>
      </w:r>
      <w:r w:rsidR="009F39F5" w:rsidRPr="00487FD5">
        <w:rPr>
          <w:rFonts w:ascii="Arial" w:hAnsi="Arial" w:cs="Arial"/>
          <w:bCs/>
        </w:rPr>
        <w:t xml:space="preserve"> outward efflux</w:t>
      </w:r>
      <w:r w:rsidR="00F660D8" w:rsidRPr="00487FD5">
        <w:rPr>
          <w:rFonts w:ascii="Arial" w:hAnsi="Arial" w:cs="Arial"/>
          <w:bCs/>
        </w:rPr>
        <w:t xml:space="preserve"> and the subsequent </w:t>
      </w:r>
      <w:r w:rsidR="009F39F5" w:rsidRPr="00487FD5">
        <w:rPr>
          <w:rFonts w:ascii="Arial" w:hAnsi="Arial" w:cs="Arial"/>
          <w:bCs/>
        </w:rPr>
        <w:t xml:space="preserve">hyperpolarization dampens cell excitability. </w:t>
      </w:r>
      <w:r w:rsidR="009F39F5" w:rsidRPr="00487FD5">
        <w:rPr>
          <w:rStyle w:val="articletitle"/>
          <w:rFonts w:ascii="Arial" w:eastAsiaTheme="minorEastAsia" w:hAnsi="Arial"/>
          <w:iCs/>
        </w:rPr>
        <w:t>Moreover</w:t>
      </w:r>
      <w:r w:rsidR="009A616A" w:rsidRPr="00487FD5">
        <w:rPr>
          <w:rStyle w:val="articletitle"/>
          <w:rFonts w:ascii="Arial" w:eastAsiaTheme="minorEastAsia" w:hAnsi="Arial"/>
          <w:iCs/>
        </w:rPr>
        <w:t>,</w:t>
      </w:r>
      <w:r w:rsidR="009F39F5" w:rsidRPr="00487FD5">
        <w:rPr>
          <w:rStyle w:val="articletitle"/>
          <w:rFonts w:ascii="Arial" w:eastAsiaTheme="minorEastAsia" w:hAnsi="Arial"/>
          <w:iCs/>
        </w:rPr>
        <w:t xml:space="preserve"> Kv7 channels can be regulated by different vasodilator and vasoconstrictor agents</w:t>
      </w:r>
      <w:r w:rsidR="008D4BEE" w:rsidRPr="00487FD5">
        <w:rPr>
          <w:rStyle w:val="articletitle"/>
          <w:rFonts w:ascii="Arial" w:eastAsiaTheme="minorEastAsia" w:hAnsi="Arial"/>
          <w:iCs/>
        </w:rPr>
        <w:t xml:space="preserve"> </w:t>
      </w:r>
      <w:r w:rsidR="008D4BEE" w:rsidRPr="00487FD5">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147jPRXe","properties":{"formattedCitation":"\\super 21\\uc0\\u8211{}24\\nosupersub{}","plainCitation":"21–24","noteIndex":0},"citationItems":[{"id":2394,"uris":["http://zotero.org/users/1883518/items/3TE67Y9J"],"uri":["http://zotero.org/users/1883518/items/3TE67Y9J"],"itemData":{"id":2394,"type":"article-journal","abstract":"KCNQ genes encode a growing family of six transmembrane domains, single pore-loop, K(+) channel alpha-subunits that have a wide range of physiological correlates. KCNQ1 (KvLTQ1) is co-assembled with the product of the KCNE1 (minimal K(+)-channel protein) gene in the heart to form a cardiac-delayed rectifier-like K(+) current. Mutations in this channel can cause one form of inherited long QT syndrome (LQT1), as well as being associated with a form of deafness. KCNQ1 can also co-assemble with KCNE3, and may be the molecular correlate of the cyclic AMP-regulated K(+) current present in colonic crypt cells. KCNQ2 and KCNQ3 heteromultimers are thought to underlie the M-current; mutations in these genes may cause an inherited form of juvenile epilepsy. The KCNQ4 gene is thought to encode the molecular correlate of the I(K,n) in outer hair cells of the cochlea and I(K,L) in Type I hair cells of the vestibular apparatus, mutations in which lead to a form of inherited deafness. The recently identified KCNQ5 gene is expressed in brain and skeletal muscle, and can co-assemble with KCNQ3, suggesting it may also play a role in the M-current heterogeneity. This review will set this family of K(+) channels amongst the other known families. It will highlight the genes, physiology, pharmacology, and pathophysiology of this recently discovered, but important, family of K(+) channels.","container-title":"Pharmacology &amp; Therapeutics","DOI":"10.1016/s0163-7258(01)00116-4","ISSN":"0163-7258","issue":"1","journalAbbreviation":"Pharmacol. Ther.","language":"eng","note":"PMID: 11448722","page":"1-19","source":"PubMed","title":"KCNQ potassium channels: physiology, pathophysiology, and pharmacology","title-short":"KCNQ potassium channels","volume":"90","author":[{"family":"Robbins","given":"J."}],"issued":{"date-parts":[["2001",4]]}},"label":"page"},{"id":2396,"uris":["http://zotero.org/users/1883518/items/ESKDLDGW"],"uri":["http://zotero.org/users/1883518/items/ESKDLDGW"],"itemData":{"id":2396,"type":"article-journal","abstract":"Objective- In renal arteries, inhibitors of G protein βγ subunits (Gβγ) reduce Kv7 activity and inhibit Kv7-dependent receptor-mediated vasorelaxations. However, the mechanisms underlying receptor-mediated relaxation are artery specific. Consequently, the aim of this study was to ascertain the role of Gβγ in Kv7-dependent vasorelaxations of the rat vasculature. Approach and Results- Isometric tension recording was performed in isolated rat renal, mesenteric, and cerebral arteries to study isoproterenol and calcitonin gene-related peptide relaxations. Kv7.4 was knocked down via morpholino transfection while inhibition of Gβγ was investigated with gallein and M119K. Proximity ligation assay was performed on isolated myocytes to study the association between Kv7.4 and G protein β subunits or signaling intermediaries. Isoproterenol or calcitonin gene-related peptide-induced relaxations were attenuated by Kv7.4 knockdown in all arteries studied. Inhibition of Gβγ with gallein or M119K had no effect on isoproterenol-mediated relaxations in mesenteric artery but had a marked effect on calcitonin gene-related peptide-induced responses in mesenteric artery and cerebral artery and isoproterenol responses in renal artery. Isoproterenol increased association with Kv7.4 and Rap1a in mesenteric artery which were not sensitive to gallein, whereas in renal artery, isoproterenol increased Kv7.4-AKAP (A-kinase anchoring protein) associations in a gallein-sensitive manner. Conclusions- The Gβγ-Kv7 relationship differs between vessels and is an essential requirement for AKAP, but not Rap-mediated regulation of the channel.","container-title":"Arteriosclerosis, Thrombosis, and Vascular Biology","DOI":"10.1161/ATVBAHA.118.311360","ISSN":"1524-4636","issue":"9","journalAbbreviation":"Arterioscler. Thromb. Vasc. Biol.","language":"eng","note":"PMID: 30002060\nPMCID: PMC6173295","page":"2091-2102","source":"PubMed","title":"Investigating the Role of G Protein βγ in Kv7-Dependent Relaxations of the Rat Vasculature","volume":"38","author":[{"family":"Stott","given":"Jennifer B."},{"family":"Barrese","given":"Vincenzo"},{"family":"Suresh","given":"Malavika"},{"family":"Masoodi","given":"Shirou"},{"family":"Greenwood","given":"Iain A."}],"issued":{"date-parts":[["2018"]]}},"label":"page"},{"id":2399,"uris":["http://zotero.org/users/1883518/items/MSNY2XTW"],"uri":["http://zotero.org/users/1883518/items/MSNY2XTW"],"itemData":{"id":2399,"type":"article-journal","abstract":"KCNQ4-encoded voltage-dependent potassium (Kv7.4) channels are important regulators of vascular tone that are severely compromised in models of hypertension. However, there is no information as to the role of these channels in responses to endogenous vasodilators. We used a molecular knockdown strategy, as well as pharmacological tools, to examine the hypothesis that Kv7.4 channels contribute to β-adrenoceptor-mediated vasodilation in the renal vasculature and underlie the vascular deficit in spontaneously hypertensive rats. Quantitative PCR and immunohistochemistry confirmed gene and protein expression of KCNQ1, KCNQ3, KCNQ4, KCNQ5, and Kv7.1, Kv7.4, and Kv7.5 in rat renal artery. Isoproterenol produced concentration-dependent relaxation of precontracted renal arteries and increased Kv7 channel currents in isolated smooth muscle cells. Application of the Kv7 blocker linopirdine attenuated isoproterenol-induced relaxation and current. Isoproterenol-induced relaxations were also reduced in arteries incubated with small interference RNAs targeted to KCNQ4 that produced a ≈60% decrease in Kv7.4 protein level. Relaxation to isoproterenol and the Kv7 activator S-1 were abolished in arteries from spontaneously hypertensive rats, which was associated with ≈60% decrease in Kv7.4 abundance. This study provides the first evidence that Kv7 channels contribute to β-adrenoceptor-mediated vasodilation in the renal vasculature and that abrogation of Kv7.4 channels is strongly implicated in the impaired β-adrenoceptor pathway in spontaneously hypertensive rats. These findings may provide a novel pathogenic link between arterial dysfunction and hypertension.","container-title":"Hypertension (Dallas, Tex.: 1979)","DOI":"10.1161/HYPERTENSIONAHA.111.187427","ISSN":"1524-4563","issue":"4","journalAbbreviation":"Hypertension","language":"eng","note":"PMID: 22353613","page":"877-884","source":"PubMed","title":"Reduced KCNQ4-encoded voltage-dependent potassium channel activity underlies impaired β-adrenoceptor-mediated relaxation of renal arteries in hypertension","volume":"59","author":[{"family":"Chadha","given":"Preet S."},{"family":"Zunke","given":"Friederike"},{"family":"Zhu","given":"Hai-Lei"},{"family":"Davis","given":"Alison J."},{"family":"Jepps","given":"Thomas A."},{"family":"Olesen","given":"Søren P."},{"family":"Cole","given":"William C."},{"family":"Moffatt","given":"James D."},{"family":"Greenwood","given":"Iain A."}],"issued":{"date-parts":[["2012",4]]}},"label":"page"},{"id":2791,"uris":["http://zotero.org/users/1883518/items/BALAC7SC"],"uri":["http://zotero.org/users/1883518/items/BALAC7SC"],"itemData":{"id":2791,"type":"article-journal","abstract":"BACKGROUND AND PURPOSE: The NO/cGMP pathway represents a major physiological signalling controlling tone in pulmonary arteries (PA), and drugs activating this pathway are used to treat pulmonary arterial hypertension. Kv channels expressed in PA smooth muscle cells (PASMCs) are key determinants of vascular tone. We aimed to analyse the contribution of Kv 1.5 and Kv 7 channels in the electrophysiological and vasodilating effects evoked by NO donors and the GC stimulator riociguat in PA.\nEXPERIMENTAL APPROACH: Kv currents were recorded in isolated rat PASMCs using the patch-clamp technique. Vascular reactivity was assessed in a wire myograph.\nKEY RESULTS: The NO donors diethylamine NONOate diethylammonium (DEA-NO) and sodium nitroprusside hyperpolarized the membrane potential and induced a bimodal effect on Kv currents (augmenting the current between -40 and -10 mV and decreasing it at more depolarized potentials). The hyperpolarization and the enhancement of the current were suppressed by Kv 7 channel inhibitors and by the GC inhibitor ODQ but preserved when Kv 1.5 channels were inhibited. Additionally, DEA-NO enhanced Kv 7.5 currents in COS7 cells expressing the KCNQ5 gene. Riociguat increased Kv currents at all potentials ≥-40 mV and induced membrane hyperpolarization. Both effects were prevented by Kv 7 inhibition. Likewise, PA relaxation induced by NO donors and riociguat was attenuated by Kv 7 inhibitors.\nCONCLUSIONS AND IMPLICATIONS: NO donors and riociguat enhance Kv 7 currents, leading to PASMC hyperpolarization. This mechanism contributes to NO/cGMP-induced PA vasodilation. Our study identifies Kv 7 channels as a novel mechanism of action of vasodilator drugs used in the treatment of pulmonary arterial hypertension.","container-title":"British Journal of Pharmacology","DOI":"10.1111/bph.14662","ISSN":"1476-5381","issue":"13","journalAbbreviation":"Br. J. Pharmacol.","language":"eng","note":"PMID: 30883701\nPMCID: PMC6555858","page":"2131-2145","source":"PubMed","title":"Activation of Kv 7 channels as a novel mechanism for NO/cGMP-induced pulmonary vasodilation","volume":"176","author":[{"family":"Mondéjar-Parreño","given":"Gema"},{"family":"Moral-Sanz","given":"Javier"},{"family":"Barreira","given":"Bianca"},{"family":"De la Cruz","given":"Alicia"},{"family":"Gonzalez","given":"Teresa"},{"family":"Callejo","given":"Maria"},{"family":"Esquivel-Ruiz","given":"Sergio"},{"family":"Morales-Cano","given":"Daniel"},{"family":"Moreno","given":"Laura"},{"family":"Valenzuela","given":"Carmen"},{"family":"Perez-Vizcaino","given":"Francisco"},{"family":"Cogolludo","given":"Angel"}],"issued":{"date-parts":[["2019",7]]}},"label":"page"}],"schema":"https://github.com/citation-style-language/schema/raw/master/csl-citation.json"} </w:instrText>
      </w:r>
      <w:r w:rsidR="008D4BEE" w:rsidRPr="00487FD5">
        <w:rPr>
          <w:rStyle w:val="articletitle"/>
          <w:rFonts w:ascii="Arial" w:eastAsiaTheme="minorEastAsia" w:hAnsi="Arial"/>
          <w:iCs/>
        </w:rPr>
        <w:fldChar w:fldCharType="separate"/>
      </w:r>
      <w:r w:rsidR="004C52D0" w:rsidRPr="004C52D0">
        <w:rPr>
          <w:rFonts w:ascii="Arial" w:hAnsi="Arial" w:cs="Arial"/>
          <w:vertAlign w:val="superscript"/>
          <w:lang w:val="en-US"/>
        </w:rPr>
        <w:t>21–24</w:t>
      </w:r>
      <w:r w:rsidR="008D4BEE" w:rsidRPr="00487FD5">
        <w:rPr>
          <w:rStyle w:val="articletitle"/>
          <w:rFonts w:ascii="Arial" w:eastAsiaTheme="minorEastAsia" w:hAnsi="Arial"/>
          <w:iCs/>
        </w:rPr>
        <w:fldChar w:fldCharType="end"/>
      </w:r>
      <w:r w:rsidR="004D212F">
        <w:rPr>
          <w:rStyle w:val="articletitle"/>
          <w:rFonts w:ascii="Arial" w:eastAsiaTheme="minorEastAsia" w:hAnsi="Arial"/>
          <w:iCs/>
        </w:rPr>
        <w:t xml:space="preserve">. </w:t>
      </w:r>
      <w:r w:rsidR="0063340A" w:rsidRPr="00333DC0">
        <w:rPr>
          <w:rStyle w:val="articletitle"/>
          <w:rFonts w:ascii="Arial" w:eastAsiaTheme="minorEastAsia" w:hAnsi="Arial"/>
          <w:iCs/>
          <w:highlight w:val="yellow"/>
        </w:rPr>
        <w:t>Notably</w:t>
      </w:r>
      <w:r w:rsidR="009A616A" w:rsidRPr="00487FD5">
        <w:rPr>
          <w:rStyle w:val="articletitle"/>
          <w:rFonts w:ascii="Arial" w:eastAsiaTheme="minorEastAsia" w:hAnsi="Arial"/>
          <w:iCs/>
        </w:rPr>
        <w:t>, t</w:t>
      </w:r>
      <w:r w:rsidR="003430D0" w:rsidRPr="00487FD5">
        <w:rPr>
          <w:rStyle w:val="articletitle"/>
          <w:rFonts w:ascii="Arial" w:eastAsiaTheme="minorEastAsia" w:hAnsi="Arial"/>
          <w:iCs/>
        </w:rPr>
        <w:t xml:space="preserve">he expression of </w:t>
      </w:r>
      <w:r w:rsidR="00D5206A" w:rsidRPr="00487FD5">
        <w:rPr>
          <w:rStyle w:val="articletitle"/>
          <w:rFonts w:ascii="Arial" w:eastAsiaTheme="minorEastAsia" w:hAnsi="Arial"/>
          <w:iCs/>
        </w:rPr>
        <w:t>Kv7.1, Kv7.4, and Kv7.5</w:t>
      </w:r>
      <w:r w:rsidR="005B0EEB" w:rsidRPr="00487FD5">
        <w:rPr>
          <w:rStyle w:val="articletitle"/>
          <w:rFonts w:ascii="Arial" w:eastAsiaTheme="minorEastAsia" w:hAnsi="Arial"/>
          <w:iCs/>
        </w:rPr>
        <w:t xml:space="preserve"> channels</w:t>
      </w:r>
      <w:r w:rsidR="00E036F2" w:rsidRPr="00487FD5">
        <w:rPr>
          <w:rStyle w:val="articletitle"/>
          <w:rFonts w:ascii="Arial" w:eastAsiaTheme="minorEastAsia" w:hAnsi="Arial"/>
          <w:iCs/>
        </w:rPr>
        <w:t xml:space="preserve"> predominates in VSMC</w:t>
      </w:r>
      <w:r w:rsidR="00D5206A" w:rsidRPr="00487FD5">
        <w:rPr>
          <w:rStyle w:val="articletitle"/>
          <w:rFonts w:ascii="Arial" w:eastAsiaTheme="minorEastAsia" w:hAnsi="Arial"/>
          <w:iCs/>
        </w:rPr>
        <w:t xml:space="preserve"> </w:t>
      </w:r>
      <w:r w:rsidR="00391F27" w:rsidRPr="00487FD5">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F9d6zDrk","properties":{"formattedCitation":"\\super 25\\nosupersub{}","plainCitation":"25","noteIndex":0},"citationItems":[{"id":2403,"uris":["http://zotero.org/users/1883518/items/HF6WK4VI"],"uri":["http://zotero.org/users/1883518/items/HF6WK4VI"],"itemData":{"id":2403,"type":"article-journal","abstract":"Kv7 (KCNQ) channels, formed as homo- or heterotetramers of Kv7.4 and Kv7.5 α-subunits, are important regulators of vascular smooth muscle cell (VSMC) membrane voltage. Recent studies demonstrate that direct pharmacological modulation of VSMC Kv7 channel activity can influence blood vessel contractility and diameter. However, the physiologic regulation of Kv7 channel activity is still poorly understood. Here, we study the effect of cAMP/protein kinase A (PKA) activation on whole cell K+ currents through endogenous Kv7.5 channels in A7r5 rat aortic smooth muscle cells or through Kv7.4/Kv7.5 heteromeric channels natively expressed in rat mesenteric artery smooth muscle cells. The contributions of specific α-subunits are further dissected using exogenously expressed human Kv7.4 and Kv7.5 homo- or heterotetrameric channels in A7r5 cells. Stimulation of Gαs-coupled β-adrenergic receptors with isoproterenol induced PKA-dependent activation of endogenous Kv7.5 currents in A7r5 cells. The receptor-mediated enhancement of Kv7.5 currents was mimicked by pharmacological agents that increase [cAMP] (forskolin, rolipram, 3-isobutyl-1-methylxanthine, and papaverine) or mimic cAMP (8-bromo-cAMP); the 2- to 4-fold PKA-dependent enhancement of currents was also observed with exogenously expressed Kv7.5 channels. In contrast, exogenously-expressed heterotetrameric Kv7.4/7.5 channels in A7r5 cells or native mesenteric artery smooth muscle Kv7.4/7.5 channels were only modestly enhanced, and homo-tetrameric Kv7.4 channels were insensitive to this regulatory pathway. Correspondingly, proximity ligation assays indicated that isoproterenol induced PKA-dependent phosphorylation of exogenously expressed Kv7.5 channel subunits, but not of Kv7.4 subunits. These results suggest that signal transduction-mediated responsiveness of vascular smooth muscle Kv7 channel subunits to cAMP/PKA activation follows the order of Kv7.5 &gt;&gt; Kv7.4/Kv7.5 &gt; Kv7.4.","container-title":"Molecular Pharmacology","DOI":"10.1124/mol.115.101758","ISSN":"0026-895X","issue":"3","journalAbbreviation":"Mol Pharmacol","note":"PMID: 26700561\nPMCID: PMC4767407","page":"323-334","source":"PubMed Central","title":"Kv7.5 Potassium Channel Subunits Are the Primary Targets for PKA-Dependent Enhancement of Vascular Smooth Muscle Kv7 Currents","volume":"89","author":[{"family":"Mani","given":"Bharath K."},{"family":"Robakowski","given":"Christina"},{"family":"Brueggemann","given":"Lyubov I."},{"family":"Cribbs","given":"Leanne L."},{"family":"Tripathi","given":"Abhishek"},{"family":"Majetschak","given":"Matthias"},{"family":"Byron","given":"Kenneth L."}],"issued":{"date-parts":[["2016",3]]}}}],"schema":"https://github.com/citation-style-language/schema/raw/master/csl-citation.json"} </w:instrText>
      </w:r>
      <w:r w:rsidR="00391F27" w:rsidRPr="00487FD5">
        <w:rPr>
          <w:rStyle w:val="articletitle"/>
          <w:rFonts w:ascii="Arial" w:eastAsiaTheme="minorEastAsia" w:hAnsi="Arial"/>
          <w:iCs/>
        </w:rPr>
        <w:fldChar w:fldCharType="separate"/>
      </w:r>
      <w:r w:rsidR="004C52D0" w:rsidRPr="004C52D0">
        <w:rPr>
          <w:rFonts w:ascii="Arial" w:hAnsi="Arial" w:cs="Arial"/>
          <w:vertAlign w:val="superscript"/>
          <w:lang w:val="en-US"/>
        </w:rPr>
        <w:t>25</w:t>
      </w:r>
      <w:r w:rsidR="00391F27" w:rsidRPr="00487FD5">
        <w:rPr>
          <w:rStyle w:val="articletitle"/>
          <w:rFonts w:ascii="Arial" w:eastAsiaTheme="minorEastAsia" w:hAnsi="Arial"/>
          <w:iCs/>
        </w:rPr>
        <w:fldChar w:fldCharType="end"/>
      </w:r>
      <w:r w:rsidR="00402AA9" w:rsidRPr="00487FD5">
        <w:rPr>
          <w:rStyle w:val="articletitle"/>
          <w:rFonts w:ascii="Arial" w:eastAsiaTheme="minorEastAsia" w:hAnsi="Arial"/>
          <w:iCs/>
        </w:rPr>
        <w:t xml:space="preserve">. </w:t>
      </w:r>
      <w:r w:rsidR="00317706" w:rsidRPr="00487FD5">
        <w:rPr>
          <w:rFonts w:ascii="Arial" w:hAnsi="Arial"/>
        </w:rPr>
        <w:t>Kv7.4 and Kv7.5</w:t>
      </w:r>
      <w:r w:rsidR="000D46BE" w:rsidRPr="00487FD5">
        <w:rPr>
          <w:rFonts w:ascii="Arial" w:hAnsi="Arial"/>
        </w:rPr>
        <w:t xml:space="preserve"> </w:t>
      </w:r>
      <w:r w:rsidR="00C7208C" w:rsidRPr="00487FD5">
        <w:rPr>
          <w:rStyle w:val="articletitle"/>
          <w:rFonts w:ascii="Arial" w:eastAsiaTheme="minorEastAsia" w:hAnsi="Arial"/>
          <w:iCs/>
        </w:rPr>
        <w:t>α-</w:t>
      </w:r>
      <w:r w:rsidR="00317706" w:rsidRPr="00487FD5">
        <w:rPr>
          <w:rStyle w:val="articletitle"/>
          <w:rFonts w:ascii="Arial" w:eastAsiaTheme="minorEastAsia" w:hAnsi="Arial"/>
          <w:iCs/>
        </w:rPr>
        <w:t xml:space="preserve">subunits formed as homo or </w:t>
      </w:r>
      <w:proofErr w:type="spellStart"/>
      <w:r w:rsidR="00101BA2" w:rsidRPr="004E2E2F">
        <w:rPr>
          <w:rFonts w:ascii="Arial" w:hAnsi="Arial"/>
        </w:rPr>
        <w:t>heteromers</w:t>
      </w:r>
      <w:proofErr w:type="spellEnd"/>
      <w:r w:rsidR="00317706" w:rsidRPr="004E2E2F">
        <w:rPr>
          <w:rStyle w:val="articletitle"/>
          <w:rFonts w:ascii="Arial" w:eastAsiaTheme="minorEastAsia" w:hAnsi="Arial"/>
          <w:iCs/>
        </w:rPr>
        <w:t xml:space="preserve"> </w:t>
      </w:r>
      <w:r w:rsidR="00A465B2" w:rsidRPr="004E2E2F">
        <w:rPr>
          <w:rStyle w:val="articletitle"/>
          <w:rFonts w:ascii="Arial" w:eastAsiaTheme="minorEastAsia" w:hAnsi="Arial"/>
          <w:iCs/>
        </w:rPr>
        <w:t>as well as the KCNE4 regulatory subunit have been shown</w:t>
      </w:r>
      <w:r w:rsidR="00317706" w:rsidRPr="004E2E2F">
        <w:rPr>
          <w:rStyle w:val="articletitle"/>
          <w:rFonts w:ascii="Arial" w:eastAsiaTheme="minorEastAsia" w:hAnsi="Arial"/>
          <w:iCs/>
        </w:rPr>
        <w:t xml:space="preserve"> to play</w:t>
      </w:r>
      <w:r w:rsidR="00317706" w:rsidRPr="00487FD5">
        <w:rPr>
          <w:rStyle w:val="articletitle"/>
          <w:rFonts w:ascii="Arial" w:eastAsiaTheme="minorEastAsia" w:hAnsi="Arial"/>
          <w:iCs/>
        </w:rPr>
        <w:t xml:space="preserve"> an </w:t>
      </w:r>
      <w:r w:rsidR="00317706" w:rsidRPr="004E2E2F">
        <w:rPr>
          <w:rStyle w:val="articletitle"/>
          <w:rFonts w:ascii="Arial" w:eastAsiaTheme="minorEastAsia" w:hAnsi="Arial"/>
          <w:iCs/>
        </w:rPr>
        <w:t xml:space="preserve">important </w:t>
      </w:r>
      <w:r w:rsidR="00317706" w:rsidRPr="004E2E2F">
        <w:rPr>
          <w:rStyle w:val="articletitle"/>
          <w:rFonts w:ascii="Arial" w:eastAsiaTheme="minorEastAsia" w:hAnsi="Arial"/>
          <w:iCs/>
        </w:rPr>
        <w:lastRenderedPageBreak/>
        <w:t>role as reg</w:t>
      </w:r>
      <w:r w:rsidR="005D3349" w:rsidRPr="004E2E2F">
        <w:rPr>
          <w:rStyle w:val="articletitle"/>
          <w:rFonts w:ascii="Arial" w:eastAsiaTheme="minorEastAsia" w:hAnsi="Arial"/>
          <w:iCs/>
        </w:rPr>
        <w:t xml:space="preserve">ulators of </w:t>
      </w:r>
      <w:r w:rsidR="0082251E" w:rsidRPr="004E2E2F">
        <w:rPr>
          <w:rStyle w:val="articletitle"/>
          <w:rFonts w:ascii="Arial" w:eastAsiaTheme="minorEastAsia" w:hAnsi="Arial"/>
          <w:iCs/>
        </w:rPr>
        <w:t xml:space="preserve">vascular </w:t>
      </w:r>
      <w:r w:rsidR="00F53FF0" w:rsidRPr="004E2E2F">
        <w:rPr>
          <w:rStyle w:val="articletitle"/>
          <w:rFonts w:ascii="Arial" w:eastAsiaTheme="minorEastAsia" w:hAnsi="Arial"/>
          <w:iCs/>
        </w:rPr>
        <w:t xml:space="preserve">contractility </w:t>
      </w:r>
      <w:r w:rsidR="00391F27" w:rsidRPr="004E2E2F">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fq01jGrV","properties":{"unsorted":true,"formattedCitation":"\\super 26\\uc0\\u8211{}28\\nosupersub{}","plainCitation":"26–28","noteIndex":0},"citationItems":[{"id":2513,"uris":["http://zotero.org/users/1883518/items/EQDS2UNG"],"uri":["http://zotero.org/users/1883518/items/EQDS2UNG"],"itemData":{"id":2513,"type":"article-journal","abstract":"The Kv7 family (Kv7.1-7.5) of voltage-activated potassium channels contributes to the maintenance of resting membrane potential in excitable cells. Previously, we provided pharmacological and electrophysiological evidence that Kv7.4 and Kv7.5 form predominantly heteromeric channels and that Kv7 activity is regulated by protein kinase C (PKC) in response to vasoconstrictors in vascular smooth muscle cells. Direct evidence for Kv7.4/7.5 heteromer formation, however, is lacking. Furthermore, it remains to be determined whether both subunits are regulated by PKC. Utilizing proximity ligation assays to visualize single molecule interactions, we now show that Kv7.4/Kv.7.5 heteromers are endogenously expressed in vascular smooth muscle cells. Introduction of dominant-negative Kv7.4 and Kv7.5 subunits in mesenteric artery myocytes reduced endogenous Kv7 currents by 84 and 76%, respectively. Expression of an inducible protein kinase Cα (PKCα) translocation system revealed that PKCα activation is sufficient to suppress endogenous Kv7 currents in A7r5 rat aortic and mesenteric artery smooth muscle cells. Arginine vasopressin (100 and 500 pm) and the PKC activator phorbol 12-myristate 13-acetate (1 nm) each inhibited human (h) Kv7.5 and hKv7.4/7.5, but not hKv7.4 channels expressed in A7r5 cells. A decrease in hKv7.5 and hKv7.4/7.5 current densities was associated with an increase in PKC-dependent phosphorylation of the channel proteins. These findings provide further evidence for a differential regulation of Kv7.4 and Kv7.5 channel subunits by PKC-dependent phosphorylation and new mechanistic insights into the role of heteromeric subunit assembly for regulation of vascular Kv7 channels.","container-title":"The Journal of Biological Chemistry","DOI":"10.1074/jbc.M113.527820","ISSN":"1083-351X","issue":"4","journalAbbreviation":"J. Biol. Chem.","language":"eng","note":"PMID: 24297175\nPMCID: PMC3900957","page":"2099-2111","source":"PubMed","title":"Differential protein kinase C-dependent modulation of Kv7.4 and Kv7.5 subunits of vascular Kv7 channels","volume":"289","author":[{"family":"Brueggemann","given":"Lioubov I."},{"family":"Mackie","given":"Alexander R."},{"family":"Cribbs","given":"Leanne L."},{"family":"Freda","given":"Jessica"},{"family":"Tripathi","given":"Abhishek"},{"family":"Majetschak","given":"Matthias"},{"family":"Byron","given":"Kenneth L."}],"issued":{"date-parts":[["2014",1,24]]}},"label":"page"},{"id":3093,"uris":["http://zotero.org/users/1883518/items/SNV38CD2"],"uri":["http://zotero.org/users/1883518/items/SNV38CD2"],"itemData":{"id":3093,"type":"article-journal","abstract":"BACKGROUND AND PURPOSE: KCNQ-encoded voltage-gated potassium channels (K(v) 7) have recently been identified as important anti-constrictor elements in rodent blood vessels but the role of these channels and the effects of their modulation in human arteries remain unknown. Here, we have assessed KCNQ gene expression and function in human arteries ex vivo.\nEXPERIMENTAL APPROACH: Fifty arteries (41 from visceral adipose tissue, 9 mesenteric arteries) were obtained from subjects undergoing elective surgery. Quantitative RT-PCR experiments using primers specific for all known KCNQ genes and immunohistochemsitry were used to show K(v) 7 channel expression. Wire myography and single cell electrophysiology assessed the function of these channels.\nKEY RESULTS: KCNQ4 was expressed in all arteries assessed, with variable contributions from KCNQ1, 3 and 5. KCNQ2 was not detected. K(v) 7 channel isoform-dependent staining was revealed in the smooth muscle layer. In functional studies, the K(v) 7 channel blockers, XE991 and linopirdine increased isometric tension and inhibited K(+) currents. In contrast, the K(v) 7.1-specific blocker chromanol 293B did not affect vascular tone. Two K(v) 7 channel activators, retigabine and acrylamide S-1, relaxed preconstricted arteries, actions reversed by XE991. K(v) 7 channel activators also suppressed spontaneous contractile activity in seven arteries, reversible by XE991.\nCONCLUSIONS AND IMPLICATIONS: This is the first study to demonstrate not only the presence of KCNQ gene products in human arteries but also their contribution to vascular tone ex vivo.\nLINKED ARTICLE: This article is commented on by Mani and Byron, pp. 38-41 of this issue. To view this commentary visit http://dx.doi.org/10.1111/j.1476-5381.2010.01065.x.","container-title":"British Journal of Pharmacology","DOI":"10.1111/j.1476-5381.2010.01027.x","ISSN":"1476-5381","issue":"1","journalAbbreviation":"Br. J. Pharmacol.","language":"eng","note":"PMID: 20840535\nPMCID: PMC3012405","page":"42-53","source":"PubMed","title":"Expression and function of the K+ channel KCNQ genes in human arteries","volume":"162","author":[{"family":"Ng","given":"Fu Liang"},{"family":"Davis","given":"Alison J."},{"family":"Jepps","given":"Thomas A."},{"family":"Harhun","given":"Maksym I."},{"family":"Yeung","given":"Shuk Yin"},{"family":"Wan","given":"Andrew"},{"family":"Reddy","given":"Marcus"},{"family":"Melville","given":"David"},{"family":"Nardi","given":"Antonio"},{"family":"Khong","given":"Teck K."},{"family":"Greenwood","given":"Iain A."}],"issued":{"date-parts":[["2011",1]]}},"label":"page"},{"id":2406,"uris":["http://zotero.org/users/1883518/items/XFBNTE9X"],"uri":["http://zotero.org/users/1883518/items/XFBNTE9X"],"itemData":{"id":2406,"type":"article-journal","abstract":"Potassium channels play a pivotal role in the regulation of excitability in cells such as neurons, cardiac myocytes, and vascular smooth muscle cells. The KCNQ (Kv7) family of voltage-activated K+ channels hyperpolarizes the cell and stabilizes the membrane potential. Here, we outline how Kv7 channel activity may contribute to the development of the cardiovascular risk factors such as hypertension, diabetes, and obesity. Questions and hypotheses regarding previous and future research have been raised. Alterations in the Kv7 channel may contribute to the development of cardiovascular disease (CVD). Pharmacological modification of Kv7 channels may represent a possible treatment for CVD in the future.","container-title":"Frontiers in Cardiovascular Medicine","DOI":"10.3389/fcvm.2017.00075","ISSN":"2297-055X","journalAbbreviation":"Front Cardiovasc Med","note":"PMID: 29259974\nPMCID: PMC5723334","source":"PubMed Central","title":"The Kv7 Channel and Cardiovascular Risk Factors","URL":"https://www.ncbi.nlm.nih.gov/pmc/articles/PMC5723334/","volume":"4","author":[{"family":"Fosmo","given":"Andreas L."},{"family":"Skraastad","given":"Øyvind B."}],"accessed":{"date-parts":[["2019",11,5]]},"issued":{"date-parts":[["2017",12,5]]}},"label":"page"}],"schema":"https://github.com/citation-style-language/schema/raw/master/csl-citation.json"} </w:instrText>
      </w:r>
      <w:r w:rsidR="00391F27" w:rsidRPr="004E2E2F">
        <w:rPr>
          <w:rStyle w:val="articletitle"/>
          <w:rFonts w:ascii="Arial" w:eastAsiaTheme="minorEastAsia" w:hAnsi="Arial"/>
          <w:iCs/>
        </w:rPr>
        <w:fldChar w:fldCharType="separate"/>
      </w:r>
      <w:r w:rsidR="004C52D0" w:rsidRPr="004C52D0">
        <w:rPr>
          <w:rFonts w:ascii="Arial" w:hAnsi="Arial" w:cs="Arial"/>
          <w:vertAlign w:val="superscript"/>
          <w:lang w:val="en-US"/>
        </w:rPr>
        <w:t>26–28</w:t>
      </w:r>
      <w:r w:rsidR="00391F27" w:rsidRPr="004E2E2F">
        <w:rPr>
          <w:rStyle w:val="articletitle"/>
          <w:rFonts w:ascii="Arial" w:eastAsiaTheme="minorEastAsia" w:hAnsi="Arial"/>
          <w:iCs/>
        </w:rPr>
        <w:fldChar w:fldCharType="end"/>
      </w:r>
      <w:r w:rsidR="00317706" w:rsidRPr="004E2E2F">
        <w:rPr>
          <w:rStyle w:val="articletitle"/>
          <w:rFonts w:ascii="Arial" w:eastAsiaTheme="minorEastAsia" w:hAnsi="Arial"/>
          <w:iCs/>
        </w:rPr>
        <w:t>.</w:t>
      </w:r>
      <w:r w:rsidR="006727D8" w:rsidRPr="004E2E2F">
        <w:rPr>
          <w:rStyle w:val="articletitle"/>
          <w:rFonts w:ascii="Arial" w:eastAsiaTheme="minorEastAsia" w:hAnsi="Arial"/>
          <w:iCs/>
        </w:rPr>
        <w:t xml:space="preserve"> </w:t>
      </w:r>
      <w:r w:rsidR="00A06E39" w:rsidRPr="004E2E2F">
        <w:rPr>
          <w:rStyle w:val="articletitle"/>
          <w:rFonts w:ascii="Arial" w:eastAsiaTheme="minorEastAsia" w:hAnsi="Arial"/>
          <w:iCs/>
        </w:rPr>
        <w:t>Kv7 channel</w:t>
      </w:r>
      <w:r w:rsidR="004E2E2F" w:rsidRPr="004E2E2F">
        <w:rPr>
          <w:rStyle w:val="articletitle"/>
          <w:rFonts w:ascii="Arial" w:eastAsiaTheme="minorEastAsia" w:hAnsi="Arial"/>
          <w:iCs/>
        </w:rPr>
        <w:t xml:space="preserve"> </w:t>
      </w:r>
      <w:r w:rsidR="009F39F5" w:rsidRPr="004E2E2F">
        <w:rPr>
          <w:rStyle w:val="articletitle"/>
          <w:rFonts w:ascii="Arial" w:eastAsiaTheme="minorEastAsia" w:hAnsi="Arial"/>
          <w:iCs/>
        </w:rPr>
        <w:t>dysfunction is associated with several cardiovascular disorders</w:t>
      </w:r>
      <w:r w:rsidR="002B3E6A" w:rsidRPr="004E2E2F">
        <w:rPr>
          <w:rStyle w:val="articletitle"/>
          <w:rFonts w:ascii="Arial" w:eastAsiaTheme="minorEastAsia" w:hAnsi="Arial"/>
          <w:iCs/>
        </w:rPr>
        <w:t xml:space="preserve"> including </w:t>
      </w:r>
      <w:r w:rsidR="009F39F5" w:rsidRPr="004E2E2F">
        <w:rPr>
          <w:rStyle w:val="articletitle"/>
          <w:rFonts w:ascii="Arial" w:eastAsiaTheme="minorEastAsia" w:hAnsi="Arial"/>
          <w:iCs/>
        </w:rPr>
        <w:t xml:space="preserve">diabetes, hypertension, </w:t>
      </w:r>
      <w:r w:rsidR="00053998" w:rsidRPr="004E2E2F">
        <w:rPr>
          <w:rStyle w:val="articletitle"/>
          <w:rFonts w:ascii="Arial" w:eastAsiaTheme="minorEastAsia" w:hAnsi="Arial"/>
          <w:iCs/>
        </w:rPr>
        <w:t xml:space="preserve">and </w:t>
      </w:r>
      <w:r w:rsidR="009F39F5" w:rsidRPr="004E2E2F">
        <w:rPr>
          <w:rStyle w:val="articletitle"/>
          <w:rFonts w:ascii="Arial" w:eastAsiaTheme="minorEastAsia" w:hAnsi="Arial"/>
          <w:iCs/>
        </w:rPr>
        <w:t>atrial fibrillation</w:t>
      </w:r>
      <w:r w:rsidR="004E2E2F" w:rsidRPr="004E2E2F">
        <w:rPr>
          <w:rStyle w:val="articletitle"/>
          <w:rFonts w:ascii="Arial" w:eastAsiaTheme="minorEastAsia" w:hAnsi="Arial"/>
          <w:iCs/>
        </w:rPr>
        <w:t xml:space="preserve"> </w:t>
      </w:r>
      <w:r w:rsidR="00391F27" w:rsidRPr="004E2E2F">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2uQjjzUz","properties":{"unsorted":true,"formattedCitation":"\\super 23,29\\uc0\\u8211{}31,27\\nosupersub{}","plainCitation":"23,29–31,27","noteIndex":0},"citationItems":[{"id":2399,"uris":["http://zotero.org/users/1883518/items/MSNY2XTW"],"uri":["http://zotero.org/users/1883518/items/MSNY2XTW"],"itemData":{"id":2399,"type":"article-journal","abstract":"KCNQ4-encoded voltage-dependent potassium (Kv7.4) channels are important regulators of vascular tone that are severely compromised in models of hypertension. However, there is no information as to the role of these channels in responses to endogenous vasodilators. We used a molecular knockdown strategy, as well as pharmacological tools, to examine the hypothesis that Kv7.4 channels contribute to β-adrenoceptor-mediated vasodilation in the renal vasculature and underlie the vascular deficit in spontaneously hypertensive rats. Quantitative PCR and immunohistochemistry confirmed gene and protein expression of KCNQ1, KCNQ3, KCNQ4, KCNQ5, and Kv7.1, Kv7.4, and Kv7.5 in rat renal artery. Isoproterenol produced concentration-dependent relaxation of precontracted renal arteries and increased Kv7 channel currents in isolated smooth muscle cells. Application of the Kv7 blocker linopirdine attenuated isoproterenol-induced relaxation and current. Isoproterenol-induced relaxations were also reduced in arteries incubated with small interference RNAs targeted to KCNQ4 that produced a ≈60% decrease in Kv7.4 protein level. Relaxation to isoproterenol and the Kv7 activator S-1 were abolished in arteries from spontaneously hypertensive rats, which was associated with ≈60% decrease in Kv7.4 abundance. This study provides the first evidence that Kv7 channels contribute to β-adrenoceptor-mediated vasodilation in the renal vasculature and that abrogation of Kv7.4 channels is strongly implicated in the impaired β-adrenoceptor pathway in spontaneously hypertensive rats. These findings may provide a novel pathogenic link between arterial dysfunction and hypertension.","container-title":"Hypertension (Dallas, Tex.: 1979)","DOI":"10.1161/HYPERTENSIONAHA.111.187427","ISSN":"1524-4563","issue":"4","journalAbbreviation":"Hypertension","language":"eng","note":"PMID: 22353613","page":"877-884","source":"PubMed","title":"Reduced KCNQ4-encoded voltage-dependent potassium channel activity underlies impaired β-adrenoceptor-mediated relaxation of renal arteries in hypertension","volume":"59","author":[{"family":"Chadha","given":"Preet S."},{"family":"Zunke","given":"Friederike"},{"family":"Zhu","given":"Hai-Lei"},{"family":"Davis","given":"Alison J."},{"family":"Jepps","given":"Thomas A."},{"family":"Olesen","given":"Søren P."},{"family":"Cole","given":"William C."},{"family":"Moffatt","given":"James D."},{"family":"Greenwood","given":"Iain A."}],"issued":{"date-parts":[["2012",4]]}},"label":"page"},{"id":2411,"uris":["http://zotero.org/users/1883518/items/7JL4X7KQ"],"uri":["http://zotero.org/users/1883518/items/7JL4X7KQ"],"itemData":{"id":2411,"t</w:instrText>
      </w:r>
      <w:r w:rsidR="004C52D0">
        <w:rPr>
          <w:rStyle w:val="articletitle"/>
          <w:rFonts w:ascii="Arial" w:eastAsiaTheme="minorEastAsia" w:hAnsi="Arial" w:hint="eastAsia"/>
          <w:iCs/>
        </w:rPr>
        <w:instrText>ype":"article-journal","abstract":"Background and Purpose\n\nKCNQ</w:instrText>
      </w:r>
      <w:r w:rsidR="004C52D0">
        <w:rPr>
          <w:rStyle w:val="articletitle"/>
          <w:rFonts w:ascii="Arial" w:eastAsiaTheme="minorEastAsia" w:hAnsi="Arial" w:hint="eastAsia"/>
          <w:iCs/>
        </w:rPr>
        <w:instrText>‐</w:instrText>
      </w:r>
      <w:r w:rsidR="004C52D0">
        <w:rPr>
          <w:rStyle w:val="articletitle"/>
          <w:rFonts w:ascii="Arial" w:eastAsiaTheme="minorEastAsia" w:hAnsi="Arial" w:hint="eastAsia"/>
          <w:iCs/>
        </w:rPr>
        <w:instrText>encoded voltage</w:instrText>
      </w:r>
      <w:r w:rsidR="004C52D0">
        <w:rPr>
          <w:rStyle w:val="articletitle"/>
          <w:rFonts w:ascii="Arial" w:eastAsiaTheme="minorEastAsia" w:hAnsi="Arial" w:hint="eastAsia"/>
          <w:iCs/>
        </w:rPr>
        <w:instrText>‐</w:instrText>
      </w:r>
      <w:r w:rsidR="004C52D0">
        <w:rPr>
          <w:rStyle w:val="articletitle"/>
          <w:rFonts w:ascii="Arial" w:eastAsiaTheme="minorEastAsia" w:hAnsi="Arial" w:hint="eastAsia"/>
          <w:iCs/>
        </w:rPr>
        <w:instrText>dependent potassium channels (Kv7) are involved in the regulation of vascular tone. In this study we evaluated the influence of Kv7 channel activation on smooth muscle relax</w:instrText>
      </w:r>
      <w:r w:rsidR="004C52D0">
        <w:rPr>
          <w:rStyle w:val="articletitle"/>
          <w:rFonts w:ascii="Arial" w:eastAsiaTheme="minorEastAsia" w:hAnsi="Arial"/>
          <w:iCs/>
        </w:rPr>
        <w:instrText>ation in rat penile arteries and corpus cavernosum from normal and spontaneously hypertensive, heart failure</w:instrText>
      </w:r>
      <w:r w:rsidR="004C52D0">
        <w:rPr>
          <w:rStyle w:val="articletitle"/>
          <w:rFonts w:ascii="Arial" w:eastAsiaTheme="minorEastAsia" w:hAnsi="Arial" w:hint="eastAsia"/>
          <w:iCs/>
        </w:rPr>
        <w:instrText>‐</w:instrText>
      </w:r>
      <w:r w:rsidR="004C52D0">
        <w:rPr>
          <w:rStyle w:val="articletitle"/>
          <w:rFonts w:ascii="Arial" w:eastAsiaTheme="minorEastAsia" w:hAnsi="Arial"/>
          <w:iCs/>
        </w:rPr>
        <w:instrText>prone (SHHF) rats – a rat model of human metabolic syndrome.\n\nExperimental Approach\nQuantitative PCR and immunohistochemistry were used to determine the expression of KCNQ isoforms in penile tissue. Isometric tension was measured in intracavernous arterial rings and corpus cavernosum strips isolated from normal and SHHF rats.\n\nKey Results\nTranscripts for KCNQ3, KCNQ4 and KCNQ5 were detected in penile arteries and corpus cavernosum. KCNQ1 was only found in corpus cavernosum. Immunofluorescence signals to Kv7.4 and Kv7.5 were found in penile arteries, penile veins and corpus cavernosum. The Kv7.2–7.5 activators, ML213 and BMS204352, relaxed pre</w:instrText>
      </w:r>
      <w:r w:rsidR="004C52D0">
        <w:rPr>
          <w:rStyle w:val="articletitle"/>
          <w:rFonts w:ascii="Arial" w:eastAsiaTheme="minorEastAsia" w:hAnsi="Arial" w:hint="eastAsia"/>
          <w:iCs/>
        </w:rPr>
        <w:instrText>‐</w:instrText>
      </w:r>
      <w:r w:rsidR="004C52D0">
        <w:rPr>
          <w:rStyle w:val="articletitle"/>
          <w:rFonts w:ascii="Arial" w:eastAsiaTheme="minorEastAsia" w:hAnsi="Arial" w:hint="eastAsia"/>
          <w:iCs/>
        </w:rPr>
        <w:instrText>contracted penile arteries and corpus cavernosum independently of nitric oxide synthase or endothelium</w:instrText>
      </w:r>
      <w:r w:rsidR="004C52D0">
        <w:rPr>
          <w:rStyle w:val="articletitle"/>
          <w:rFonts w:ascii="Arial" w:eastAsiaTheme="minorEastAsia" w:hAnsi="Arial" w:hint="eastAsia"/>
          <w:iCs/>
        </w:rPr>
        <w:instrText>‐</w:instrText>
      </w:r>
      <w:r w:rsidR="004C52D0">
        <w:rPr>
          <w:rStyle w:val="articletitle"/>
          <w:rFonts w:ascii="Arial" w:eastAsiaTheme="minorEastAsia" w:hAnsi="Arial" w:hint="eastAsia"/>
          <w:iCs/>
        </w:rPr>
        <w:instrText>derived hyperpolarization. Relaxations to sildenafil, a PDE5 inhibitor, and sodium nitroprusside (SNP), an nitric oxide donor, were reduced by blocking Kv7 channels with linopirdine in penile arteries and corpus cavernosum. In SHHF rat penile arteries and corpus cavernosum, relaxations to ML213 and BMS204352 were attenuated, and the blocking effect of linopirdine on sildenafil</w:instrText>
      </w:r>
      <w:r w:rsidR="004C52D0">
        <w:rPr>
          <w:rStyle w:val="articletitle"/>
          <w:rFonts w:ascii="Arial" w:eastAsiaTheme="minorEastAsia" w:hAnsi="Arial" w:hint="eastAsia"/>
          <w:iCs/>
        </w:rPr>
        <w:instrText>‐</w:instrText>
      </w:r>
      <w:r w:rsidR="004C52D0">
        <w:rPr>
          <w:rStyle w:val="articletitle"/>
          <w:rFonts w:ascii="Arial" w:eastAsiaTheme="minorEastAsia" w:hAnsi="Arial" w:hint="eastAsia"/>
          <w:iCs/>
        </w:rPr>
        <w:instrText>induced and SNP</w:instrText>
      </w:r>
      <w:r w:rsidR="004C52D0">
        <w:rPr>
          <w:rStyle w:val="articletitle"/>
          <w:rFonts w:ascii="Arial" w:eastAsiaTheme="minorEastAsia" w:hAnsi="Arial" w:hint="eastAsia"/>
          <w:iCs/>
        </w:rPr>
        <w:instrText>‐</w:instrText>
      </w:r>
      <w:r w:rsidR="004C52D0">
        <w:rPr>
          <w:rStyle w:val="articletitle"/>
          <w:rFonts w:ascii="Arial" w:eastAsiaTheme="minorEastAsia" w:hAnsi="Arial" w:hint="eastAsia"/>
          <w:iCs/>
        </w:rPr>
        <w:instrText>induced re</w:instrText>
      </w:r>
      <w:r w:rsidR="004C52D0">
        <w:rPr>
          <w:rStyle w:val="articletitle"/>
          <w:rFonts w:ascii="Arial" w:eastAsiaTheme="minorEastAsia" w:hAnsi="Arial"/>
          <w:iCs/>
        </w:rPr>
        <w:instrText>laxations reduced. KCNQ3, KCNQ4 and KCNQ5 were down</w:instrText>
      </w:r>
      <w:r w:rsidR="004C52D0">
        <w:rPr>
          <w:rStyle w:val="articletitle"/>
          <w:rFonts w:ascii="Arial" w:eastAsiaTheme="minorEastAsia" w:hAnsi="Arial" w:hint="eastAsia"/>
          <w:iCs/>
        </w:rPr>
        <w:instrText>‐</w:instrText>
      </w:r>
      <w:r w:rsidR="004C52D0">
        <w:rPr>
          <w:rStyle w:val="articletitle"/>
          <w:rFonts w:ascii="Arial" w:eastAsiaTheme="minorEastAsia" w:hAnsi="Arial"/>
          <w:iCs/>
        </w:rPr>
        <w:instrText>regulated, and KCNQ1 was up</w:instrText>
      </w:r>
      <w:r w:rsidR="004C52D0">
        <w:rPr>
          <w:rStyle w:val="articletitle"/>
          <w:rFonts w:ascii="Arial" w:eastAsiaTheme="minorEastAsia" w:hAnsi="Arial" w:hint="eastAsia"/>
          <w:iCs/>
        </w:rPr>
        <w:instrText>‐</w:instrText>
      </w:r>
      <w:r w:rsidR="004C52D0">
        <w:rPr>
          <w:rStyle w:val="articletitle"/>
          <w:rFonts w:ascii="Arial" w:eastAsiaTheme="minorEastAsia" w:hAnsi="Arial"/>
          <w:iCs/>
        </w:rPr>
        <w:instrText xml:space="preserve">regulated in corpus cavernosum from SHHF rats. KCNQ1–5 transcripts remained unchanged in penile arteries from SHHF rats.\n\nConclusions and Implications\nThese data suggest that Kv7 channels play a role in erectile function and contribute to the pathophysiology of erectile dysfunction, an early indicator of cardiovascular disease.","container-title":"British Journal of Pharmacology","DOI":"10.1111/bph.13444","ISSN":"0007-1188","issue":"9","journalAbbreviation":"Br J Pharmacol","note":"PMID: 26802314\nPMCID: PMC4831315","page":"1478-1490","source":"PubMed Central","title":"Molecular and functional characterization of Kv7 channels in penile arteries and corpus cavernosum of healthy and metabolic syndrome rats","volume":"173","author":[{"family":"Jepps","given":"T A"},{"family":"Olesen","given":"S P"},{"family":"Greenwood","given":"I A"},{"family":"Dalsgaard","given":"T"}],"issued":{"date-parts":[["2016",5]]}},"label":"page"},{"id":2417,"uris":["http://zotero.org/users/1883518/items/RP7Y8JEM"],"uri":["http://zotero.org/users/1883518/items/RP7Y8JEM"],"itemData":{"id":2417,"type":"article-journal","abstract":"AIMS: Voltage-gated potassium channels encoded by KCNQ genes (Kv7 channels) are emerging as important regulators of vascular tone. In this study, we analysed the contribution of Kv7 channels to the vasodilation induced by hypoxia and the cyclic AMP pathway in the coronary circulation. We also assessed their regional distribution and possible impairment by diabetes.\nMETHODS AND RESULTS: We examined the effects of Kv7 channel modulators on K+ currents and vascular reactivity in rat left and right coronary arteries (LCAs and RCAs, respectively). Currents from LCA were more sensitive to Kv7 channel inhibitors (XE991, linopirdine) and activators (flupirtine, retigabine) than those from RCA. Accordingly, LCAs were more sensitive than RCAs to the relaxation induced by Kv7 channel enhancers. Likewise, relaxation induced by the adenylyl cyclase activator forskolin and hypoxia, which were mediated through Kv7 channel activation, were greater in LCA than in RCA. KCNQ1 and KCNQ5 expression was markedly higher in LCA than in RCA. After incubation with high glucose (HG, 30 mmol/L), myocytes from LCA, but not from RCA, were more depolarized and showed reduced Kv7 currents. In HG-incubated LCA, the effects of Kv7 channel modulators and forskolin were diminished, and the expression of KCNQ1 and KCNQ5 was reduced. Finally, vascular responses induced by Kv7 channel modulators were impaired in LCA, but not in RCA, from type 1 diabetic rats.\nCONCLUSION: Our results reveal that the high expression and function of Kv7 channels in the LCA and their down-regulation by diabetes critically determine the sensitivity to key regulators of coronary tone.","container-title":"Cardiovascular Research","DOI":"10.1093/cvr/cvv020","ISSN":"1755-3245","issue":"1","journalAbbreviation":"Cardiovasc. Res.","language":"eng","note":"PMID: 25616413","page":"98-108","source":"PubMed","title":"Kv7 channels critically determine coronary artery reactivity: left-right differences and down-regulation by hyperglycaemia","title-short":"Kv7 channels critically determine coronary artery reactivity","volume":"106","author":[{"family":"Morales-Cano","given":"Daniel"},{"family":"Moreno","given":"Laura"},{"family":"Barreira","given":"Bianca"},{"family":"Pandolfi","given":"Rachele"},{"family":"Chamorro","given":"Virginia"},{"family":"Jimenez","given":"Rosario"},{"family":"Villamor","given":"Eduardo"},{"family":"Duarte","given":"Juan"},{"family":"Perez-Vizcaino","given":"Francisco"},{"family":"Cogolludo","given":"Angel"}],"issued":{"date-parts":[["2015",4,1]]}},"label":"page"},{"id":2414,"uris":["http://zotero.org/users/1883518/items/QWV3DVEL"],"uri":["http://zotero.org/users/1883518/items/QWV3DVEL"],"itemData":{"id":2414,"type":"article-journal","abstract":"Voltage-gated potassium (KV) channels are key regulators of vascular smooth muscle contractility and vascular tone, and thus have major influence on the microcirculation. KV channels are important determinants of vascular smooth muscle membrane potential (Em). A number of KV subunits are expressed in the plasma membrane of smooth muscle cells. Each subunit confers distinct kinetics and regulatory properties that allow for fine control of Em to orchestrate vascular tone. Modifications in KV subunit expression and/or channel activity can contribute to changes in vascular smooth muscle contractility in response to different stimuli and in diverse pathological conditions. Consistent with this, a number of studies suggest alterations in KV subunit expression and/or function as underlying contributing mechanisms for small resistance artery dysfunction in pathologies such as hypertension and metabolic disorders, including diabetes. Here, we review our current knowledge on the effects of these pathologies on KV channel expression and function in vascular smooth muscle cells, and the repercussions on (micro)vascular function.","container-title":"Microcirculation (New York, N.Y. : 1994)","DOI":"10.1111/micc.12423","ISSN":"1073-9688","issue":"1","journalAbbreviation":"Microcirculation","note":"PMID: 29044853\nPMCID: PMC5760350","source":"PubMed Central","title":"Regulation of voltage-gated potassium channels in vascular smooth muscle during hypertension and metabolic disorders","URL":"https://www.ncbi.nlm.nih.gov/pmc/articles/PMC5760350/","volume":"25","author":[{"family":"Nieves-Cintrón","given":"Madeline"},{"family":"Syed","given":"Arsalan U."},{"family":"Nystoriak","given":"Matthew A."},{"family":"Navedo","given":"Manuel F."}],"accessed":{"date-parts":[["2019",11,5]]},"issued":{"date-parts":[["2018",1]]}},"label":"page"},{"id":3093,"uris":["http://zotero.org/users/1883518/items/SNV38CD2"],"uri":["http://zotero.org/users/1883518/items/SNV38CD2"],"itemData":{"id":3093,"type":"article-journal","abstract":"BACKGROUND AND PURPOSE: KCNQ-encoded voltage-gated potassium channels (K(v) 7) have recently been identified as important anti-constrictor elements in rodent blood vessels but the role of these channels and the effects of their modulation in human arteries remain unknown. Here, we have assessed KCNQ gene expression and function in human arteries ex vivo.\nEXPERIMENTAL APPROACH: Fifty arteries (41 from visceral adipose tissue, 9 mesenteric arteries) were obtained from subjects undergoing elective surgery. Quantitative RT-PCR experiments using primers specific for all known KCNQ genes and immunohistochemsitry were used to show K(v) 7 channel expression. Wire myography and single cell electrophysiology assessed the function of these channels.\nKEY RESULTS: KCNQ4 was expressed in all arteries assessed, with variable contributions from KCNQ1, 3 and 5. KCNQ2 was not detected. K(v) 7 channel isoform-dependent staining was revealed in the smooth muscle layer. In functional studies, the K(v) 7 channel blockers, XE991 and linopirdine increased isometric tension and inhibited K(+) currents. In contrast, the K(v) 7.1-specific blocker chromanol 293B did not affect vascular tone. Two K(v) 7 channel activators, retigabine and acrylamide S-1, relaxed preconstricted arteries, actions reversed by XE991. K(v) 7 channel activators also suppressed spontaneous contractile activity in seven arteries, reversible by XE991.\nCONCLUSIONS AND IMPLICATIONS: This is the first study to demonstrate not only the presence of KCNQ gene products in human arteries but also their contribution to vascular tone ex vivo.\nLINKED ARTICLE: This article is commented on by Mani and Byron, pp. 38-41 of this issue. To view this commentary visit http://dx.doi.org/10.1111/j.1476-5381.2010.01065.x.","container-title":"British Journal of Pharmacology","DOI":"10.1111/j.1476-5381.2010.01027.x","ISSN":"1476-5381","issue":"1","journalAbbreviation":"Br. J. Pharmacol.","language":"eng","note":"PMID: 20840535\nPMCID: PMC3012405","page":"42-53","source":"PubMed","title":"Expression and function of the K+ channel KCNQ genes in human arteries","volume":"162","author":[{"family":"Ng","given":"Fu Liang"},{"family":"Davis","given":"Alison J."},{"family":"Jepps","given":"Thomas A."},{"family":"Harhun","given":"Maksym I."},{"family":"Yeung","given":"Shuk Yin"},{"family":"Wan","given":"Andrew"},{"family":"Reddy","given":"Marcus"},{"family":"Melville","given":"David"},{"family":"Nardi","given":"Antonio"},{"family":"Khong","given":"Teck K."},{"family":"Greenwood","given":"Iain A."}],"issued":{"date-parts":[["2011",1]]}},"label":"page"}],"schema":"https://github.com/citation-style-language/schema/raw/master/csl-citation.json"} </w:instrText>
      </w:r>
      <w:r w:rsidR="00391F27" w:rsidRPr="004E2E2F">
        <w:rPr>
          <w:rStyle w:val="articletitle"/>
          <w:rFonts w:ascii="Arial" w:eastAsiaTheme="minorEastAsia" w:hAnsi="Arial"/>
          <w:iCs/>
        </w:rPr>
        <w:fldChar w:fldCharType="separate"/>
      </w:r>
      <w:r w:rsidR="004C52D0" w:rsidRPr="004C52D0">
        <w:rPr>
          <w:rFonts w:ascii="Arial" w:hAnsi="Arial" w:cs="Arial"/>
          <w:vertAlign w:val="superscript"/>
          <w:lang w:val="en-US"/>
        </w:rPr>
        <w:t>23,29–31,27</w:t>
      </w:r>
      <w:r w:rsidR="00391F27" w:rsidRPr="004E2E2F">
        <w:rPr>
          <w:rStyle w:val="articletitle"/>
          <w:rFonts w:ascii="Arial" w:eastAsiaTheme="minorEastAsia" w:hAnsi="Arial"/>
          <w:iCs/>
        </w:rPr>
        <w:fldChar w:fldCharType="end"/>
      </w:r>
      <w:r w:rsidR="00891950" w:rsidRPr="004E2E2F">
        <w:rPr>
          <w:rStyle w:val="articletitle"/>
          <w:rFonts w:ascii="Arial" w:eastAsiaTheme="minorEastAsia" w:hAnsi="Arial"/>
          <w:iCs/>
        </w:rPr>
        <w:t>.</w:t>
      </w:r>
      <w:r w:rsidR="007F1CE4" w:rsidRPr="004E2E2F">
        <w:rPr>
          <w:rStyle w:val="articletitle"/>
          <w:rFonts w:ascii="Arial" w:eastAsiaTheme="minorEastAsia" w:hAnsi="Arial"/>
          <w:iCs/>
        </w:rPr>
        <w:t xml:space="preserve"> </w:t>
      </w:r>
      <w:r w:rsidR="0082251E" w:rsidRPr="004E2E2F">
        <w:rPr>
          <w:rFonts w:ascii="Arial" w:hAnsi="Arial"/>
        </w:rPr>
        <w:t>Additionally, p</w:t>
      </w:r>
      <w:r w:rsidR="009F39F5" w:rsidRPr="004E2E2F">
        <w:rPr>
          <w:rFonts w:ascii="Arial" w:hAnsi="Arial"/>
        </w:rPr>
        <w:t>harmacological modulation</w:t>
      </w:r>
      <w:r w:rsidR="009F39F5" w:rsidRPr="004E2E2F">
        <w:rPr>
          <w:rStyle w:val="articletitle"/>
          <w:rFonts w:ascii="Arial" w:eastAsiaTheme="minorEastAsia" w:hAnsi="Arial"/>
          <w:iCs/>
        </w:rPr>
        <w:t xml:space="preserve"> of Kv7 channel</w:t>
      </w:r>
      <w:r w:rsidR="002B3E6A" w:rsidRPr="004E2E2F">
        <w:rPr>
          <w:rStyle w:val="articletitle"/>
          <w:rFonts w:ascii="Arial" w:eastAsiaTheme="minorEastAsia" w:hAnsi="Arial"/>
          <w:iCs/>
        </w:rPr>
        <w:t>s</w:t>
      </w:r>
      <w:r w:rsidR="009F39F5" w:rsidRPr="004E2E2F">
        <w:rPr>
          <w:rStyle w:val="articletitle"/>
          <w:rFonts w:ascii="Arial" w:eastAsiaTheme="minorEastAsia" w:hAnsi="Arial"/>
          <w:iCs/>
        </w:rPr>
        <w:t xml:space="preserve"> has been shown to </w:t>
      </w:r>
      <w:r w:rsidR="009F39F5" w:rsidRPr="004E2E2F">
        <w:rPr>
          <w:rFonts w:ascii="Arial" w:hAnsi="Arial"/>
        </w:rPr>
        <w:t>influence blood vessel contractility and diameter</w:t>
      </w:r>
      <w:r w:rsidR="00891950" w:rsidRPr="004E2E2F">
        <w:rPr>
          <w:rFonts w:ascii="Arial" w:hAnsi="Arial"/>
        </w:rPr>
        <w:t xml:space="preserve"> </w:t>
      </w:r>
      <w:r w:rsidR="00891950" w:rsidRPr="004E2E2F">
        <w:rPr>
          <w:rFonts w:ascii="Arial" w:hAnsi="Arial"/>
        </w:rPr>
        <w:fldChar w:fldCharType="begin"/>
      </w:r>
      <w:r w:rsidR="004C52D0">
        <w:rPr>
          <w:rFonts w:ascii="Arial" w:hAnsi="Arial"/>
        </w:rPr>
        <w:instrText xml:space="preserve"> ADDIN ZOTERO_ITEM CSL_CITATION {"citationID":"1Hgbdwpy","properties":{"formattedCitation":"\\super 12,23,25,30,32\\nosupersub{}","plainCitation":"12,23,25,30,32","noteIndex":0},"citationItems":[{"id":2399,"uris":["http://zotero.org/users/1883518/items/MSNY2XTW"],"uri":["http://zotero.org/users/1883518/items/MSNY2XTW"],"itemData":{"id":2399,"type":"article-journal","abstract":"KCNQ4-encoded voltage-dependent potassium (Kv7.4) channels are important regulators of vascular tone that are severely compromised in models of hypertension. However, there is no information as to the role of these channels in responses to endogenous vasodilators. We used a molecular knockdown strategy, as well as pharmacological tools, to examine the hypothesis that Kv7.4 channels contribute to β-adrenoceptor-mediated vasodilation in the renal vasculature and underlie the vascular deficit in spontaneously hypertensive rats. Quantitative PCR and immunohistochemistry confirmed gene and protein expression of KCNQ1, KCNQ3, KCNQ4, KCNQ5, and Kv7.1, Kv7.4, and Kv7.5 in rat renal artery. Isoproterenol produced concentration-dependent relaxation of precontracted renal arteries and increased Kv7 channel currents in isolated smooth muscle cells. Application of the Kv7 blocker linopirdine attenuated isoproterenol-induced relaxation and current. Isoproterenol-induced relaxations were also reduced in arteries incubated with small interference RNAs targeted to KCNQ4 that produced a ≈60% decrease in Kv7.4 protein level. Relaxation to isoproterenol and the Kv7 activator S-1 were abolished in arteries from spontaneously hypertensive rats, which was associated with ≈60% decrease in Kv7.4 abundance. This study provides the first evidence that Kv7 channels contribute to β-adrenoceptor-mediated vasodilation in the renal vasculature and that abrogation of Kv7.4 channels is strongly implicated in the impaired β-adrenoceptor pathway in spontaneously hypertensive rats. These findings may provide a novel pathogenic link between arterial dysfunction and hypertension.","container-title":"Hypertension (Dallas, Tex.: 1979)","DOI":"10.1161/HYPERTENSIONAHA.111.187427","ISSN":"1524-4563","issue":"4","journalAbbreviation":"Hypertension","language":"eng","note":"PMID: 22353613","page":"877-884","source":"PubMed","title":"Reduced KCNQ4-encoded voltage-dependent potassium channel activity underlies impaired β-adrenoceptor-mediated relaxation of renal arteries in hypertension","volume":"59","author":[{"family":"Chadha","given":"Preet S."},{"family":"Zunke","given":"Friederike"},{"family":"Zhu","given":"Hai-Lei"},{"family":"Davis","given":"Alison J."},{"family":"Jepps","given":"Thomas A."},{"family":"Olesen","given":"Søren P."},{"family":"Cole","given":"William C."},{"family":"Moffatt","given":"James D."},{"family":"Greenwood","given":"Iain A."}],"issued":{"date-parts":[["2012",4]]}},"label":"page"},{"id":2785,"uris":["http://zotero.org/users/1883518/items/77UF3LF4"],"uri":["http://zotero.org/users/1883518/items/77UF3LF4"],"itemData":{"id":2785,"type":"article-journal","abstract":"The goal of the present study was to determine the role of KCNQ-encoded Kv channels (Kv7 channels) in the passive and active regulation of coronary flow in normotensive and hypertensive rats. In left anterior descending coronary arteries from normotensive rats, structurally different Kv7.2 to 7.5 activators produced relaxations, which were considerably less in arteries from hypertensive rats and were not mimicked by the Kv7.1-specific activator R-L3. In isolated, perfused heart preparations, coronary flow rate increased in response to the Kv7.2 to 7.5 activator (S)-1 and was diminished in the presence of a Kv7 inhibitor. The expression levels of KCNQ1-5 and their known accessory KCNE1-5 subunits in coronary arteries were similar in normotensive and hypertensive rats as measured by quantitative polymerase chain reaction. However, Kv7.4 protein expression was reduced in hypertensive rats. Application of adenosine or A2A receptor agonist CGS-21680 produced concentration-dependent relaxations of coronary arteries from normotensive rats, which were attenuated by application of Kv7 inhibitors. Kv7 blockers also attenuated the ischemia-induced increase in coronary perfusion in Langendorff studies. Overall, these data establish Kv7 channels as crucial regulators of coronary flow at resting and after hypoxic insult.","container-title":"Hypertension (Dallas, Tex.: 1979)","DOI":"10.1161/HYPERTENSIONAHA.113.01244","ISSN":"1524-4563","issue":"6","journalAbbreviation":"Hypertension","language":"eng","note":"PMID: 24082059","page":"1090-1097","source":"PubMed","title":"Contribution of Kv7 channels to basal coronary flow and active response to ischemia","volume":"62","author":[{"family":"Khanamiri","given":"Saereh"},{"family":"Soltysinska","given":"Ewa"},{"family":"Jepps","given":"Thomas A."},{"family":"Bentzen","given":"Bo H."},{"family":"Chadha","given":"Preet S."},{"family":"Schmitt","given":"Nicole"},{"family":"Greenwood","given":"Iain A."},{"family":"Olesen","given":"Søren-Peter"}],"issued":{"date-parts":[["2013",12]]}},"label":"page"},{"id":2403,"uris":["http://zotero.org/users/1883518/items/HF6WK4VI"],"uri":["http://zotero.org/users/1883518/items/HF6WK4VI"],"itemData":{"id":2403,"type":"article-journal","abstract":"Kv7 (KCNQ) channels, formed as homo- or heterotetramers of Kv7.4 and Kv7.5 α-subunits, are important regulators of vascular smooth muscle cell (VSMC) membrane voltage. Recent studies demonstrate that direct pharmacological modulation of VSMC Kv7 channel activity can influence blood vessel contractility and diameter. However, the physiologic regulation of Kv7 channel activity is still poorly understood. Here, we study the effect of cAMP/protein kinase A (PKA) activation on whole cell K+ currents through endogenous Kv7.5 channels in A7r5 rat aortic smooth muscle cells or through Kv7.4/Kv7.5 heteromeric channels natively expressed in rat mesenteric artery smooth muscle cells. The contributions of specific α-subunits are further dissected using exogenously expressed human Kv7.4 and Kv7.5 homo- or heterotetrameric channels in A7r5 cells. Stimulation of Gαs-coupled β-adrenergic receptors with isoproterenol induced PKA-dependent activation of endogenous Kv7.5 currents in A7r5 cells. The receptor-mediated enhancement of Kv7.5 currents was mimicked by pharmacological agents that increase [cAMP] (forskolin, rolipram, 3-isobutyl-1-methylxanthine, and papaverine) or mimic cAMP (8-bromo-cAMP); the 2- to 4-fold PKA-dependent enhancement of currents was also observed with exogenously expressed Kv7.5 channels. In contrast, exogenously-expressed heterotetrameric Kv7.4/7.5 channels in A7r5 cells or native mesenteric artery smooth muscle Kv7.4/7.5 channels were only modestly enhanced, and homo-tetrameric Kv7.4 channels were insensitive to this regulatory pathway. Correspondingly, proximity ligation assays indicated that isoproterenol induced PKA-dependent phosphorylation of exogenously expressed Kv7.5 channel subunits, but not of Kv7.4 subunits. These results suggest that signal transduction-mediated responsiveness of vascular smooth muscle Kv7 channel subunits to cAMP/PKA activation follows the order of Kv7.5 &gt;&gt; Kv7.4/Kv7.5 &gt; Kv7.4.","container-title":"Molecular Pharmacology","DOI":"10.1124/mol.115.101758","ISSN":"0026-895X","issue":"3","journalAbbreviation":"Mol Pharmacol","note":"PMID: 26700561\nPMCID: PMC4767407","page":"323-334","source":"PubMed Central","title":"Kv7.5 Potassium Channel Subunits Are the Primary Targets for PKA-Dependent Enhancement of Vascular Smooth Muscle Kv7 Currents","volume":"89","author":[{"family":"Mani","given":"Bharath K."},{"family":"Robakowski","given":"Christina"},{"family":"Brueggemann","given":"Lyubov I."},{"family":"Cribbs","given":"Leanne L."},{"family":"Tripathi","given":"Abhishek"},{"family":"Majetschak","given":"Matthias"},{"family":"Byron","given":"Kenneth L."}],"issued":{"date-parts":[["2016",3]]}},"label":"page"},{"id":2755,"uris":["http://zotero.org/users/1883518/items/ZZQ5X4YX"],"uri":["http://zotero.org/users/1883518/items/ZZQ5X4YX"],"itemData":{"id":2755,"type":"article-journal","abstract":"Quercetin is a dietary flavonoid which exerts vasodilator, antiplatelet and antiproliferative effects and reduces blood pressure, oxidative status and end-organ damage in humans and animal models of systemic hypertension. We hypothesized that oral quercetin treatment might be protective in a rat model of pulmonary arterial hypertension. Three weeks after injection of monocrotaline, quercetin (10 mg/kg/d per os) or vehicle was administered for 10 days to adult Wistar rats. Quercetin significantly reduced mortality. In surviving animals, quercetin decreased pulmonary arterial pressure, right ventricular hypertrophy and muscularization of small pulmonary arteries. Classic biomarkers of pulmonary arterial hypertension such as the downregulated expression of lung BMPR2, Kv1.5, Kv2.1, upregulated survivin, endothelial dysfunction and hyperresponsiveness to 5-HT were unaffected by quercetin. Quercetin significantly restored the decrease in Kv currents, the upregulation of 5-HT2A receptors and reduced the Akt and S6 phosphorylation. In vitro, quercetin induced pulmonary artery vasodilator effects, inhibited pulmonary artery smooth muscle cell proliferation and induced apoptosis. In conclusion, quercetin is partially protective in this rat model of PAH. It delayed mortality by lowering PAP, RVH and vascular remodeling. Quercetin exerted effective vasodilator effects in isolated PA, inhibited cell proliferation and induced apoptosis in PASMCs. These effects were associated with decreased 5-HT2A receptor expression and Akt and S6 phosphorylation and partially restored Kv currents. Therefore, quercetin could be useful in the treatment of PAH.","container-title":"PloS One","DOI":"10.1371/journal.pone.0114492","ISSN":"1932-6203","issue":"12","journalAbbreviation":"PLoS ONE","language":"eng","note":"PMID: 25460361\nPMCID: PMC4252144","page":"e114492","source":"PubMed","title":"The flavonoid quercetin reverses pulmonary hypertension in rats","volume":"9","author":[{"family":"Morales-Cano","given":"Daniel"},{"family":"Menendez","given":"Carmen"},{"family":"Moreno","given":"Enrique"},{"family":"Moral-Sanz","given":"Javier"},{"family":"Barreira","given":"Bianca"},{"family":"Galindo","given":"Pilar"},{"family":"Pandolfi","given":"Rachele"},{"family":"Jimenez","given":"Rosario"},{"family":"Moreno","given":"Laura"},{"family":"Cogolludo","given":"Angel"},{"family":"Duarte","given":"Juan"},{"family":"Perez-Vizcaino","given":"Francisco"}],"issued":{"date-parts":[["2014"]]}},"label":"page"},{"id":2417,"uris":["http://zotero.org/users/1883518/items/RP7Y8JEM"],"uri":["http://zotero.org/users/1883518/items/RP7Y8JEM"],"itemData":{"id":2417,"type":"article-journal","abstract":"AIMS: Voltage-gated potassium channels encoded by KCNQ genes (Kv7 channels) are emerging as important regulators of vascular tone. In this study, we analysed the contribution of Kv7 channels to the vasodilation induced by hypoxia and the cyclic AMP pathway in the coronary circulation. We also assessed their regional distribution and possible impairment by diabetes.\nMETHODS AND RESULTS: We examined the effects of Kv7 channel modulators on K+ currents and vascular reactivity in rat left and right coronary arteries (LCAs and RCAs, respectively). Currents from LCA were more sensitive to Kv7 channel inhibitors (XE991, linopirdine) and activators (flupirtine, retigabine) than those from RCA. Accordingly, LCAs were more sensitive than RCAs to the relaxation induced by Kv7 channel enhancers. Likewise, relaxation induced by the adenylyl cyclase activator forskolin and hypoxia, which were mediated through Kv7 channel activation, were greater in LCA than in RCA. KCNQ1 and KCNQ5 expression was markedly higher in LCA than in RCA. After incubation with high glucose (HG, 30 mmol/L), myocytes from LCA, but not from RCA, were more depolarized and showed reduced Kv7 currents. In HG-incubated LCA, the effects of Kv7 channel modulators and forskolin were diminished, and the expression of KCNQ1 and KCNQ5 was reduced. Finally, vascular responses induced by Kv7 channel modulators were impaired in LCA, but not in RCA, from type 1 diabetic rats.\nCONCLUSION: Our results reveal that the high expression and function of Kv7 channels in the LCA and their down-regulation by diabetes critically determine the sensitivity to key regulators of coronary tone.","container-title":"Cardiovascular Research","DOI":"10.1093/cvr/cvv020","ISSN":"1755-3245","issue":"1","journalAbbreviation":"Cardiovasc. Res.","language":"eng","note":"PMID: 25616413","page":"98-108","source":"PubMed","title":"Kv7 channels critically determine coronary artery reactivity: left-right differences and down-regulation by hyperglycaemia","title-short":"Kv7 channels critically determine coronary artery reactivity","volume":"106","author":[{"family":"Morales-Cano","given":"Daniel"},{"family":"Moreno","given":"Laura"},{"family":"Barreira","given":"Bianca"},{"family":"Pandolfi","given":"Rachele"},{"family":"Chamorro","given":"Virginia"},{"family":"Jimenez","given":"Rosario"},{"family":"Villamor","given":"Eduardo"},{"family":"Duarte","given":"Juan"},{"family":"Perez-Vizcaino","given":"Francisco"},{"family":"Cogolludo","given":"Angel"}],"issued":{"date-parts":[["2015",4,1]]}},"label":"page"}],"schema":"https://github.com/citation-style-language/schema/raw/master/csl-citation.json"} </w:instrText>
      </w:r>
      <w:r w:rsidR="00891950" w:rsidRPr="004E2E2F">
        <w:rPr>
          <w:rFonts w:ascii="Arial" w:hAnsi="Arial"/>
        </w:rPr>
        <w:fldChar w:fldCharType="separate"/>
      </w:r>
      <w:r w:rsidR="004C52D0" w:rsidRPr="004C52D0">
        <w:rPr>
          <w:rFonts w:ascii="Arial" w:hAnsi="Arial" w:cs="Arial"/>
          <w:vertAlign w:val="superscript"/>
          <w:lang w:val="en-US"/>
        </w:rPr>
        <w:t>12,23,25,30,32</w:t>
      </w:r>
      <w:r w:rsidR="00891950" w:rsidRPr="004E2E2F">
        <w:rPr>
          <w:rFonts w:ascii="Arial" w:hAnsi="Arial"/>
        </w:rPr>
        <w:fldChar w:fldCharType="end"/>
      </w:r>
      <w:r w:rsidR="009F39F5" w:rsidRPr="004E2E2F">
        <w:rPr>
          <w:rFonts w:ascii="Arial" w:hAnsi="Arial"/>
        </w:rPr>
        <w:t xml:space="preserve">, </w:t>
      </w:r>
      <w:r w:rsidR="009F39F5" w:rsidRPr="004E2E2F">
        <w:rPr>
          <w:rStyle w:val="articletitle"/>
          <w:rFonts w:ascii="Arial" w:eastAsiaTheme="minorEastAsia" w:hAnsi="Arial"/>
          <w:iCs/>
        </w:rPr>
        <w:t>and Kv7 channel activators have been proposed as potential</w:t>
      </w:r>
      <w:r w:rsidR="002B3E6A" w:rsidRPr="004E2E2F">
        <w:rPr>
          <w:rStyle w:val="articletitle"/>
          <w:rFonts w:ascii="Arial" w:eastAsiaTheme="minorEastAsia" w:hAnsi="Arial"/>
          <w:iCs/>
        </w:rPr>
        <w:t xml:space="preserve">ly useful drugs to treat </w:t>
      </w:r>
      <w:r w:rsidR="009F39F5" w:rsidRPr="004E2E2F">
        <w:rPr>
          <w:rStyle w:val="articletitle"/>
          <w:rFonts w:ascii="Arial" w:eastAsiaTheme="minorEastAsia" w:hAnsi="Arial"/>
          <w:iCs/>
        </w:rPr>
        <w:t xml:space="preserve">cardiovascular diseases </w:t>
      </w:r>
      <w:r w:rsidR="00410687" w:rsidRPr="004E2E2F">
        <w:rPr>
          <w:rStyle w:val="articletitle"/>
          <w:rFonts w:ascii="Arial" w:eastAsiaTheme="minorEastAsia" w:hAnsi="Arial"/>
          <w:iCs/>
          <w:lang w:val="en-US"/>
        </w:rPr>
        <w:t xml:space="preserve"> </w:t>
      </w:r>
      <w:r w:rsidR="002F6ECE" w:rsidRPr="004E2E2F">
        <w:rPr>
          <w:rStyle w:val="articletitle"/>
          <w:rFonts w:ascii="Arial" w:eastAsiaTheme="minorEastAsia" w:hAnsi="Arial"/>
          <w:iCs/>
          <w:lang w:val="en-US"/>
        </w:rPr>
        <w:fldChar w:fldCharType="begin"/>
      </w:r>
      <w:r w:rsidR="004C52D0">
        <w:rPr>
          <w:rStyle w:val="articletitle"/>
          <w:rFonts w:ascii="Arial" w:eastAsiaTheme="minorEastAsia" w:hAnsi="Arial"/>
          <w:iCs/>
          <w:lang w:val="en-US"/>
        </w:rPr>
        <w:instrText xml:space="preserve"> ADDIN ZOTERO_ITEM CSL_CITATION {"citationID":"KXdY8wz4","properties":{"unsorted":true,"formattedCitation":"\\super 33,16,18\\nosupersub{}","plainCitation":"33,16,18","noteIndex":0},"citationItems":[{"id":2421,"uris":["http://zotero.org/users/1883518/items/RAQ25SKG"],"uri":["http://zotero.org/users/1883518/items/RAQ25SKG"],"itemData":{"id":2421,"type":"article-journal","abstract":"Smooth muscle cells provide crucial contractile functions in visceral, vascular, and lung tissues. The contractile state of smooth muscle is largely determined by their electrical excitability, which is in turn influenced by the activity of potassium channels. The activity of potassium channels sustains smooth muscle cell membrane hyperpolarization, reducing cellular excitability and thereby promoting smooth muscle relaxation. Research over the past decade has indicated an important role for Kv7 (KCNQ) voltage-gated potassium channels in the regulation of the excitability of smooth muscle cells. Expression of multiple Kv7 channel subtypes has been demonstrated in smooth muscle cells from viscera (gastrointestinal, bladder, myometrial), from the systemic and pulmonary vasculature, and from the airways of the lung, from multiple species, including humans. A number of clinically used drugs, some of which were developed to target Kv7 channels in other tissues, have been found to exert robust effects on smooth muscle Kv7 channels. Functional studies have indicated that Kv7 channel activators and inhibitors have the ability to relax and contact smooth muscle preparations, respectively, suggesting a wide range of novel applications for the pharmacological tool set. This review summarizes recent findings regarding the physiological functions of Kv7 channels in smooth muscle, and highlights potential therapeutic applications based on pharmacological targeting of smooth muscle Kv7 channels throughout the body.","container-title":"Pharmacology &amp; Therapeutics","DOI":"10.1016/j.pharmthera.2016.05.002","ISSN":"1879-016X","journalAbbreviation":"Pharmacol. Ther.","language":"eng","note":"PMID: 27179745","page":"14-25","source":"PubMed","title":"Novel treatment strategies for smooth muscle disorders: Targeting Kv7 potassium channels","title-short":"Novel treatment strategies for smooth muscle disorders","volume":"165","author":[{"family":"Haick","given":"Jennifer M."},{"family":"Byron","given":"Kenneth L."}],"issued":{"date-parts":[["2016"]]}},"label":"page"},{"id":2390,"uris":["http://zotero.org/users/1883518/items/E3SJNTNC"],"uri":["http://zotero.org/users/1883518/items/E3SJNTNC"],"itemData":{"id":2390,"type":"article-journal","abstract":"Kv7 channels are voltage-gated potassium channels encoded by KCNQ genes that have a considerable physiological impact in many cell types. This reliance upon Kv7 channels for normal cellular function, as well as the existence of hereditary disorders caused by mutations to KCNQ genes, means that pharmacological targeting of these channels has broad appeal. Consequently, a plethora of chemical entities that modulate Kv7 channel activity have been developed. Moreover, Kv7 channels are influenced by many disparate intracellular mediators and trafficking processes, making upstream targeting an appealing prospect for therapeutic development. This review covers the main characteristics of these multifunctional and versatile channels with the aim of providing insight into the therapeutic value of targeting these channels.","container-title":"Annual Review of Pharmacology and Toxicology","DOI":"10.1146/annurev-pharmtox-010617-052912","ISSN":"1545-4304","journalAbbreviation":"Annu. Rev. Pharmacol. Toxicol.","language":"eng","note":"PMID: 28992433","page":"625-648","source":"PubMed","title":"KCNQ-Encoded Potassium Channels as Therapeutic Targets","volume":"58","author":[{"family":"Barrese","given":"Vincenzo"},{"family":"Stott","given":"Jennifer B."},{"family":"Greenwood","given":"Iain A."}],"issued":{"date-parts":[["2018"]],"season":"06"}},"label":"page"},{"id":2773,"uris":["http://zotero.org/users/1883518/items/LUHAE4QG"],"uri":["http://zotero.org/users/1883518/items/LUHAE4QG"],"itemData":{"id":2773,"type":"article-journal","abstract":"Potassium channels play an important role in electrical signaling of excitable cells such as neurons, cardiac myocytes, and vascular smooth muscle cells (VSMCs). In particular, the KCNQ (Kv7) family of voltage-activated K(+) channels functions to stabilize negative resting membrane potentials and thereby opposes electrical excitability. Of the five known members of the mammalian Kv7 family, Kv7.1 was originally recognized for its role in cardiac myocytes, where it contributes to repolarization of the cardiac action potential. Kv7.2 to Kv7.5 were first discovered in neurons, in which they play a well characterized role in neurotransmitter-stimulated action potential firing. Over the past 5 years, important new roles for Kv7 channels have been identified. Kv7 channels have been found to be expressed in VSMCs from several vascular beds where they contribute to the regulation of vascular tone. There is evidence that Kv7.5 channels in VSMCs are targeted by the hormone vasopressin to mediate its physiological vasoconstrictor actions and evidence that neuronal Kv7 channels in the baroreceptors of the aortic arch adjust the sensitivity of the mechanosensitive neurons to changes in arterial blood pressure. These newly identified physiological roles for Kv7 channels in the cardiovascular system warrant increased attention because pharmacological modulators of this family of channels are being used clinically to treat a variety of neurological disorders. This raises questions about the cardiovascular side effects associated with existing therapies, but there is also obvious potential to capitalize on the established and evolving pharmacology of these channels to develop new therapies for cardiovascular diseases.","container-title":"Molecular Pharmacology","DOI":"10.1124/mol.108.049825","ISSN":"1521-0111","issue":"5","journalAbbreviation":"Mol. Pharmacol.","language":"eng","note":"PMID: 18684841","page":"1171-1179","source":"PubMed","title":"Cardiovascular KCNQ (Kv7) potassium channels: physiological regulators and new targets for therapeutic intervention","title-short":"Cardiovascular KCNQ (Kv7) potassium channels","volume":"74","author":[{"family":"Mackie","given":"Alexander R."},{"family":"Byron","given":"Kenneth L."}],"issued":{"date-parts":[["2008",11]]}},"label":"page"}],"schema":"https://github.com/citation-style-language/schema/raw/master/csl-citation.json"} </w:instrText>
      </w:r>
      <w:r w:rsidR="002F6ECE" w:rsidRPr="004E2E2F">
        <w:rPr>
          <w:rStyle w:val="articletitle"/>
          <w:rFonts w:ascii="Arial" w:eastAsiaTheme="minorEastAsia" w:hAnsi="Arial"/>
          <w:iCs/>
          <w:lang w:val="en-US"/>
        </w:rPr>
        <w:fldChar w:fldCharType="separate"/>
      </w:r>
      <w:r w:rsidR="004C52D0" w:rsidRPr="004C52D0">
        <w:rPr>
          <w:rFonts w:ascii="Arial" w:hAnsi="Arial" w:cs="Arial"/>
          <w:vertAlign w:val="superscript"/>
          <w:lang w:val="en-US"/>
        </w:rPr>
        <w:t>33,16,18</w:t>
      </w:r>
      <w:r w:rsidR="002F6ECE" w:rsidRPr="004E2E2F">
        <w:rPr>
          <w:rStyle w:val="articletitle"/>
          <w:rFonts w:ascii="Arial" w:eastAsiaTheme="minorEastAsia" w:hAnsi="Arial"/>
          <w:iCs/>
          <w:lang w:val="en-US"/>
        </w:rPr>
        <w:fldChar w:fldCharType="end"/>
      </w:r>
      <w:r w:rsidR="002F6ECE" w:rsidRPr="004E2E2F">
        <w:rPr>
          <w:rStyle w:val="articletitle"/>
          <w:rFonts w:ascii="Arial" w:eastAsiaTheme="minorEastAsia" w:hAnsi="Arial"/>
          <w:iCs/>
          <w:lang w:val="en-US"/>
        </w:rPr>
        <w:t>.</w:t>
      </w:r>
    </w:p>
    <w:p w14:paraId="083B848A" w14:textId="77777777" w:rsidR="009F39F5" w:rsidRPr="00487FD5" w:rsidRDefault="009F39F5" w:rsidP="00EC7DDA">
      <w:pPr>
        <w:spacing w:line="480" w:lineRule="auto"/>
        <w:jc w:val="both"/>
        <w:rPr>
          <w:rStyle w:val="articletitle"/>
          <w:rFonts w:ascii="Arial" w:eastAsiaTheme="minorEastAsia" w:hAnsi="Arial"/>
          <w:iCs/>
          <w:lang w:val="en-US"/>
        </w:rPr>
      </w:pPr>
    </w:p>
    <w:p w14:paraId="40AC03F0" w14:textId="45D2411F" w:rsidR="00FD6950" w:rsidRPr="00CA375F" w:rsidRDefault="000B35C6" w:rsidP="00EC7DDA">
      <w:pPr>
        <w:spacing w:line="480" w:lineRule="auto"/>
        <w:jc w:val="both"/>
        <w:rPr>
          <w:rFonts w:ascii="Arial" w:hAnsi="Arial"/>
          <w:lang w:val="en-US"/>
        </w:rPr>
      </w:pPr>
      <w:r w:rsidRPr="00293588">
        <w:rPr>
          <w:rStyle w:val="articletitle"/>
          <w:rFonts w:ascii="Arial" w:eastAsiaTheme="minorEastAsia" w:hAnsi="Arial"/>
          <w:iCs/>
        </w:rPr>
        <w:t>The functional expression of Kv7 channels in the pulmonary circulation of rats</w:t>
      </w:r>
      <w:r w:rsidR="0058426E" w:rsidRPr="00293588">
        <w:rPr>
          <w:rStyle w:val="articletitle"/>
          <w:rFonts w:ascii="Arial" w:eastAsiaTheme="minorEastAsia" w:hAnsi="Arial"/>
          <w:iCs/>
        </w:rPr>
        <w:t xml:space="preserve"> </w:t>
      </w:r>
      <w:r w:rsidR="0058426E" w:rsidRPr="00293588">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fL5U0yCR","properties":{"formattedCitation":"\\super 34,35\\nosupersub{}","plainCitation":"34,35","noteIndex":0},"citationItems":[{"id":2519,"uris":["http://zotero.org/users/1883518/items/4BURBZVW"],"uri":["http://zotero.org/users/1883518/items/4BURBZVW"],"itemData":{"id":2519,"type":"article-journal","abstract":"Potassium channels are central to the regulation of pulmonary vascular tone. The smooth muscle cells of pulmonary artery display a background K(+) conductance with biophysical properties resembling those of KCNQ (K(V)7) potassium channels. Therefore, we investigated the expression and functional role of KCNQ channels in pulmonary artery. The effects of selective KCNQ channel modulators were investigated on K(+) current and membrane potential in isolated pulmonary artery smooth muscle cells (PASMCs), on the tension developed by intact pulmonary arteries, and on pulmonary arterial pressure in isolated perfused lungs and in vivo. The KCNQ channel blockers, linopirdine and XE991 [10,10-bis(4-pyridinylmethyl)-9(10H)-anthracenone], inhibited the noninactivating background K(+) conductance in PASMCs and caused depolarization, vasoconstriction, and raised pulmonary arterial pressure without constricting several systemic arteries or raising systemic pressure. The KCNQ channel openers, retigabine and flupirtine, had the opposite effects. PASMCs were found to express KCNQ4 mRNA, at higher levels than mesenteric artery, along with smaller amounts of KCNQ1 and 5. It is concluded that KCNQ channels, most probably KCNQ4, make an important contribution to the regulation of pulmonary vascular tone, with a greater contribution in pulmonary compared with systemic vessels. The pulmonary vasoconstrictor effect of KCNQ blockers is a potentially serious side effect, but the pulmonary vasodilator effect of the openers may be useful in the treatment of pulmonary hypertension.","container-title":"The Journal of Pharmacology and Experimental Therapeutics","DOI":"10.1124/jpet.108.147785","ISSN":"1521-0103","issue":"1","journalAbbreviation":"J. Pharmacol. Exp. Ther.","language":"eng","note":"PMID: 19151245\nPMCID: PMC2684066","page":"368-376","source":"PubMed","title":"KCNQ modulators reveal a key role for KCNQ potassium channels in regulating the tone of rat pulmonary artery smooth muscle","volume":"329","author":[{"family":"Joshi","given":"Shreena"},{"family":"Sedivy","given":"Vojtech"},{"family":"Hodyc","given":"Daniel"},{"family":"Herget","given":"Jan"},{"family":"Gurney","given":"Alison M."}],"issued":{"date-parts":[["2009",4]]}},"label":"page"},{"id":2793,"uris":["http://zotero.org/users/1883518/items/AZWKPBP5"],"uri":["http://zotero.org/users/1883518/items/AZWKPBP5"],"itemData":{"id":2793,"type":"article-journal","abstract":"Hypoxic pulmonary vasoconstriction (HPV) is a beneficial mechanism that diverts blood from hypoxic alveoli to better ventilated areas of the lung, but breathing hypoxic air causes the pulmonary circulation to become hypertensive. Responses to airway hypoxia are associated with depolarization of smooth muscle cells in the pulmonary arteries and reduced activity of K(+) channels. As Kv7 channels have been proposed to play a key role in regulating the smooth muscle membrane potential, we investigated their involvement in the development of HPV and hypoxia-induced pulmonary hypertension. Vascular effects of the selective Kv7 blocker, linopirdine, and Kv7 activator, flupirtine, were investigated in isolated, saline-perfused lungs from rats maintained for 3-5 days in an isobaric hypoxic chamber (FiO2 = 0.1) or room air. Linopirdine increased vascular resistance in lungs from normoxic, but not hypoxic rats. This effect was associated with reduced mRNA expression of the Kv7.4 channel α-subunit in hypoxic arteries, whereas Kv7.1 and Kv7.5 were unaffected. Flupirtine had no effect in normoxic lungs but reduced vascular resistance in hypoxic lungs. Moreover, oral dosing with flupirtine (30 mg/kg/day) prevented short-term in vivo hypoxia from increasing pulmonary vascular resistance and sensitizing the arteries to acute hypoxia. These findings suggest a protective role for Kv7.4 channels in the pulmonary circulation, limiting its reactivity to pressor agents and preventing hypoxia-induced pulmonary hypertension. They also provide further support for the therapeutic potential of Kv7 activators in pulmonary vascular disease.","container-title":"American Journal of Physiology. Lung Cellular and Molecular Physiology","DOI":"10.1152/ajplung.00362.2013","ISSN":"1522-1504","issue":"1","journalAbbreviation":"Am. J. Physiol. Lung Cell Mol. Physiol.","language":"eng","note":"PMID: 25361569\nPMCID: PMC4281702","page":"L48-57","source":"PubMed","title":"Role of Kv7 channels in responses of the pulmonary circulation to hypoxia","volume":"308","author":[{"family":"Sedivy","given":"Vojtech"},{"family":"Joshi","given":"Shreena"},{"family":"Ghaly","given":"Youssef"},{"family":"Mizera","given":"Roman"},{"family":"Zaloudikova","given":"Marie"},{"family":"Brennan","given":"Sean"},{"family":"Novotna","given":"Jana"},{"family":"Herget","given":"Jan"},{"family":"Gurney","given":"Alison M."}],"issued":{"date-parts":[["2015",1,1]]}},"label":"page"}],"schema":"https://github.com/citation-style-language/schema/raw/master/csl-citation.json"} </w:instrText>
      </w:r>
      <w:r w:rsidR="0058426E" w:rsidRPr="00293588">
        <w:rPr>
          <w:rStyle w:val="articletitle"/>
          <w:rFonts w:ascii="Arial" w:eastAsiaTheme="minorEastAsia" w:hAnsi="Arial"/>
          <w:iCs/>
        </w:rPr>
        <w:fldChar w:fldCharType="separate"/>
      </w:r>
      <w:r w:rsidR="004C52D0" w:rsidRPr="004C52D0">
        <w:rPr>
          <w:rFonts w:ascii="Arial" w:hAnsi="Arial" w:cs="Arial"/>
          <w:vertAlign w:val="superscript"/>
          <w:lang w:val="en-US"/>
        </w:rPr>
        <w:t>34,35</w:t>
      </w:r>
      <w:r w:rsidR="0058426E" w:rsidRPr="00293588">
        <w:rPr>
          <w:rStyle w:val="articletitle"/>
          <w:rFonts w:ascii="Arial" w:eastAsiaTheme="minorEastAsia" w:hAnsi="Arial"/>
          <w:iCs/>
        </w:rPr>
        <w:fldChar w:fldCharType="end"/>
      </w:r>
      <w:r w:rsidR="008C1C12" w:rsidRPr="00293588">
        <w:rPr>
          <w:rStyle w:val="articletitle"/>
          <w:rFonts w:ascii="Arial" w:eastAsiaTheme="minorEastAsia" w:hAnsi="Arial"/>
          <w:iCs/>
        </w:rPr>
        <w:t xml:space="preserve"> </w:t>
      </w:r>
      <w:r w:rsidRPr="00293588">
        <w:rPr>
          <w:rStyle w:val="articletitle"/>
          <w:rFonts w:ascii="Arial" w:eastAsiaTheme="minorEastAsia" w:hAnsi="Arial"/>
          <w:iCs/>
        </w:rPr>
        <w:t xml:space="preserve">and mice </w:t>
      </w:r>
      <w:r w:rsidR="008C1C12" w:rsidRPr="00293588">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AvYyrgUw","properties":{"unsorted":true,"formattedCitation":"\\super 36,24\\nosupersub{}","plainCitation":"36,24","noteIndex":0},"citationItems":[{"id":1161,"uris":["http://zotero.org/users/1883518/items/9324TZMR"],"uri":["http://zotero.org/users/1883518/items/9324TZMR"],"itemData":{"id":1161,"type":"article-journal","abstract":"BACKGROUND AND PURPOSE: Voltage-gated potassium (K(v)) channels contribute to resting membrane potential in pulmonary artery smooth muscle cells and are down regulated in patients with pulmonary arterial hypertension (PAH) and a contribution from K(v)7 channels has been recently proposed. We investigated the effect of the K(v)7 channel activator, flupirtine, on PAH in two independent mouse models: PAH induced by hypoxia and spontaneous PAH in mice over-expressing the 5-HT transporter (SERT(+) mice).\nEXPERIMENTAL APPROACH: Right ventricular pressure was assessed in vivo in mice chronically treated with flupirtine (30 mg.kg(-1).day(-1)). In separate in vitro experiments, pulmonary arteries from untreated mice were mounted in a wire myograph. Relaxations to acute administration of flupirtine and contractions to K(v) channel blocking drugs, including the K(v)7 channel blocker linopirdine, were measured.\nKEY RESULTS: In wild-type (WT) mice, hypoxia increased right ventricular pressure, pulmonary vascular remodelling and right ventricular hypertrophy. These effects were attenuated by flupirtine, which also attenuated these indices of PAH in SERT(+) mice. In the in vitro experiments, flupirtine induced a potent relaxant response in arteries from untreated WT and SERT(+) mice. The relaxation was fully reversed by linopirdine, which potently contracted mouse pulmonary arteries while other K(v) channel blockers did not.\nCONCLUSIONS AND IMPLICATIONS: Flupirtine significantly attenuated development of chronic hypoxia-induced PAH in mice and reversed established PAH in SERT(+) mice, apparently via K(v)7 channel activation. These results provide the first direct evidence that drugs activating K(v)7 channels may be of benefit in the treatment of PAH with different aetiologies.","container-title":"British Journal of Pharmacology","DOI":"10.1111/j.1476-5381.2009.00283.x","ISSN":"1476-5381","issue":"7","journalAbbreviation":"Br. J. Pharmacol.","language":"eng","note":"PMID: 19508393\nPMCID: PMC2743843","page":"1241-1249","source":"PubMed","title":"Treatment with the Kv7 potassium channel activator flupirtine is beneficial in two independent mouse models of pulmonary hypertension","volume":"157","author":[{"family":"Morecroft","given":"I."},{"family":"Murray","given":"A."},{"family":"Nilsen","given":"M."},{"family":"Gurney","given":"A. M."},{"family":"MacLean","given":"M. R."}],"issued":{"date-parts":[["2009",8]]}},"label":"page"},{"id":2791,"uris":["http://zotero.org/users/1883518/items/BALAC7SC"],"uri":["http://zotero.org/users/1883518/items/BALAC7SC"],"itemData":{"id":2791,"type":"article-journal","abstract":"BACKGROUND AND PURPOSE: The NO/cGMP pathway represents a major physiological signalling controlling tone in pulmonary arteries (PA), and drugs activating this pathway are used to treat pulmonary arterial hypertension. Kv channels expressed in PA smooth muscle cells (PASMCs) are key determinants of vascular tone. We aimed to analyse the contribution of Kv 1.5 and Kv 7 channels in the electrophysiological and vasodilating effects evoked by NO donors and the GC stimulator riociguat in PA.\nEXPERIMENTAL APPROACH: Kv currents were recorded in isolated rat PASMCs using the patch-clamp technique. Vascular reactivity was assessed in a wire myograph.\nKEY RESULTS: The NO donors diethylamine NONOate diethylammonium (DEA-NO) and sodium nitroprusside hyperpolarized the membrane potential and induced a bimodal effect on Kv currents (augmenting the current between -40 and -10 mV and decreasing it at more depolarized potentials). The hyperpolarization and the enhancement of the current were suppressed by Kv 7 channel inhibitors and by the GC inhibitor ODQ but preserved when Kv 1.5 channels were inhibited. Additionally, DEA-NO enhanced Kv 7.5 currents in COS7 cells expressing the KCNQ5 gene. Riociguat increased Kv currents at all potentials ≥-40 mV and induced membrane hyperpolarization. Both effects were prevented by Kv 7 inhibition. Likewise, PA relaxation induced by NO donors and riociguat was attenuated by Kv 7 inhibitors.\nCONCLUSIONS AND IMPLICATIONS: NO donors and riociguat enhance Kv 7 currents, leading to PASMC hyperpolarization. This mechanism contributes to NO/cGMP-induced PA vasodilation. Our study identifies Kv 7 channels as a novel mechanism of action of vasodilator drugs used in the treatment of pulmonary arterial hypertension.","container-title":"British Journal of Pharmacology","DOI":"10.1111/bph.14662","ISSN":"1476-5381","issue":"13","journalAbbreviation":"Br. J. Pharmacol.","language":"eng","note":"PMID: 30883701\nPMCID: PMC6555858","page":"2131-2145","source":"PubMed","title":"Activation of Kv 7 channels as a novel mechanism for NO/cGMP-induced pulmonary vasodilation","volume":"176","author":[{"family":"Mondéjar-Parreño","given":"Gema"},{"family":"Moral-Sanz","given":"Javier"},{"family":"Barreira","given":"Bianca"},{"family":"De la Cruz","given":"Alicia"},{"family":"Gonzalez","given":"Teresa"},{"family":"Callejo","given":"Maria"},{"family":"Esquivel-Ruiz","given":"Sergio"},{"family":"Morales-Cano","given":"Daniel"},{"family":"Moreno","given":"Laura"},{"family":"Valenzuela","given":"Carmen"},{"family":"Perez-Vizcaino","given":"Francisco"},{"family":"Cogolludo","given":"Angel"}],"issued":{"date-parts":[["2019",7]]}},"label":"page"}],"schema":"https://github.com/citation-style-language/schema/raw/master/csl-citation.json"} </w:instrText>
      </w:r>
      <w:r w:rsidR="008C1C12" w:rsidRPr="00293588">
        <w:rPr>
          <w:rStyle w:val="articletitle"/>
          <w:rFonts w:ascii="Arial" w:eastAsiaTheme="minorEastAsia" w:hAnsi="Arial"/>
          <w:iCs/>
        </w:rPr>
        <w:fldChar w:fldCharType="separate"/>
      </w:r>
      <w:r w:rsidR="004C52D0" w:rsidRPr="004C52D0">
        <w:rPr>
          <w:rFonts w:ascii="Arial" w:hAnsi="Arial" w:cs="Arial"/>
          <w:vertAlign w:val="superscript"/>
          <w:lang w:val="en-US"/>
        </w:rPr>
        <w:t>36,24</w:t>
      </w:r>
      <w:r w:rsidR="008C1C12" w:rsidRPr="00293588">
        <w:rPr>
          <w:rStyle w:val="articletitle"/>
          <w:rFonts w:ascii="Arial" w:eastAsiaTheme="minorEastAsia" w:hAnsi="Arial"/>
          <w:iCs/>
        </w:rPr>
        <w:fldChar w:fldCharType="end"/>
      </w:r>
      <w:r w:rsidR="00364309" w:rsidRPr="00293588">
        <w:rPr>
          <w:rStyle w:val="articletitle"/>
          <w:rFonts w:ascii="Arial" w:eastAsiaTheme="minorEastAsia" w:hAnsi="Arial"/>
          <w:iCs/>
        </w:rPr>
        <w:t xml:space="preserve"> </w:t>
      </w:r>
      <w:r w:rsidRPr="00293588">
        <w:rPr>
          <w:rStyle w:val="articletitle"/>
          <w:rFonts w:ascii="Arial" w:eastAsiaTheme="minorEastAsia" w:hAnsi="Arial"/>
          <w:iCs/>
        </w:rPr>
        <w:t xml:space="preserve">has also been reported and, their activation has recently been </w:t>
      </w:r>
      <w:r w:rsidRPr="00333DC0">
        <w:rPr>
          <w:rStyle w:val="articletitle"/>
          <w:rFonts w:ascii="Arial" w:eastAsiaTheme="minorEastAsia" w:hAnsi="Arial"/>
          <w:iCs/>
          <w:highlight w:val="yellow"/>
        </w:rPr>
        <w:t>i</w:t>
      </w:r>
      <w:r w:rsidR="0063340A" w:rsidRPr="00333DC0">
        <w:rPr>
          <w:rStyle w:val="articletitle"/>
          <w:rFonts w:ascii="Arial" w:eastAsiaTheme="minorEastAsia" w:hAnsi="Arial"/>
          <w:iCs/>
          <w:highlight w:val="yellow"/>
        </w:rPr>
        <w:t>mplicated</w:t>
      </w:r>
      <w:r w:rsidR="0063340A">
        <w:rPr>
          <w:rStyle w:val="articletitle"/>
          <w:rFonts w:ascii="Arial" w:eastAsiaTheme="minorEastAsia" w:hAnsi="Arial"/>
          <w:iCs/>
        </w:rPr>
        <w:t xml:space="preserve"> </w:t>
      </w:r>
      <w:r w:rsidRPr="00293588">
        <w:rPr>
          <w:rStyle w:val="articletitle"/>
          <w:rFonts w:ascii="Arial" w:eastAsiaTheme="minorEastAsia" w:hAnsi="Arial"/>
          <w:iCs/>
        </w:rPr>
        <w:t>in the pulmonary vasodilator effect induced by drugs increasing cGMP levels</w:t>
      </w:r>
      <w:r w:rsidR="00874BA9" w:rsidRPr="00293588">
        <w:rPr>
          <w:rStyle w:val="articletitle"/>
          <w:rFonts w:ascii="Arial" w:eastAsiaTheme="minorEastAsia" w:hAnsi="Arial"/>
          <w:iCs/>
        </w:rPr>
        <w:t xml:space="preserve"> </w:t>
      </w:r>
      <w:r w:rsidR="00874BA9" w:rsidRPr="00293588">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zANw1pOt","properties":{"formattedCitation":"\\super 24\\nosupersub{}","plainCitation":"24","noteIndex":0},"citationItems":[{"id":2791,"uris":["http://zotero.org/users/1883518/items/BALAC7SC"],"uri":["http://zotero.org/users/1883518/items/BALAC7SC"],"itemData":{"id":2791,"type":"article-journal","abstract":"BACKGROUND AND PURPOSE: The NO/cGMP pathway represents a major physiological signalling controlling tone in pulmonary arteries (PA), and drugs activating this pathway are used to treat pulmonary arterial hypertension. Kv channels expressed in PA smooth muscle cells (PASMCs) are key determinants of vascular tone. We aimed to analyse the contribution of Kv 1.5 and Kv 7 channels in the electrophysiological and vasodilating effects evoked by NO donors and the GC stimulator riociguat in PA.\nEXPERIMENTAL APPROACH: Kv currents were recorded in isolated rat PASMCs using the patch-clamp technique. Vascular reactivity was assessed in a wire myograph.\nKEY RESULTS: The NO donors diethylamine NONOate diethylammonium (DEA-NO) and sodium nitroprusside hyperpolarized the membrane potential and induced a bimodal effect on Kv currents (augmenting the current between -40 and -10 mV and decreasing it at more depolarized potentials). The hyperpolarization and the enhancement of the current were suppressed by Kv 7 channel inhibitors and by the GC inhibitor ODQ but preserved when Kv 1.5 channels were inhibited. Additionally, DEA-NO enhanced Kv 7.5 currents in COS7 cells expressing the KCNQ5 gene. Riociguat increased Kv currents at all potentials ≥-40 mV and induced membrane hyperpolarization. Both effects were prevented by Kv 7 inhibition. Likewise, PA relaxation induced by NO donors and riociguat was attenuated by Kv 7 inhibitors.\nCONCLUSIONS AND IMPLICATIONS: NO donors and riociguat enhance Kv 7 currents, leading to PASMC hyperpolarization. This mechanism contributes to NO/cGMP-induced PA vasodilation. Our study identifies Kv 7 channels as a novel mechanism of action of vasodilator drugs used in the treatment of pulmonary arterial hypertension.","container-title":"British Journal of Pharmacology","DOI":"10.1111/bph.14662","ISSN":"1476-5381","issue":"13","journalAbbreviation":"Br. J. Pharmacol.","language":"eng","note":"PMID: 30883701\nPMCID: PMC6555858","page":"2131-2145","source":"PubMed","title":"Activation of Kv 7 channels as a novel mechanism for NO/cGMP-induced pulmonary vasodilation","volume":"176","author":[{"family":"Mondéjar-Parreño","given":"Gema"},{"family":"Moral-Sanz","given":"Javier"},{"family":"Barreira","given":"Bianca"},{"family":"De la Cruz","given":"Alicia"},{"family":"Gonzalez","given":"Teresa"},{"family":"Callejo","given":"Maria"},{"family":"Esquivel-Ruiz","given":"Sergio"},{"family":"Morales-Cano","given":"Daniel"},{"family":"Moreno","given":"Laura"},{"family":"Valenzuela","given":"Carmen"},{"family":"Perez-Vizcaino","given":"Francisco"},{"family":"Cogolludo","given":"Angel"}],"issued":{"date-parts":[["2019",7]]}}}],"schema":"https://github.com/citation-style-language/schema/raw/master/csl-citation.json"} </w:instrText>
      </w:r>
      <w:r w:rsidR="00874BA9" w:rsidRPr="00293588">
        <w:rPr>
          <w:rStyle w:val="articletitle"/>
          <w:rFonts w:ascii="Arial" w:eastAsiaTheme="minorEastAsia" w:hAnsi="Arial"/>
          <w:iCs/>
        </w:rPr>
        <w:fldChar w:fldCharType="separate"/>
      </w:r>
      <w:r w:rsidR="004C52D0" w:rsidRPr="004C52D0">
        <w:rPr>
          <w:rFonts w:ascii="Arial" w:hAnsi="Arial" w:cs="Arial"/>
          <w:vertAlign w:val="superscript"/>
          <w:lang w:val="en-US"/>
        </w:rPr>
        <w:t>24</w:t>
      </w:r>
      <w:r w:rsidR="00874BA9" w:rsidRPr="00293588">
        <w:rPr>
          <w:rStyle w:val="articletitle"/>
          <w:rFonts w:ascii="Arial" w:eastAsiaTheme="minorEastAsia" w:hAnsi="Arial"/>
          <w:iCs/>
        </w:rPr>
        <w:fldChar w:fldCharType="end"/>
      </w:r>
      <w:r w:rsidR="00FD6950" w:rsidRPr="00293588">
        <w:rPr>
          <w:rStyle w:val="articletitle"/>
          <w:rFonts w:ascii="Arial" w:eastAsiaTheme="minorEastAsia" w:hAnsi="Arial"/>
          <w:iCs/>
        </w:rPr>
        <w:t xml:space="preserve">. </w:t>
      </w:r>
      <w:r w:rsidR="00C87CD4" w:rsidRPr="00293588">
        <w:rPr>
          <w:rStyle w:val="articletitle"/>
          <w:rFonts w:ascii="Arial" w:eastAsiaTheme="minorEastAsia" w:hAnsi="Arial"/>
          <w:iCs/>
        </w:rPr>
        <w:t xml:space="preserve">Interestingly, </w:t>
      </w:r>
      <w:proofErr w:type="spellStart"/>
      <w:r w:rsidR="00C87CD4" w:rsidRPr="00293588">
        <w:rPr>
          <w:rStyle w:val="articletitle"/>
          <w:rFonts w:ascii="Arial" w:eastAsiaTheme="minorEastAsia" w:hAnsi="Arial"/>
          <w:iCs/>
        </w:rPr>
        <w:t>Sedivy</w:t>
      </w:r>
      <w:proofErr w:type="spellEnd"/>
      <w:r w:rsidR="00C87CD4" w:rsidRPr="00293588">
        <w:rPr>
          <w:rStyle w:val="articletitle"/>
          <w:rFonts w:ascii="Arial" w:eastAsiaTheme="minorEastAsia" w:hAnsi="Arial"/>
          <w:iCs/>
        </w:rPr>
        <w:t xml:space="preserve"> </w:t>
      </w:r>
      <w:r w:rsidR="00C87CD4" w:rsidRPr="00293588">
        <w:rPr>
          <w:rStyle w:val="articletitle"/>
          <w:rFonts w:ascii="Arial" w:eastAsiaTheme="minorEastAsia" w:hAnsi="Arial"/>
          <w:i/>
          <w:iCs/>
        </w:rPr>
        <w:t>et al.,</w:t>
      </w:r>
      <w:r w:rsidR="00C87CD4" w:rsidRPr="00293588">
        <w:rPr>
          <w:rStyle w:val="articletitle"/>
          <w:rFonts w:ascii="Arial" w:eastAsiaTheme="minorEastAsia" w:hAnsi="Arial"/>
          <w:iCs/>
        </w:rPr>
        <w:t xml:space="preserve"> reported that short term exposure to hypoxia reduced mRNA expression of Kv7.4 and suggested a loss of Kv7 channel function in the early onset of pulmonary </w:t>
      </w:r>
      <w:r w:rsidR="00FD6950" w:rsidRPr="00293588">
        <w:rPr>
          <w:rStyle w:val="articletitle"/>
          <w:rFonts w:ascii="Arial" w:eastAsiaTheme="minorEastAsia" w:hAnsi="Arial"/>
          <w:iCs/>
        </w:rPr>
        <w:t>hypertension</w:t>
      </w:r>
      <w:r w:rsidR="00F11934" w:rsidRPr="00293588">
        <w:rPr>
          <w:rStyle w:val="articletitle"/>
          <w:rFonts w:ascii="Arial" w:eastAsiaTheme="minorEastAsia" w:hAnsi="Arial"/>
          <w:iCs/>
        </w:rPr>
        <w:t xml:space="preserve"> </w:t>
      </w:r>
      <w:r w:rsidR="00F11934" w:rsidRPr="00293588">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fsoEsinv","properties":{"formattedCitation":"\\super 35\\nosupersub{}","plainCitation":"35","noteIndex":0},"citationItems":[{"id":2793,"uris":["http://zotero.org/users/1883518/items/AZWKPBP5"],"uri":["http://zotero.org/users/1883518/items/AZWKPBP5"],"itemData":{"id":2793,"type":"article-journal","abstract":"Hypoxic pulmonary vasoconstriction (HPV) is a beneficial mechanism that diverts blood from hypoxic alveoli to better ventilated areas of the lung, but breathing hypoxic air causes the pulmonary circulation to become hypertensive. Responses to airway hypoxia are associated with depolarization of smooth muscle cells in the pulmonary arteries and reduced activity of K(+) channels. As Kv7 channels have been proposed to play a key role in regulating the smooth muscle membrane potential, we investigated their involvement in the development of HPV and hypoxia-induced pulmonary hypertension. Vascular effects of the selective Kv7 blocker, linopirdine, and Kv7 activator, flupirtine, were investigated in isolated, saline-perfused lungs from rats maintained for 3-5 days in an isobaric hypoxic chamber (FiO2 = 0.1) or room air. Linopirdine increased vascular resistance in lungs from normoxic, but not hypoxic rats. This effect was associated with reduced mRNA expression of the Kv7.4 channel α-subunit in hypoxic arteries, whereas Kv7.1 and Kv7.5 were unaffected. Flupirtine had no effect in normoxic lungs but reduced vascular resistance in hypoxic lungs. Moreover, oral dosing with flupirtine (30 mg/kg/day) prevented short-term in vivo hypoxia from increasing pulmonary vascular resistance and sensitizing the arteries to acute hypoxia. These findings suggest a protective role for Kv7.4 channels in the pulmonary circulation, limiting its reactivity to pressor agents and preventing hypoxia-induced pulmonary hypertension. They also provide further support for the therapeutic potential of Kv7 activators in pulmonary vascular disease.","container-title":"American Journal of Physiology. Lung Cellular and Molecular Physiology","DOI":"10.1152/ajplung.00362.2013","ISSN":"1522-1504","issue":"1","journalAbbreviation":"Am. J. Physiol. Lung Cell Mol. Physiol.","language":"eng","note":"PMID: 25361569\nPMCID: PMC4281702","page":"L48-57","source":"PubMed","title":"Role of Kv7 channels in responses of the pulmonary circulation to hypoxia","volume":"308","author":[{"family":"Sedivy","given":"Vojtech"},{"family":"Joshi","given":"Shreena"},{"family":"Ghaly","given":"Youssef"},{"family":"Mizera","given":"Roman"},{"family":"Zaloudikova","given":"Marie"},{"family":"Brennan","given":"Sean"},{"family":"Novotna","given":"Jana"},{"family":"Herget","given":"Jan"},{"family":"Gurney","given":"Alison M."}],"issued":{"date-parts":[["2015",1,1]]}}}],"schema":"https://github.com/citation-style-language/schema/raw/master/csl-citation.json"} </w:instrText>
      </w:r>
      <w:r w:rsidR="00F11934" w:rsidRPr="00293588">
        <w:rPr>
          <w:rStyle w:val="articletitle"/>
          <w:rFonts w:ascii="Arial" w:eastAsiaTheme="minorEastAsia" w:hAnsi="Arial"/>
          <w:iCs/>
        </w:rPr>
        <w:fldChar w:fldCharType="separate"/>
      </w:r>
      <w:r w:rsidR="004C52D0" w:rsidRPr="004C52D0">
        <w:rPr>
          <w:rFonts w:ascii="Arial" w:hAnsi="Arial" w:cs="Arial"/>
          <w:vertAlign w:val="superscript"/>
          <w:lang w:val="en-US"/>
        </w:rPr>
        <w:t>35</w:t>
      </w:r>
      <w:r w:rsidR="00F11934" w:rsidRPr="00293588">
        <w:rPr>
          <w:rStyle w:val="articletitle"/>
          <w:rFonts w:ascii="Arial" w:eastAsiaTheme="minorEastAsia" w:hAnsi="Arial"/>
          <w:iCs/>
        </w:rPr>
        <w:fldChar w:fldCharType="end"/>
      </w:r>
      <w:r w:rsidR="00FD6950" w:rsidRPr="00293588">
        <w:rPr>
          <w:rStyle w:val="articletitle"/>
          <w:rFonts w:ascii="Arial" w:eastAsiaTheme="minorEastAsia" w:hAnsi="Arial"/>
          <w:iCs/>
        </w:rPr>
        <w:t xml:space="preserve">. </w:t>
      </w:r>
      <w:r w:rsidR="00053998" w:rsidRPr="00293588">
        <w:rPr>
          <w:rFonts w:ascii="Arial" w:hAnsi="Arial"/>
        </w:rPr>
        <w:t>R</w:t>
      </w:r>
      <w:r w:rsidR="008A5B87" w:rsidRPr="00293588">
        <w:rPr>
          <w:rFonts w:ascii="Arial" w:hAnsi="Arial"/>
        </w:rPr>
        <w:t xml:space="preserve">educed </w:t>
      </w:r>
      <w:r w:rsidR="00053998" w:rsidRPr="00293588">
        <w:rPr>
          <w:rFonts w:ascii="Arial" w:hAnsi="Arial"/>
        </w:rPr>
        <w:t xml:space="preserve">expression </w:t>
      </w:r>
      <w:r w:rsidR="008A5B87" w:rsidRPr="00293588">
        <w:rPr>
          <w:rFonts w:ascii="Arial" w:hAnsi="Arial"/>
        </w:rPr>
        <w:t xml:space="preserve">of Kv7.5 channels </w:t>
      </w:r>
      <w:r w:rsidR="00053998" w:rsidRPr="00293588">
        <w:rPr>
          <w:rFonts w:ascii="Arial" w:hAnsi="Arial"/>
        </w:rPr>
        <w:t xml:space="preserve">was later reported </w:t>
      </w:r>
      <w:r w:rsidR="008A5B87" w:rsidRPr="00293588">
        <w:rPr>
          <w:rFonts w:ascii="Arial" w:hAnsi="Arial"/>
        </w:rPr>
        <w:t xml:space="preserve">in PA </w:t>
      </w:r>
      <w:r w:rsidR="00AE3FDC" w:rsidRPr="00293588">
        <w:rPr>
          <w:rFonts w:ascii="Arial" w:hAnsi="Arial"/>
        </w:rPr>
        <w:t xml:space="preserve">from rats exposed </w:t>
      </w:r>
      <w:r w:rsidR="00152778" w:rsidRPr="00293588">
        <w:rPr>
          <w:rFonts w:ascii="Arial" w:hAnsi="Arial"/>
        </w:rPr>
        <w:t xml:space="preserve">to </w:t>
      </w:r>
      <w:r w:rsidR="00053998" w:rsidRPr="00293588">
        <w:rPr>
          <w:rFonts w:ascii="Arial" w:hAnsi="Arial"/>
        </w:rPr>
        <w:t xml:space="preserve">9-day </w:t>
      </w:r>
      <w:r w:rsidR="008A5B87" w:rsidRPr="00293588">
        <w:rPr>
          <w:rFonts w:ascii="Arial" w:hAnsi="Arial"/>
        </w:rPr>
        <w:t>hypoxia</w:t>
      </w:r>
      <w:r w:rsidR="00AE3FDC" w:rsidRPr="00293588">
        <w:rPr>
          <w:rFonts w:ascii="Arial" w:hAnsi="Arial"/>
        </w:rPr>
        <w:t xml:space="preserve"> </w:t>
      </w:r>
      <w:r w:rsidR="008A5B87" w:rsidRPr="00293588">
        <w:rPr>
          <w:rFonts w:ascii="Arial" w:hAnsi="Arial"/>
        </w:rPr>
        <w:fldChar w:fldCharType="begin"/>
      </w:r>
      <w:r w:rsidR="004C52D0">
        <w:rPr>
          <w:rFonts w:ascii="Arial" w:hAnsi="Arial"/>
        </w:rPr>
        <w:instrText xml:space="preserve"> ADDIN ZOTERO_ITEM CSL_CITATION {"citationID":"T8GFRaYG","properties":{"formattedCitation":"\\super 37\\nosupersub{}","plainCitation":"37","noteIndex":0},"citationItems":[{"id":3100,"uris":["http://zotero.org/users/1883518/items/NTEQI7UJ"],"uri":["http://zotero.org/users/1883518/items/NTEQI7UJ"],"itemData":{"id":3100,"type":"article-journal","abstract":"Pulmonary arterial hypertension (PAH) is associated with sustained vasoconstriction, profound structural remodeling of vasculatures and alterations in Ca(2+) homeostasis in arterial smooth muscle cells (SMCs), while the underlying mechanisms are still elusive. By regulating the expression of proteins, microRNAs (miRNAs) are known to play an important role in cell fates including differentiation, apoptosis and proliferation, and may be involved in the development of PAH. Based on our previous study, hypoxia produced a significant increase of the miR-190 level in the pulmonary artery (PA), here, we used synthetic miR-190 to mimic the increase in hypoxic conditions and showed evidence for the effects of miR-190 on pulmonary arterial vasoconstriction and Ca(2+) influx in arterial SMCs. Synthetic miR-190 remarkably enhanced the vasoconstriction responses to phenylephrine (PE) and KCl. The voltage-gated K(+) channel subfamily member, Kcnq5, mRNA was shown to be a target for miR-190. Meanwhile, miR-190 antisense oligos can partially reverse the effects of miR-190 on PASMCs and PAs. Therefore, these results suggest that miR-190 appears to be a positive regulator of Ca(2+) influx, and plays an important role in hypoxic pulmonary vascular constriction.","container-title":"Journal of Cellular Biochemistry","DOI":"10.1002/jcb.24771","ISSN":"1097-4644","issue":"6","journalAbbreviation":"J. Cell. Biochem.","language":"eng","note":"PMID: 24446351","page":"1196-1205","source":"PubMed","title":"MicroRNA-190 regulates hypoxic pulmonary vasoconstriction by targeting a voltage-gated K</w:instrText>
      </w:r>
      <w:r w:rsidR="004C52D0">
        <w:rPr>
          <w:rFonts w:ascii="Monaco" w:hAnsi="Monaco" w:cs="Monaco"/>
        </w:rPr>
        <w:instrText>⁺</w:instrText>
      </w:r>
      <w:r w:rsidR="004C52D0">
        <w:rPr>
          <w:rFonts w:ascii="Arial" w:hAnsi="Arial"/>
        </w:rPr>
        <w:instrText xml:space="preserve"> channel in arterial smooth muscle cells","volume":"115","author":[{"family":"Li","given":"Shan-Shan"},{"family":"Ran","given":"Ya-Juan"},{"family":"Zhang","given":"Dan-Dan"},{"family":"Li","given":"Shu-Zhen"},{"family":"Zhu","given":"Daling"}],"issued":{"date-parts":[["2014",6]]}}}],"schema":"https://github.com/citation-style-language/schema/raw/master/csl-citation.json"} </w:instrText>
      </w:r>
      <w:r w:rsidR="008A5B87" w:rsidRPr="00293588">
        <w:rPr>
          <w:rFonts w:ascii="Arial" w:hAnsi="Arial"/>
        </w:rPr>
        <w:fldChar w:fldCharType="separate"/>
      </w:r>
      <w:r w:rsidR="004C52D0" w:rsidRPr="004C52D0">
        <w:rPr>
          <w:rFonts w:ascii="Arial" w:hAnsi="Arial" w:cs="Arial"/>
          <w:vertAlign w:val="superscript"/>
          <w:lang w:val="en-US"/>
        </w:rPr>
        <w:t>37</w:t>
      </w:r>
      <w:r w:rsidR="008A5B87" w:rsidRPr="00293588">
        <w:rPr>
          <w:rFonts w:ascii="Arial" w:hAnsi="Arial"/>
        </w:rPr>
        <w:fldChar w:fldCharType="end"/>
      </w:r>
      <w:r w:rsidR="008A5B87" w:rsidRPr="00293588">
        <w:rPr>
          <w:rFonts w:ascii="Arial" w:hAnsi="Arial"/>
        </w:rPr>
        <w:t xml:space="preserve">. </w:t>
      </w:r>
      <w:r w:rsidR="00152778" w:rsidRPr="00293588">
        <w:rPr>
          <w:rFonts w:ascii="Arial" w:hAnsi="Arial"/>
        </w:rPr>
        <w:t>Curiously, a</w:t>
      </w:r>
      <w:r w:rsidR="00152778" w:rsidRPr="00293588">
        <w:rPr>
          <w:rStyle w:val="articletitle"/>
          <w:rFonts w:ascii="Arial" w:eastAsiaTheme="minorEastAsia" w:hAnsi="Arial"/>
          <w:iCs/>
        </w:rPr>
        <w:t>gainst the potential decrease in Kv7 channel expression and activity</w:t>
      </w:r>
      <w:r w:rsidR="00252909" w:rsidRPr="00293588">
        <w:rPr>
          <w:rStyle w:val="articletitle"/>
          <w:rFonts w:ascii="Arial" w:eastAsiaTheme="minorEastAsia" w:hAnsi="Arial"/>
          <w:iCs/>
        </w:rPr>
        <w:t xml:space="preserve">, Kv7 channel activators </w:t>
      </w:r>
      <w:r w:rsidR="005D3349" w:rsidRPr="00293588">
        <w:rPr>
          <w:rStyle w:val="articletitle"/>
          <w:rFonts w:ascii="Arial" w:eastAsiaTheme="minorEastAsia" w:hAnsi="Arial"/>
          <w:iCs/>
        </w:rPr>
        <w:t xml:space="preserve">have been shown to </w:t>
      </w:r>
      <w:r w:rsidR="00252909" w:rsidRPr="00293588">
        <w:rPr>
          <w:rStyle w:val="articletitle"/>
          <w:rFonts w:ascii="Arial" w:eastAsiaTheme="minorEastAsia" w:hAnsi="Arial"/>
          <w:iCs/>
        </w:rPr>
        <w:t xml:space="preserve">attenuate the development of chronic hypoxia-induced pulmonary hypertension in mice and to reverse established </w:t>
      </w:r>
      <w:r w:rsidR="00333DC0" w:rsidRPr="00333DC0">
        <w:rPr>
          <w:rFonts w:ascii="Arial" w:hAnsi="Arial" w:cs="Arial"/>
          <w:highlight w:val="yellow"/>
        </w:rPr>
        <w:t>PH</w:t>
      </w:r>
      <w:r w:rsidR="00333DC0" w:rsidRPr="00293588">
        <w:rPr>
          <w:rStyle w:val="articletitle"/>
          <w:rFonts w:ascii="Arial" w:eastAsiaTheme="minorEastAsia" w:hAnsi="Arial"/>
          <w:iCs/>
        </w:rPr>
        <w:t xml:space="preserve"> </w:t>
      </w:r>
      <w:r w:rsidR="00252909" w:rsidRPr="00293588">
        <w:rPr>
          <w:rStyle w:val="articletitle"/>
          <w:rFonts w:ascii="Arial" w:eastAsiaTheme="minorEastAsia" w:hAnsi="Arial"/>
          <w:iCs/>
        </w:rPr>
        <w:t>in SERT</w:t>
      </w:r>
      <w:r w:rsidR="00252909" w:rsidRPr="00293588">
        <w:rPr>
          <w:rStyle w:val="articletitle"/>
          <w:rFonts w:ascii="Arial" w:eastAsiaTheme="minorEastAsia" w:hAnsi="Arial"/>
          <w:iCs/>
          <w:vertAlign w:val="superscript"/>
        </w:rPr>
        <w:t>+</w:t>
      </w:r>
      <w:r w:rsidR="00252909" w:rsidRPr="00293588">
        <w:rPr>
          <w:rStyle w:val="articletitle"/>
          <w:rFonts w:ascii="Arial" w:eastAsiaTheme="minorEastAsia" w:hAnsi="Arial"/>
          <w:iCs/>
        </w:rPr>
        <w:t xml:space="preserve"> mice </w:t>
      </w:r>
      <w:r w:rsidR="00F11934" w:rsidRPr="00293588">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gr9Lnr6H","properties":{"formattedCitation":"\\super 36\\nosupersub{}","plainCitation":"36","noteIndex":0},"citationItems":[{"id":1161,"uris":["http://zotero.org/users/1883518/items/9324TZMR"],"uri":["http://zotero.org/users/1883518/items/9324TZMR"],"itemData":{"id":1161,"type":"article-journal","abstract":"BACKGROUND AND PURPOSE: Voltage-gated potassium (K(v)) channels contribute to resting membrane potential in pulmonary artery smooth muscle cells and are down regulated in patients with pulmonary arterial hypertension (PAH) and a contribution from K(v)7 channels has been recently proposed. We investigated the effect of the K(v)7 channel activator, flupirtine, on PAH in two independent mouse models: PAH induced by hypoxia and spontaneous PAH in mice over-expressing the 5-HT transporter (SERT(+) mice).\nEXPERIMENTAL APPROACH: Right ventricular pressure was assessed in vivo in mice chronically treated with flupirtine (30 mg.kg(-1).day(-1)). In separate in vitro experiments, pulmonary arteries from untreated mice were mounted in a wire myograph. Relaxations to acute administration of flupirtine and contractions to K(v) channel blocking drugs, including the K(v)7 channel blocker linopirdine, were measured.\nKEY RESULTS: In wild-type (WT) mice, hypoxia increased right ventricular pressure, pulmonary vascular remodelling and right ventricular hypertrophy. These effects were attenuated by flupirtine, which also attenuated these indices of PAH in SERT(+) mice. In the in vitro experiments, flupirtine induced a potent relaxant response in arteries from untreated WT and SERT(+) mice. The relaxation was fully reversed by linopirdine, which potently contracted mouse pulmonary arteries while other K(v) channel blockers did not.\nCONCLUSIONS AND IMPLICATIONS: Flupirtine significantly attenuated development of chronic hypoxia-induced PAH in mice and reversed established PAH in SERT(+) mice, apparently via K(v)7 channel activation. These results provide the first direct evidence that drugs activating K(v)7 channels may be of benefit in the treatment of PAH with different aetiologies.","container-title":"British Journal of Pharmacology","DOI":"10.1111/j.1476-5381.2009.00283.x","ISSN":"1476-5381","issue":"7","journalAbbreviation":"Br. J. Pharmacol.","language":"eng","note":"PMID: 19508393\nPMCID: PMC2743843","page":"1241-1249","source":"PubMed","title":"Treatment with the Kv7 potassium channel activator flupirtine is beneficial in two independent mouse models of pulmonary hypertension","volume":"157","author":[{"family":"Morecroft","given":"I."},{"family":"Murray","given":"A."},{"family":"Nilsen","given":"M."},{"family":"Gurney","given":"A. M."},{"family":"MacLean","given":"M. R."}],"issued":{"date-parts":[["2009",8]]}}}],"schema":"https://github.com/citation-style-language/schema/raw/master/csl-citation.json"} </w:instrText>
      </w:r>
      <w:r w:rsidR="00F11934" w:rsidRPr="00293588">
        <w:rPr>
          <w:rStyle w:val="articletitle"/>
          <w:rFonts w:ascii="Arial" w:eastAsiaTheme="minorEastAsia" w:hAnsi="Arial"/>
          <w:iCs/>
        </w:rPr>
        <w:fldChar w:fldCharType="separate"/>
      </w:r>
      <w:r w:rsidR="004C52D0" w:rsidRPr="004C52D0">
        <w:rPr>
          <w:rFonts w:ascii="Arial" w:hAnsi="Arial" w:cs="Arial"/>
          <w:vertAlign w:val="superscript"/>
          <w:lang w:val="en-US"/>
        </w:rPr>
        <w:t>36</w:t>
      </w:r>
      <w:r w:rsidR="00F11934" w:rsidRPr="00293588">
        <w:rPr>
          <w:rStyle w:val="articletitle"/>
          <w:rFonts w:ascii="Arial" w:eastAsiaTheme="minorEastAsia" w:hAnsi="Arial"/>
          <w:iCs/>
        </w:rPr>
        <w:fldChar w:fldCharType="end"/>
      </w:r>
      <w:r w:rsidR="00FD6950" w:rsidRPr="00293588">
        <w:rPr>
          <w:rStyle w:val="articletitle"/>
          <w:rFonts w:ascii="Arial" w:eastAsiaTheme="minorEastAsia" w:hAnsi="Arial"/>
          <w:iCs/>
        </w:rPr>
        <w:t xml:space="preserve">. </w:t>
      </w:r>
      <w:r w:rsidR="007C7A5B" w:rsidRPr="00293588">
        <w:rPr>
          <w:rStyle w:val="articletitle"/>
          <w:rFonts w:ascii="Arial" w:eastAsiaTheme="minorEastAsia" w:hAnsi="Arial"/>
          <w:iCs/>
        </w:rPr>
        <w:t xml:space="preserve">Therefore, it remains unclear whether Kv7 channel function is impaired in </w:t>
      </w:r>
      <w:r w:rsidR="00333DC0" w:rsidRPr="00333DC0">
        <w:rPr>
          <w:rFonts w:ascii="Arial" w:hAnsi="Arial" w:cs="Arial"/>
          <w:highlight w:val="yellow"/>
        </w:rPr>
        <w:t>PH</w:t>
      </w:r>
      <w:r w:rsidR="007C7A5B" w:rsidRPr="00293588">
        <w:rPr>
          <w:rStyle w:val="articletitle"/>
          <w:rFonts w:ascii="Arial" w:eastAsiaTheme="minorEastAsia" w:hAnsi="Arial"/>
          <w:iCs/>
        </w:rPr>
        <w:t xml:space="preserve"> and </w:t>
      </w:r>
      <w:r w:rsidR="00CE3FF7" w:rsidRPr="00293588">
        <w:rPr>
          <w:rStyle w:val="articletitle"/>
          <w:rFonts w:ascii="Arial" w:eastAsiaTheme="minorEastAsia" w:hAnsi="Arial"/>
          <w:iCs/>
        </w:rPr>
        <w:t xml:space="preserve">how this can affect </w:t>
      </w:r>
      <w:r w:rsidR="006C70DC" w:rsidRPr="00293588">
        <w:rPr>
          <w:rStyle w:val="articletitle"/>
          <w:rFonts w:ascii="Arial" w:eastAsiaTheme="minorEastAsia" w:hAnsi="Arial"/>
          <w:iCs/>
        </w:rPr>
        <w:t xml:space="preserve">the rationale for </w:t>
      </w:r>
      <w:r w:rsidR="007C7A5B" w:rsidRPr="00293588">
        <w:rPr>
          <w:rStyle w:val="articletitle"/>
          <w:rFonts w:ascii="Arial" w:eastAsiaTheme="minorEastAsia" w:hAnsi="Arial"/>
          <w:iCs/>
        </w:rPr>
        <w:t xml:space="preserve">targeting Kv7 channels in </w:t>
      </w:r>
      <w:r w:rsidR="00333DC0" w:rsidRPr="00333DC0">
        <w:rPr>
          <w:rFonts w:ascii="Arial" w:hAnsi="Arial" w:cs="Arial"/>
          <w:highlight w:val="yellow"/>
        </w:rPr>
        <w:t>PH</w:t>
      </w:r>
      <w:r w:rsidR="006C70DC" w:rsidRPr="00293588">
        <w:rPr>
          <w:rStyle w:val="articletitle"/>
          <w:rFonts w:ascii="Arial" w:eastAsiaTheme="minorEastAsia" w:hAnsi="Arial"/>
          <w:iCs/>
        </w:rPr>
        <w:t xml:space="preserve">. </w:t>
      </w:r>
      <w:r w:rsidR="00FD6950" w:rsidRPr="00293588">
        <w:rPr>
          <w:rStyle w:val="articletitle"/>
          <w:rFonts w:ascii="Arial" w:eastAsiaTheme="minorEastAsia" w:hAnsi="Arial"/>
          <w:iCs/>
        </w:rPr>
        <w:t xml:space="preserve">Thus, in the present study we aimed to study the activity and expression of </w:t>
      </w:r>
      <w:r w:rsidR="00FD6950" w:rsidRPr="00293588">
        <w:rPr>
          <w:rFonts w:ascii="Arial" w:hAnsi="Arial"/>
        </w:rPr>
        <w:t xml:space="preserve">Kv7 channels and their KCNE ancillary subunits in </w:t>
      </w:r>
      <w:r w:rsidR="00D06F87" w:rsidRPr="00293588">
        <w:rPr>
          <w:rFonts w:ascii="Arial" w:hAnsi="Arial"/>
        </w:rPr>
        <w:t xml:space="preserve">experimental </w:t>
      </w:r>
      <w:r w:rsidR="00333DC0" w:rsidRPr="00333DC0">
        <w:rPr>
          <w:rFonts w:ascii="Arial" w:hAnsi="Arial" w:cs="Arial"/>
          <w:highlight w:val="yellow"/>
        </w:rPr>
        <w:t>PH</w:t>
      </w:r>
      <w:r w:rsidR="00333DC0" w:rsidRPr="00293588">
        <w:rPr>
          <w:rFonts w:ascii="Arial" w:hAnsi="Arial"/>
        </w:rPr>
        <w:t xml:space="preserve"> </w:t>
      </w:r>
      <w:r w:rsidR="00D06F87" w:rsidRPr="00293588">
        <w:rPr>
          <w:rFonts w:ascii="Arial" w:hAnsi="Arial"/>
        </w:rPr>
        <w:t xml:space="preserve">and human </w:t>
      </w:r>
      <w:r w:rsidR="00333DC0" w:rsidRPr="00333DC0">
        <w:rPr>
          <w:rFonts w:ascii="Arial" w:hAnsi="Arial" w:cs="Arial"/>
          <w:highlight w:val="yellow"/>
        </w:rPr>
        <w:t>P</w:t>
      </w:r>
      <w:r w:rsidR="00333DC0">
        <w:rPr>
          <w:rFonts w:ascii="Arial" w:hAnsi="Arial" w:cs="Arial"/>
          <w:highlight w:val="yellow"/>
        </w:rPr>
        <w:t>A</w:t>
      </w:r>
      <w:r w:rsidR="00333DC0" w:rsidRPr="00333DC0">
        <w:rPr>
          <w:rFonts w:ascii="Arial" w:hAnsi="Arial" w:cs="Arial"/>
          <w:highlight w:val="yellow"/>
        </w:rPr>
        <w:t>H</w:t>
      </w:r>
      <w:r w:rsidR="00293588" w:rsidRPr="00293588">
        <w:rPr>
          <w:rFonts w:ascii="Arial" w:hAnsi="Arial"/>
        </w:rPr>
        <w:t>.</w:t>
      </w:r>
      <w:r w:rsidR="00293588">
        <w:rPr>
          <w:rFonts w:ascii="Arial" w:hAnsi="Arial"/>
        </w:rPr>
        <w:t xml:space="preserve"> </w:t>
      </w:r>
    </w:p>
    <w:p w14:paraId="502E742A" w14:textId="77777777" w:rsidR="00053998" w:rsidRPr="00CA375F" w:rsidRDefault="00053998" w:rsidP="00EC7DDA">
      <w:pPr>
        <w:spacing w:line="480" w:lineRule="auto"/>
        <w:jc w:val="both"/>
        <w:rPr>
          <w:rFonts w:ascii="Arial" w:eastAsiaTheme="minorEastAsia" w:hAnsi="Arial"/>
          <w:i/>
          <w:iCs/>
          <w:lang w:val="en-US"/>
        </w:rPr>
      </w:pPr>
    </w:p>
    <w:p w14:paraId="294F2853" w14:textId="2E653B9B" w:rsidR="00050325" w:rsidRPr="00487FD5" w:rsidRDefault="00050325" w:rsidP="00050325">
      <w:pPr>
        <w:pStyle w:val="Heading2"/>
        <w:spacing w:line="480" w:lineRule="auto"/>
        <w:rPr>
          <w:rFonts w:ascii="Arial" w:hAnsi="Arial"/>
          <w:i w:val="0"/>
          <w:sz w:val="24"/>
          <w:szCs w:val="24"/>
        </w:rPr>
      </w:pPr>
      <w:bookmarkStart w:id="1" w:name="_Hlk14704469"/>
      <w:r w:rsidRPr="00487FD5">
        <w:rPr>
          <w:rFonts w:ascii="Arial" w:hAnsi="Arial"/>
          <w:i w:val="0"/>
          <w:sz w:val="24"/>
          <w:szCs w:val="24"/>
        </w:rPr>
        <w:t>Methods</w:t>
      </w:r>
    </w:p>
    <w:p w14:paraId="7CAC847E" w14:textId="05F8D38C" w:rsidR="00487FD5" w:rsidRDefault="0074350E" w:rsidP="00845216">
      <w:pPr>
        <w:widowControl w:val="0"/>
        <w:autoSpaceDE w:val="0"/>
        <w:autoSpaceDN w:val="0"/>
        <w:adjustRightInd w:val="0"/>
        <w:spacing w:line="480" w:lineRule="auto"/>
        <w:jc w:val="both"/>
        <w:rPr>
          <w:rFonts w:ascii="Arial" w:hAnsi="Arial" w:cs="Arial"/>
          <w:i/>
        </w:rPr>
      </w:pPr>
      <w:r w:rsidRPr="0074350E">
        <w:rPr>
          <w:rFonts w:ascii="Arial" w:hAnsi="Arial" w:cs="Arial"/>
          <w:highlight w:val="yellow"/>
          <w:lang w:val="en-US"/>
        </w:rPr>
        <w:t xml:space="preserve">The data that support the findings of this study are available from the </w:t>
      </w:r>
      <w:r>
        <w:rPr>
          <w:rFonts w:ascii="Arial" w:hAnsi="Arial" w:cs="Arial"/>
          <w:highlight w:val="yellow"/>
          <w:lang w:val="en-US"/>
        </w:rPr>
        <w:t xml:space="preserve">first author </w:t>
      </w:r>
      <w:r w:rsidRPr="0074350E">
        <w:rPr>
          <w:rFonts w:ascii="Arial" w:hAnsi="Arial" w:cs="Arial"/>
          <w:highlight w:val="yellow"/>
          <w:lang w:val="en-US"/>
        </w:rPr>
        <w:t>(gemondej@ucm.es</w:t>
      </w:r>
      <w:r>
        <w:rPr>
          <w:rFonts w:ascii="Arial" w:hAnsi="Arial" w:cs="Arial"/>
          <w:highlight w:val="yellow"/>
          <w:lang w:val="en-US"/>
        </w:rPr>
        <w:t xml:space="preserve">) </w:t>
      </w:r>
      <w:r w:rsidRPr="0074350E">
        <w:rPr>
          <w:rFonts w:ascii="Arial" w:hAnsi="Arial" w:cs="Arial"/>
          <w:highlight w:val="yellow"/>
          <w:lang w:val="en-US"/>
        </w:rPr>
        <w:t>upon reasonable request.</w:t>
      </w:r>
      <w:r>
        <w:rPr>
          <w:rFonts w:ascii="Arial" w:hAnsi="Arial" w:cs="Arial"/>
          <w:lang w:val="en-US"/>
        </w:rPr>
        <w:t xml:space="preserve"> </w:t>
      </w:r>
      <w:r w:rsidR="00487FD5" w:rsidRPr="00487FD5">
        <w:rPr>
          <w:rFonts w:ascii="Arial" w:hAnsi="Arial" w:cs="Arial"/>
          <w:lang w:val="en-US"/>
        </w:rPr>
        <w:t xml:space="preserve">An extended description of the materials and </w:t>
      </w:r>
      <w:r w:rsidR="00487FD5" w:rsidRPr="00487FD5">
        <w:rPr>
          <w:rFonts w:ascii="Arial" w:hAnsi="Arial" w:cs="Arial"/>
          <w:lang w:val="en-US"/>
        </w:rPr>
        <w:lastRenderedPageBreak/>
        <w:t xml:space="preserve">methods is available in the </w:t>
      </w:r>
      <w:r w:rsidR="00845216" w:rsidRPr="00845216">
        <w:rPr>
          <w:rFonts w:ascii="Arial" w:hAnsi="Arial" w:cs="Arial"/>
          <w:i/>
        </w:rPr>
        <w:t>online-only Data Supplement.</w:t>
      </w:r>
    </w:p>
    <w:p w14:paraId="7607B5D9" w14:textId="77777777" w:rsidR="00845216" w:rsidRPr="00845216" w:rsidRDefault="00845216" w:rsidP="00845216">
      <w:pPr>
        <w:widowControl w:val="0"/>
        <w:autoSpaceDE w:val="0"/>
        <w:autoSpaceDN w:val="0"/>
        <w:adjustRightInd w:val="0"/>
        <w:spacing w:line="480" w:lineRule="auto"/>
        <w:jc w:val="both"/>
        <w:rPr>
          <w:rFonts w:ascii="Arial" w:hAnsi="Arial" w:cs="Arial"/>
          <w:b/>
          <w:i/>
        </w:rPr>
      </w:pPr>
    </w:p>
    <w:p w14:paraId="0E153756" w14:textId="1E7E7EA4" w:rsidR="00F87573" w:rsidRPr="00FE5C1F" w:rsidRDefault="00C06B74" w:rsidP="00FE5C1F">
      <w:pPr>
        <w:widowControl w:val="0"/>
        <w:autoSpaceDE w:val="0"/>
        <w:autoSpaceDN w:val="0"/>
        <w:adjustRightInd w:val="0"/>
        <w:spacing w:line="480" w:lineRule="auto"/>
        <w:jc w:val="both"/>
        <w:rPr>
          <w:rFonts w:ascii="Arial" w:hAnsi="Arial" w:cs="Arial"/>
        </w:rPr>
      </w:pPr>
      <w:r>
        <w:rPr>
          <w:rFonts w:ascii="Arial" w:hAnsi="Arial" w:cs="Arial"/>
          <w:b/>
        </w:rPr>
        <w:t xml:space="preserve">Animal model of </w:t>
      </w:r>
      <w:r w:rsidR="00333DC0" w:rsidRPr="00333DC0">
        <w:rPr>
          <w:rFonts w:ascii="Arial" w:hAnsi="Arial" w:cs="Arial"/>
          <w:b/>
          <w:highlight w:val="yellow"/>
        </w:rPr>
        <w:t>PH</w:t>
      </w:r>
      <w:r w:rsidR="00983813" w:rsidRPr="00487FD5">
        <w:rPr>
          <w:rFonts w:ascii="Arial" w:hAnsi="Arial" w:cs="Arial"/>
          <w:b/>
        </w:rPr>
        <w:t xml:space="preserve">. </w:t>
      </w:r>
      <w:r w:rsidR="00FE5C1F" w:rsidRPr="00FE5C1F">
        <w:rPr>
          <w:rFonts w:ascii="Arial" w:hAnsi="Arial" w:cs="Arial"/>
        </w:rPr>
        <w:t>The animals were handled according to animal welfare regulations and protocols approved by the authors’ Institutional Review Boards (</w:t>
      </w:r>
      <w:r w:rsidR="00FE5C1F" w:rsidRPr="008C2336">
        <w:rPr>
          <w:rFonts w:ascii="Arial" w:hAnsi="Arial" w:cs="Arial"/>
        </w:rPr>
        <w:t>PROEX-301/16</w:t>
      </w:r>
      <w:r w:rsidR="00FE5C1F" w:rsidRPr="00FE5C1F">
        <w:rPr>
          <w:rFonts w:ascii="Arial" w:hAnsi="Arial" w:cs="Arial"/>
        </w:rPr>
        <w:t>).</w:t>
      </w:r>
      <w:r w:rsidR="00FE5C1F">
        <w:rPr>
          <w:rFonts w:ascii="Arial" w:hAnsi="Arial" w:cs="Arial"/>
        </w:rPr>
        <w:t xml:space="preserve"> </w:t>
      </w:r>
      <w:r w:rsidRPr="00C31219">
        <w:rPr>
          <w:rFonts w:ascii="Arial" w:hAnsi="Arial" w:cs="Arial"/>
          <w:highlight w:val="yellow"/>
        </w:rPr>
        <w:t>PH</w:t>
      </w:r>
      <w:r w:rsidR="00983813" w:rsidRPr="00487FD5">
        <w:rPr>
          <w:rFonts w:ascii="Arial" w:hAnsi="Arial" w:cs="Arial"/>
        </w:rPr>
        <w:t xml:space="preserve"> was induced in some </w:t>
      </w:r>
      <w:r w:rsidR="009B379F" w:rsidRPr="00487FD5">
        <w:rPr>
          <w:rFonts w:ascii="Arial" w:hAnsi="Arial" w:cs="Arial"/>
        </w:rPr>
        <w:t xml:space="preserve">male </w:t>
      </w:r>
      <w:proofErr w:type="spellStart"/>
      <w:r w:rsidR="009B379F" w:rsidRPr="00487FD5">
        <w:rPr>
          <w:rFonts w:ascii="Arial" w:hAnsi="Arial" w:cs="Arial"/>
        </w:rPr>
        <w:t>wistar</w:t>
      </w:r>
      <w:proofErr w:type="spellEnd"/>
      <w:r w:rsidR="009B379F" w:rsidRPr="00487FD5">
        <w:rPr>
          <w:rFonts w:ascii="Arial" w:hAnsi="Arial" w:cs="Arial"/>
        </w:rPr>
        <w:t xml:space="preserve"> rats </w:t>
      </w:r>
      <w:r w:rsidR="00983813" w:rsidRPr="00487FD5">
        <w:rPr>
          <w:rFonts w:ascii="Arial" w:hAnsi="Arial" w:cs="Arial"/>
        </w:rPr>
        <w:t>by the combined exposition to the VEGFR2 inhibitor</w:t>
      </w:r>
      <w:r w:rsidR="009278C2">
        <w:rPr>
          <w:rFonts w:ascii="Arial" w:hAnsi="Arial" w:cs="Arial"/>
        </w:rPr>
        <w:t>,</w:t>
      </w:r>
      <w:r w:rsidR="00983813" w:rsidRPr="00487FD5">
        <w:rPr>
          <w:rFonts w:ascii="Arial" w:hAnsi="Arial" w:cs="Arial"/>
        </w:rPr>
        <w:t xml:space="preserve"> SU5416 plus </w:t>
      </w:r>
      <w:r w:rsidR="009278C2" w:rsidRPr="00487FD5">
        <w:rPr>
          <w:rFonts w:ascii="Arial" w:hAnsi="Arial" w:cs="Arial"/>
        </w:rPr>
        <w:t>10% O</w:t>
      </w:r>
      <w:r w:rsidR="009278C2" w:rsidRPr="00487FD5">
        <w:rPr>
          <w:rFonts w:ascii="Arial" w:hAnsi="Arial" w:cs="Arial"/>
          <w:vertAlign w:val="subscript"/>
        </w:rPr>
        <w:t>2</w:t>
      </w:r>
      <w:r w:rsidR="009278C2">
        <w:rPr>
          <w:rFonts w:ascii="Arial" w:hAnsi="Arial" w:cs="Arial"/>
        </w:rPr>
        <w:t xml:space="preserve"> (hypoxia) for 2 weeks</w:t>
      </w:r>
      <w:r w:rsidR="009278C2" w:rsidRPr="00487FD5">
        <w:rPr>
          <w:rFonts w:ascii="Arial" w:hAnsi="Arial" w:cs="Arial"/>
        </w:rPr>
        <w:t xml:space="preserve"> </w:t>
      </w:r>
      <w:r w:rsidR="00983813" w:rsidRPr="00487FD5">
        <w:rPr>
          <w:rFonts w:ascii="Arial" w:hAnsi="Arial" w:cs="Arial"/>
        </w:rPr>
        <w:t>(</w:t>
      </w:r>
      <w:proofErr w:type="spellStart"/>
      <w:r w:rsidR="00983813" w:rsidRPr="00487FD5">
        <w:rPr>
          <w:rFonts w:ascii="Arial" w:hAnsi="Arial" w:cs="Arial"/>
        </w:rPr>
        <w:t>Su</w:t>
      </w:r>
      <w:proofErr w:type="spellEnd"/>
      <w:r w:rsidR="00983813" w:rsidRPr="00487FD5">
        <w:rPr>
          <w:rFonts w:ascii="Arial" w:hAnsi="Arial" w:cs="Arial"/>
        </w:rPr>
        <w:t>/</w:t>
      </w:r>
      <w:proofErr w:type="spellStart"/>
      <w:r w:rsidR="00983813" w:rsidRPr="00487FD5">
        <w:rPr>
          <w:rFonts w:ascii="Arial" w:hAnsi="Arial" w:cs="Arial"/>
        </w:rPr>
        <w:t>Hpx</w:t>
      </w:r>
      <w:proofErr w:type="spellEnd"/>
      <w:r w:rsidR="00983813" w:rsidRPr="00487FD5">
        <w:rPr>
          <w:rFonts w:ascii="Arial" w:hAnsi="Arial" w:cs="Arial"/>
        </w:rPr>
        <w:t xml:space="preserve">). </w:t>
      </w:r>
    </w:p>
    <w:p w14:paraId="0F798D61" w14:textId="77777777" w:rsidR="00487FD5" w:rsidRPr="00487FD5" w:rsidRDefault="00487FD5" w:rsidP="00050325">
      <w:pPr>
        <w:spacing w:line="480" w:lineRule="auto"/>
        <w:jc w:val="both"/>
        <w:rPr>
          <w:rFonts w:ascii="Arial" w:hAnsi="Arial" w:cs="Arial"/>
          <w:b/>
        </w:rPr>
      </w:pPr>
    </w:p>
    <w:p w14:paraId="131BE9F6" w14:textId="77777777" w:rsidR="00A3671F" w:rsidRPr="00A3671F" w:rsidRDefault="00487FD5" w:rsidP="00A3671F">
      <w:pPr>
        <w:spacing w:line="480" w:lineRule="auto"/>
        <w:rPr>
          <w:rFonts w:ascii="Arial" w:hAnsi="Arial" w:cs="Arial"/>
        </w:rPr>
      </w:pPr>
      <w:r w:rsidRPr="00487FD5">
        <w:rPr>
          <w:rFonts w:ascii="Arial" w:hAnsi="Arial" w:cs="Arial"/>
          <w:b/>
        </w:rPr>
        <w:t xml:space="preserve">Human samples. </w:t>
      </w:r>
      <w:r w:rsidR="00A3671F" w:rsidRPr="00A3671F">
        <w:rPr>
          <w:rFonts w:ascii="Arial" w:hAnsi="Arial" w:cs="Arial"/>
        </w:rPr>
        <w:t xml:space="preserve">Lung samples from idiopathic PAH patients and healthy controls deposited at the Biobank of </w:t>
      </w:r>
      <w:proofErr w:type="spellStart"/>
      <w:r w:rsidR="00A3671F" w:rsidRPr="00A3671F">
        <w:rPr>
          <w:rFonts w:ascii="Arial" w:hAnsi="Arial" w:cs="Arial"/>
        </w:rPr>
        <w:t>Ciberes</w:t>
      </w:r>
      <w:proofErr w:type="spellEnd"/>
      <w:r w:rsidR="00A3671F" w:rsidRPr="00A3671F">
        <w:rPr>
          <w:rFonts w:ascii="Arial" w:hAnsi="Arial" w:cs="Arial"/>
        </w:rPr>
        <w:t xml:space="preserve"> (Barcelona, Spain) were used. </w:t>
      </w:r>
    </w:p>
    <w:p w14:paraId="45318081" w14:textId="77777777" w:rsidR="00487FD5" w:rsidRDefault="00487FD5" w:rsidP="00050325">
      <w:pPr>
        <w:spacing w:line="480" w:lineRule="auto"/>
        <w:jc w:val="both"/>
        <w:rPr>
          <w:rFonts w:ascii="Arial" w:hAnsi="Arial" w:cs="Arial"/>
        </w:rPr>
      </w:pPr>
    </w:p>
    <w:p w14:paraId="717FF5F3" w14:textId="4436D0BF" w:rsidR="00487FD5" w:rsidRPr="00CC03C0" w:rsidRDefault="00487FD5" w:rsidP="00CC03C0">
      <w:pPr>
        <w:widowControl w:val="0"/>
        <w:autoSpaceDE w:val="0"/>
        <w:autoSpaceDN w:val="0"/>
        <w:adjustRightInd w:val="0"/>
        <w:spacing w:line="480" w:lineRule="auto"/>
        <w:jc w:val="both"/>
        <w:rPr>
          <w:rFonts w:ascii="Arial" w:hAnsi="Arial" w:cs="Arial"/>
          <w:lang w:val="en-US"/>
        </w:rPr>
      </w:pPr>
      <w:r w:rsidRPr="00CC03C0">
        <w:rPr>
          <w:rFonts w:ascii="Arial" w:hAnsi="Arial" w:cs="Arial"/>
          <w:b/>
        </w:rPr>
        <w:t xml:space="preserve">Electrophysiology. </w:t>
      </w:r>
      <w:r w:rsidR="00AD391B">
        <w:rPr>
          <w:rFonts w:ascii="Arial" w:hAnsi="Arial" w:cs="Arial"/>
          <w:lang w:val="en-US"/>
        </w:rPr>
        <w:t xml:space="preserve">Kv7 </w:t>
      </w:r>
      <w:r w:rsidR="00CC03C0" w:rsidRPr="00CC03C0">
        <w:rPr>
          <w:rFonts w:ascii="Arial" w:hAnsi="Arial" w:cs="Arial"/>
          <w:lang w:val="en-US"/>
        </w:rPr>
        <w:t>currents were recorded</w:t>
      </w:r>
      <w:r w:rsidR="00AD391B">
        <w:rPr>
          <w:rFonts w:ascii="Arial" w:hAnsi="Arial" w:cs="Arial"/>
          <w:lang w:val="en-US"/>
        </w:rPr>
        <w:t xml:space="preserve"> in freshly isolated PASMC</w:t>
      </w:r>
      <w:r w:rsidR="00CC03C0" w:rsidRPr="00CC03C0">
        <w:rPr>
          <w:rFonts w:ascii="Arial" w:hAnsi="Arial" w:cs="Arial"/>
          <w:lang w:val="en-US"/>
        </w:rPr>
        <w:t xml:space="preserve"> using patch clamp technique with an </w:t>
      </w:r>
      <w:proofErr w:type="spellStart"/>
      <w:r w:rsidR="00CC03C0" w:rsidRPr="00CC03C0">
        <w:rPr>
          <w:rFonts w:ascii="Arial" w:hAnsi="Arial" w:cs="Arial"/>
          <w:lang w:val="en-US"/>
        </w:rPr>
        <w:t>Axopatch</w:t>
      </w:r>
      <w:proofErr w:type="spellEnd"/>
      <w:r w:rsidR="00CC03C0" w:rsidRPr="00CC03C0">
        <w:rPr>
          <w:rFonts w:ascii="Arial" w:hAnsi="Arial" w:cs="Arial"/>
          <w:lang w:val="en-US"/>
        </w:rPr>
        <w:t xml:space="preserve"> 200B amplifier (Axon instruments) </w:t>
      </w:r>
      <w:r w:rsidR="00AD391B" w:rsidRPr="008C2336">
        <w:rPr>
          <w:rFonts w:ascii="Arial" w:hAnsi="Arial" w:cs="Arial"/>
          <w:bCs/>
        </w:rPr>
        <w:t xml:space="preserve">and a </w:t>
      </w:r>
      <w:proofErr w:type="spellStart"/>
      <w:r w:rsidR="00AD391B" w:rsidRPr="008C2336">
        <w:rPr>
          <w:rFonts w:ascii="Arial" w:hAnsi="Arial" w:cs="Arial"/>
          <w:bCs/>
        </w:rPr>
        <w:t>Digidata</w:t>
      </w:r>
      <w:proofErr w:type="spellEnd"/>
      <w:r w:rsidR="00AD391B" w:rsidRPr="008C2336">
        <w:rPr>
          <w:rFonts w:ascii="Arial" w:hAnsi="Arial" w:cs="Arial"/>
          <w:bCs/>
        </w:rPr>
        <w:t xml:space="preserve"> 1322A </w:t>
      </w:r>
      <w:r w:rsidR="00CC03C0" w:rsidRPr="00CC03C0">
        <w:rPr>
          <w:rFonts w:ascii="Arial" w:hAnsi="Arial" w:cs="Arial"/>
          <w:lang w:val="en-US"/>
        </w:rPr>
        <w:t>as described</w:t>
      </w:r>
      <w:r w:rsidR="00AD391B">
        <w:rPr>
          <w:rFonts w:ascii="Arial" w:hAnsi="Arial" w:cs="Arial"/>
          <w:lang w:val="en-US"/>
        </w:rPr>
        <w:t xml:space="preserve"> </w:t>
      </w:r>
      <w:r w:rsidR="00AD391B">
        <w:rPr>
          <w:rFonts w:ascii="Arial" w:hAnsi="Arial" w:cs="Arial"/>
          <w:lang w:val="en-US"/>
        </w:rPr>
        <w:fldChar w:fldCharType="begin"/>
      </w:r>
      <w:r w:rsidR="004C52D0">
        <w:rPr>
          <w:rFonts w:ascii="Arial" w:hAnsi="Arial" w:cs="Arial"/>
          <w:lang w:val="en-US"/>
        </w:rPr>
        <w:instrText xml:space="preserve"> ADDIN ZOTERO_ITEM CSL_CITATION {"citationID":"8tJTECuq","properties":{"unsorted":true,"formattedCitation":"\\super 38,24,30\\nosupersub{}","plainCitation":"38,24,30","noteIndex":0},"citationItems":[{"id":2527,"uris":["http://zotero.org/users/1883518/items/WF3F5BG3"],"uri":["http://zotero.org/users/1883518/items/WF3F5BG3"],"itemData":{"id":2527,"type":"article-journal","abstract":"Human immunodeficiency virus (HIV) infection is an established risk factor for pulmonary arterial hypertension (PAH); however, the pathogenesis of HIV-related PAH remains unclear. Since K+ channel dysfunction is a common marker in most forms of PAH, our aim was to analyze whether the expression of HIV proteins is associated with impairment of K+ channel function in the pulmonary vascular bed. HIV transgenic mice (Tg26) expressing seven of the nine HIV viral proteins and wild-type (WT) mice were used. Hemodynamic assessment was performed by echocardiography and catheterization. Vascular reactivity was studied in endothelium-intact pulmonary arteries. K+ currents were recorded in freshly isolated pulmonary artery smooth muscle cells (PASMC) using the patch-clamp technique. Gene expression was assessed using quantitative RT-PCR. PASMC from Tg26 mice had reduced K+ currents and were more depolarized than those from WT. Whereas voltage-gated K+ channel 1.5 (Kv1.5) currents were preserved, pH-sensitive noninactivating background currents ( IKN) were nearly abolished in PASMC from Tg26 mice. Tg26 mice had reduced lung expression of Kv7.1 and Kv7.4 channels and decreased responses to the Kv7.1 channel activator L-364,373 assessed by vascular reactivity and patch-clamp experimental approaches. Although we found pulmonary vascular remodeling and endothelial dysfunction in Tg26 mice, this was not accompanied by changes in hemodynamic parameters. In conclusion, the expression of HIV proteins in vivo impairs pH-sensitive IKN and Kv7 currents. This negative impact of HIV proteins in K+ channels was not sufficient to induce PAH, at least in mice, but may play a permissive or accessory role in the pathophysiology of HIV-associated PAH.","container-title":"American Journal of Physiology. Lung Cellular and Molecular Physiology","DOI":"10.1152/ajplung.00045.2018","ISSN":"1522-1504","issue":"5","journalAbbreviation":"Am. J. Physiol. Lung Cell Mol. Physiol.","language":"eng","note":"PMID: 30136611","page":"L711-L723","source":"PubMed","title":"HIV transgene expression impairs K+ channel function in the pulmonary vasculature","volume":"315","author":[{"family":"Mondejar-Parreño","given":"Gema"},{"family":"Morales-Cano","given":"Daniel"},{"family":"Barreira","given":"Bianca"},{"family":"Callejo","given":"María"},{"family":"Ruiz-Cabello","given":"Jesús"},{"family":"Moreno","given":"Laura"},{"family":"Esquivel-Ruiz","given":"Sergio"},{"family":"Mathie","given":"Alistair"},{"family":"Butrous","given":"Ghazwan"},{"family":"Perez-Vizcaino","given":"Francisco"},{"family":"Cogolludo","given":"Angel"}],"issued":{"date-parts":[["2018"]],"season":"01"}},"label":"page"},{"id":2791,"uris":["http://zotero.org/users/1883518/items/BALAC7SC"],"uri":["http://zotero.org/users/1883518/items/BALAC7SC"],"itemData":{"id":2791,"type":"article-journal","abstract":"BACKGROUND AND PURPOSE: The NO/cGMP pathway represents a major physiological signalling controlling tone in pulmonary arteries (PA), and drugs activating this pathway are used to treat pulmonary arterial hypertension. Kv channels expressed in PA smooth muscle cells (PASMCs) are key determinants of vascular tone. We aimed to analyse the contribution of Kv 1.5 and Kv 7 channels in the electrophysiological and vasodilating effects evoked by NO donors and the GC stimulator riociguat in PA.\nEXPERIMENTAL APPROACH: Kv currents were recorded in isolated rat PASMCs using the patch-clamp technique. Vascular reactivity was assessed in a wire myograph.\nKEY RESULTS: The NO donors diethylamine NONOate diethylammonium (DEA-NO) and sodium nitroprusside hyperpolarized the membrane potential and induced a bimodal effect on Kv currents (augmenting the current between -40 and -10 mV and decreasing it at more depolarized potentials). The hyperpolarization and the enhancement of the current were suppressed by Kv 7 channel inhibitors and by the GC inhibitor ODQ but preserved when Kv 1.5 channels were inhibited. Additionally, DEA-NO enhanced Kv 7.5 currents in COS7 cells expressing the KCNQ5 gene. Riociguat increased Kv currents at all potentials ≥-40 mV and induced membrane hyperpolarization. Both effects were prevented by Kv 7 inhibition. Likewise, PA relaxation induced by NO donors and riociguat was attenuated by Kv 7 inhibitors.\nCONCLUSIONS AND IMPLICATIONS: NO donors and riociguat enhance Kv 7 currents, leading to PASMC hyperpolarization. This mechanism contributes to NO/cGMP-induced PA vasodilation. Our study identifies Kv 7 channels as a novel mechanism of action of vasodilator drugs used in the treatment of pulmonary arterial hypertension.","container-title":"British Journal of Pharmacology","DOI":"10.1111/bph.14662","ISSN":"1476-5381","issue":"13","journalAbbreviation":"Br. J. Pharmacol.","language":"eng","note":"PMID: 30883701\nPMCID: PMC6555858","page":"2131-2145","source":"PubMed","title":"Activation of Kv 7 channels as a novel mechanism for NO/cGMP-induced pulmonary vasodilation","volume":"176","author":[{"family":"Mondéjar-Parreño","given":"Gema"},{"family":"Moral-Sanz","given":"Javier"},{"family":"Barreira","given":"Bianca"},{"family":"De la Cruz","given":"Alicia"},{"family":"Gonzalez","given":"Teresa"},{"family":"Callejo","given":"Maria"},{"family":"Esquivel-Ruiz","given":"Sergio"},{"family":"Morales-Cano","given":"Daniel"},{"family":"Moreno","given":"Laura"},{"family":"Valenzuela","given":"Carmen"},{"family":"Perez-Vizcaino","given":"Francisco"},{"family":"Cogolludo","given":"Angel"}],"issued":{"date-parts":[["2019",7]]}},"label":"page"},{"id":2417,"uris":["http://zotero.org/users/1883518/items/RP7Y8JEM"],"uri":["http://zotero.org/users/1883518/items/RP7Y8JEM"],"itemData":{"id":2417,"type":"article-journal","abstract":"AIMS: Voltage-gated potassium channels encoded by KCNQ genes (Kv7 channels) are emerging as important regulators of vascular tone. In this study, we analysed the contribution of Kv7 channels to the vasodilation induced by hypoxia and the cyclic AMP pathway in the coronary circulation. We also assessed their regional distribution and possible impairment by diabetes.\nMETHODS AND RESULTS: We examined the effects of Kv7 channel modulators on K+ currents and vascular reactivity in rat left and right coronary arteries (LCAs and RCAs, respectively). Currents from LCA were more sensitive to Kv7 channel inhibitors (XE991, linopirdine) and activators (flupirtine, retigabine) than those from RCA. Accordingly, LCAs were more sensitive than RCAs to the relaxation induced by Kv7 channel enhancers. Likewise, relaxation induced by the adenylyl cyclase activator forskolin and hypoxia, which were mediated through Kv7 channel activation, were greater in LCA than in RCA. KCNQ1 and KCNQ5 expression was markedly higher in LCA than in RCA. After incubation with high glucose (HG, 30 mmol/L), myocytes from LCA, but not from RCA, were more depolarized and showed reduced Kv7 currents. In HG-incubated LCA, the effects of Kv7 channel modulators and forskolin were diminished, and the expression of KCNQ1 and KCNQ5 was reduced. Finally, vascular responses induced by Kv7 channel modulators were impaired in LCA, but not in RCA, from type 1 diabetic rats.\nCONCLUSION: Our results reveal that the high expression and function of Kv7 channels in the LCA and their down-regulation by diabetes critically determine the sensitivity to key regulators of coronary tone.","container-title":"Cardiovascular Research","DOI":"10.1093/cvr/cvv020","ISSN":"1755-3245","issue":"1","journalAbbreviation":"Cardiovasc. Res.","language":"eng","note":"PMID: 25616413","page":"98-108","source":"PubMed","title":"Kv7 channels critically determine coronary artery reactivity: left-right differences and down-regulation by hyperglycaemia","title-short":"Kv7 channels critically determine coronary artery reactivity","volume":"106","author":[{"family":"Morales-Cano","given":"Daniel"},{"family":"Moreno","given":"Laura"},{"family":"Barreira","given":"Bianca"},{"family":"Pandolfi","given":"Rachele"},{"family":"Chamorro","given":"Virginia"},{"family":"Jimenez","given":"Rosario"},{"family":"Villamor","given":"Eduardo"},{"family":"Duarte","given":"Juan"},{"family":"Perez-Vizcaino","given":"Francisco"},{"family":"Cogolludo","given":"Angel"}],"issued":{"date-parts":[["2015",4,1]]}},"label":"page"}],"schema":"https://github.com/citation-style-language/schema/raw/master/csl-citation.json"} </w:instrText>
      </w:r>
      <w:r w:rsidR="00AD391B">
        <w:rPr>
          <w:rFonts w:ascii="Arial" w:hAnsi="Arial" w:cs="Arial"/>
          <w:lang w:val="en-US"/>
        </w:rPr>
        <w:fldChar w:fldCharType="separate"/>
      </w:r>
      <w:r w:rsidR="004C52D0" w:rsidRPr="004C52D0">
        <w:rPr>
          <w:rFonts w:ascii="Arial" w:hAnsi="Arial" w:cs="Arial"/>
          <w:vertAlign w:val="superscript"/>
          <w:lang w:val="en-US"/>
        </w:rPr>
        <w:t>38,24,30</w:t>
      </w:r>
      <w:r w:rsidR="00AD391B">
        <w:rPr>
          <w:rFonts w:ascii="Arial" w:hAnsi="Arial" w:cs="Arial"/>
          <w:lang w:val="en-US"/>
        </w:rPr>
        <w:fldChar w:fldCharType="end"/>
      </w:r>
      <w:r w:rsidR="0078683C">
        <w:rPr>
          <w:rFonts w:ascii="Arial" w:hAnsi="Arial" w:cs="Arial"/>
          <w:lang w:val="en-US"/>
        </w:rPr>
        <w:t xml:space="preserve">. </w:t>
      </w:r>
    </w:p>
    <w:p w14:paraId="76C41C76" w14:textId="77777777" w:rsidR="00AD391B" w:rsidRDefault="00AD391B" w:rsidP="00050325">
      <w:pPr>
        <w:spacing w:line="480" w:lineRule="auto"/>
        <w:jc w:val="both"/>
        <w:rPr>
          <w:rFonts w:ascii="Arial" w:hAnsi="Arial" w:cs="Arial"/>
          <w:b/>
        </w:rPr>
      </w:pPr>
    </w:p>
    <w:p w14:paraId="0C72DB0C" w14:textId="65C60795" w:rsidR="00AD391B" w:rsidRDefault="00AD391B" w:rsidP="00050325">
      <w:pPr>
        <w:spacing w:line="480" w:lineRule="auto"/>
        <w:jc w:val="both"/>
        <w:rPr>
          <w:rFonts w:ascii="Arial" w:hAnsi="Arial" w:cs="Arial"/>
        </w:rPr>
      </w:pPr>
      <w:r w:rsidRPr="008C2336">
        <w:rPr>
          <w:rFonts w:ascii="Arial" w:hAnsi="Arial" w:cs="Arial"/>
          <w:b/>
        </w:rPr>
        <w:t>Vascular reactivity study</w:t>
      </w:r>
      <w:r>
        <w:rPr>
          <w:rFonts w:ascii="Arial" w:hAnsi="Arial" w:cs="Arial"/>
          <w:b/>
        </w:rPr>
        <w:t xml:space="preserve">. </w:t>
      </w:r>
      <w:r w:rsidRPr="008C2336">
        <w:rPr>
          <w:rFonts w:ascii="Arial" w:hAnsi="Arial" w:cs="Arial"/>
        </w:rPr>
        <w:t>PA and mesenteric arteries (MA) were mounted in a wire myograph with physiological salt solution at 37°C and bubbled with 95% O</w:t>
      </w:r>
      <w:r w:rsidRPr="008C2336">
        <w:rPr>
          <w:rFonts w:ascii="Arial" w:hAnsi="Arial" w:cs="Arial"/>
          <w:vertAlign w:val="subscript"/>
        </w:rPr>
        <w:t xml:space="preserve">2 </w:t>
      </w:r>
      <w:r w:rsidRPr="008C2336">
        <w:rPr>
          <w:rFonts w:ascii="Arial" w:hAnsi="Arial" w:cs="Arial"/>
        </w:rPr>
        <w:t>and 5% CO</w:t>
      </w:r>
      <w:r w:rsidRPr="008C2336">
        <w:rPr>
          <w:rFonts w:ascii="Arial" w:hAnsi="Arial" w:cs="Arial"/>
          <w:vertAlign w:val="subscript"/>
        </w:rPr>
        <w:t>2</w:t>
      </w:r>
      <w:r w:rsidR="0068523A">
        <w:rPr>
          <w:rFonts w:ascii="Arial" w:hAnsi="Arial" w:cs="Arial"/>
        </w:rPr>
        <w:t>. V</w:t>
      </w:r>
      <w:r w:rsidRPr="008C2336">
        <w:rPr>
          <w:rFonts w:ascii="Arial" w:hAnsi="Arial" w:cs="Arial"/>
        </w:rPr>
        <w:t>essels were stretched to give an equivalent transmural pressure of 30 mmHg or 100 mmHg for PA and MA, respectively</w:t>
      </w:r>
      <w:r w:rsidR="00664BE7">
        <w:rPr>
          <w:rFonts w:ascii="Arial" w:hAnsi="Arial" w:cs="Arial"/>
        </w:rPr>
        <w:t xml:space="preserve">. </w:t>
      </w:r>
    </w:p>
    <w:p w14:paraId="6768475C" w14:textId="77777777" w:rsidR="00B03C9B" w:rsidRDefault="00B03C9B" w:rsidP="00050325">
      <w:pPr>
        <w:spacing w:line="480" w:lineRule="auto"/>
        <w:jc w:val="both"/>
        <w:rPr>
          <w:rFonts w:ascii="Arial" w:hAnsi="Arial" w:cs="Arial"/>
        </w:rPr>
      </w:pPr>
    </w:p>
    <w:p w14:paraId="26868E42" w14:textId="421036B5" w:rsidR="00B03C9B" w:rsidRPr="00664BE7" w:rsidRDefault="00B03C9B" w:rsidP="00050325">
      <w:pPr>
        <w:spacing w:line="480" w:lineRule="auto"/>
        <w:jc w:val="both"/>
        <w:rPr>
          <w:rFonts w:ascii="êi‚˛" w:hAnsi="êi‚˛" w:cs="êi‚˛"/>
          <w:sz w:val="23"/>
          <w:szCs w:val="23"/>
          <w:lang w:val="en-US"/>
        </w:rPr>
      </w:pPr>
      <w:r w:rsidRPr="00B03C9B">
        <w:rPr>
          <w:rFonts w:ascii="Arial" w:hAnsi="Arial" w:cs="Arial"/>
          <w:b/>
          <w:highlight w:val="yellow"/>
        </w:rPr>
        <w:t>PASMC proliferation.</w:t>
      </w:r>
      <w:r w:rsidRPr="00B03C9B">
        <w:rPr>
          <w:rFonts w:ascii="Arial" w:hAnsi="Arial" w:cs="Arial"/>
          <w:highlight w:val="yellow"/>
        </w:rPr>
        <w:t xml:space="preserve"> Cell proliferation was measured in rat PASMC from control or </w:t>
      </w:r>
      <w:proofErr w:type="spellStart"/>
      <w:r w:rsidR="00913B08">
        <w:rPr>
          <w:rFonts w:ascii="Arial" w:hAnsi="Arial" w:cs="Arial"/>
          <w:highlight w:val="yellow"/>
        </w:rPr>
        <w:t>monocrotaline</w:t>
      </w:r>
      <w:proofErr w:type="spellEnd"/>
      <w:r w:rsidR="00913B08">
        <w:rPr>
          <w:rFonts w:ascii="Arial" w:hAnsi="Arial" w:cs="Arial"/>
          <w:highlight w:val="yellow"/>
        </w:rPr>
        <w:t xml:space="preserve">-induced </w:t>
      </w:r>
      <w:r w:rsidRPr="00B03C9B">
        <w:rPr>
          <w:rFonts w:ascii="Arial" w:hAnsi="Arial" w:cs="Arial"/>
          <w:highlight w:val="yellow"/>
        </w:rPr>
        <w:t xml:space="preserve">PH by incorporation of the thymidine </w:t>
      </w:r>
      <w:proofErr w:type="spellStart"/>
      <w:r w:rsidRPr="00B03C9B">
        <w:rPr>
          <w:rFonts w:ascii="Arial" w:hAnsi="Arial" w:cs="Arial"/>
          <w:highlight w:val="yellow"/>
        </w:rPr>
        <w:t>analog</w:t>
      </w:r>
      <w:proofErr w:type="spellEnd"/>
      <w:r w:rsidRPr="00B03C9B">
        <w:rPr>
          <w:rFonts w:ascii="Arial" w:hAnsi="Arial" w:cs="Arial"/>
          <w:highlight w:val="yellow"/>
        </w:rPr>
        <w:t xml:space="preserve"> </w:t>
      </w:r>
      <w:proofErr w:type="spellStart"/>
      <w:r w:rsidRPr="00B03C9B">
        <w:rPr>
          <w:rFonts w:ascii="Arial" w:hAnsi="Arial" w:cs="Arial"/>
          <w:highlight w:val="yellow"/>
        </w:rPr>
        <w:t>BrdU</w:t>
      </w:r>
      <w:proofErr w:type="spellEnd"/>
      <w:r w:rsidRPr="00B03C9B">
        <w:rPr>
          <w:rFonts w:ascii="Arial" w:hAnsi="Arial" w:cs="Arial"/>
          <w:highlight w:val="yellow"/>
        </w:rPr>
        <w:t xml:space="preserve"> into newly synthesized DNA during cell proliferation and its subsequent detection according to the </w:t>
      </w:r>
      <w:r w:rsidRPr="00B03C9B">
        <w:rPr>
          <w:rFonts w:ascii="Arial" w:hAnsi="Arial" w:cs="Arial"/>
          <w:highlight w:val="yellow"/>
        </w:rPr>
        <w:lastRenderedPageBreak/>
        <w:t>manufacturer's protocol (Roche Applied Science) as described (</w:t>
      </w:r>
      <w:r w:rsidRPr="00B03C9B">
        <w:rPr>
          <w:rFonts w:ascii="Arial" w:hAnsi="Arial" w:cs="Arial"/>
          <w:color w:val="FF0000"/>
          <w:highlight w:val="yellow"/>
        </w:rPr>
        <w:t xml:space="preserve">Morales-Cano et al 1014 </w:t>
      </w:r>
      <w:proofErr w:type="spellStart"/>
      <w:r w:rsidRPr="00B03C9B">
        <w:rPr>
          <w:rFonts w:ascii="Arial" w:hAnsi="Arial" w:cs="Arial"/>
          <w:color w:val="FF0000"/>
          <w:highlight w:val="yellow"/>
        </w:rPr>
        <w:t>cita</w:t>
      </w:r>
      <w:proofErr w:type="spellEnd"/>
      <w:r w:rsidRPr="00B03C9B">
        <w:rPr>
          <w:rFonts w:ascii="Arial" w:hAnsi="Arial" w:cs="Arial"/>
          <w:color w:val="FF0000"/>
          <w:highlight w:val="yellow"/>
        </w:rPr>
        <w:t xml:space="preserve"> 12</w:t>
      </w:r>
      <w:r w:rsidRPr="00B03C9B">
        <w:rPr>
          <w:rFonts w:ascii="Arial" w:hAnsi="Arial" w:cs="Arial"/>
          <w:highlight w:val="yellow"/>
        </w:rPr>
        <w:t>).</w:t>
      </w:r>
    </w:p>
    <w:p w14:paraId="2D4A1A3A" w14:textId="77777777" w:rsidR="00AD391B" w:rsidRDefault="00AD391B" w:rsidP="00050325">
      <w:pPr>
        <w:spacing w:line="480" w:lineRule="auto"/>
        <w:jc w:val="both"/>
        <w:rPr>
          <w:rFonts w:ascii="Arial" w:hAnsi="Arial" w:cstheme="minorHAnsi"/>
          <w:b/>
          <w:bCs/>
          <w:i/>
          <w:iCs/>
        </w:rPr>
      </w:pPr>
    </w:p>
    <w:p w14:paraId="4E548CDC" w14:textId="77777777" w:rsidR="00192085" w:rsidRPr="00192085" w:rsidRDefault="00192085" w:rsidP="00192085">
      <w:pPr>
        <w:widowControl w:val="0"/>
        <w:autoSpaceDE w:val="0"/>
        <w:autoSpaceDN w:val="0"/>
        <w:adjustRightInd w:val="0"/>
        <w:rPr>
          <w:rFonts w:ascii="Arial" w:hAnsi="Arial" w:cs="Arial"/>
          <w:b/>
        </w:rPr>
      </w:pPr>
      <w:proofErr w:type="spellStart"/>
      <w:r w:rsidRPr="00192085">
        <w:rPr>
          <w:rFonts w:ascii="Arial" w:hAnsi="Arial" w:cs="Arial"/>
          <w:b/>
        </w:rPr>
        <w:t>qRT</w:t>
      </w:r>
      <w:proofErr w:type="spellEnd"/>
      <w:r w:rsidRPr="00192085">
        <w:rPr>
          <w:rFonts w:ascii="Arial" w:hAnsi="Arial" w:cs="Arial"/>
          <w:b/>
        </w:rPr>
        <w:t>-PCR assay</w:t>
      </w:r>
    </w:p>
    <w:p w14:paraId="6727A3E2" w14:textId="77777777" w:rsidR="00192085" w:rsidRDefault="00192085" w:rsidP="00192085">
      <w:pPr>
        <w:widowControl w:val="0"/>
        <w:autoSpaceDE w:val="0"/>
        <w:autoSpaceDN w:val="0"/>
        <w:adjustRightInd w:val="0"/>
        <w:rPr>
          <w:rFonts w:ascii="êi‚˛" w:hAnsi="êi‚˛" w:cs="êi‚˛"/>
          <w:sz w:val="23"/>
          <w:szCs w:val="23"/>
          <w:lang w:val="en-US"/>
        </w:rPr>
      </w:pPr>
    </w:p>
    <w:p w14:paraId="4DA84F4F" w14:textId="7FFBDCF4" w:rsidR="00192085" w:rsidRPr="00192085" w:rsidRDefault="00192085" w:rsidP="000E0E4A">
      <w:pPr>
        <w:widowControl w:val="0"/>
        <w:autoSpaceDE w:val="0"/>
        <w:autoSpaceDN w:val="0"/>
        <w:adjustRightInd w:val="0"/>
        <w:spacing w:line="480" w:lineRule="auto"/>
        <w:jc w:val="both"/>
        <w:rPr>
          <w:rFonts w:ascii="Arial" w:hAnsi="Arial" w:cs="Arial"/>
        </w:rPr>
      </w:pPr>
      <w:r w:rsidRPr="008C2336">
        <w:rPr>
          <w:rFonts w:ascii="Arial" w:hAnsi="Arial" w:cs="Arial"/>
        </w:rPr>
        <w:t xml:space="preserve">Gene expression was determined by quantitative real-time PCR with a </w:t>
      </w:r>
      <w:proofErr w:type="spellStart"/>
      <w:r w:rsidRPr="008C2336">
        <w:rPr>
          <w:rFonts w:ascii="Arial" w:hAnsi="Arial" w:cs="Arial"/>
        </w:rPr>
        <w:t>Taqman</w:t>
      </w:r>
      <w:proofErr w:type="spellEnd"/>
      <w:r w:rsidRPr="008C2336">
        <w:rPr>
          <w:rFonts w:ascii="Arial" w:hAnsi="Arial" w:cs="Arial"/>
        </w:rPr>
        <w:t xml:space="preserve"> system (Applied Biosystems) in the Genomic Uni</w:t>
      </w:r>
      <w:r w:rsidR="000E0E4A">
        <w:rPr>
          <w:rFonts w:ascii="Arial" w:hAnsi="Arial" w:cs="Arial"/>
        </w:rPr>
        <w:t xml:space="preserve">t of the </w:t>
      </w:r>
      <w:proofErr w:type="spellStart"/>
      <w:r w:rsidR="000E0E4A">
        <w:rPr>
          <w:rFonts w:ascii="Arial" w:hAnsi="Arial" w:cs="Arial"/>
        </w:rPr>
        <w:t>Complutense</w:t>
      </w:r>
      <w:proofErr w:type="spellEnd"/>
      <w:r w:rsidR="000E0E4A">
        <w:rPr>
          <w:rFonts w:ascii="Arial" w:hAnsi="Arial" w:cs="Arial"/>
        </w:rPr>
        <w:t xml:space="preserve"> University. </w:t>
      </w:r>
    </w:p>
    <w:p w14:paraId="43E24A4D" w14:textId="77777777" w:rsidR="0068523A" w:rsidRDefault="0068523A" w:rsidP="00050325">
      <w:pPr>
        <w:spacing w:line="480" w:lineRule="auto"/>
        <w:jc w:val="both"/>
        <w:rPr>
          <w:rFonts w:ascii="Arial" w:hAnsi="Arial" w:cs="Arial"/>
        </w:rPr>
      </w:pPr>
    </w:p>
    <w:p w14:paraId="5B1A66F9" w14:textId="330FAA19" w:rsidR="001D070E" w:rsidRDefault="007A2710" w:rsidP="00050325">
      <w:pPr>
        <w:spacing w:line="480" w:lineRule="auto"/>
        <w:jc w:val="both"/>
        <w:rPr>
          <w:rFonts w:ascii="Arial" w:hAnsi="Arial" w:cs="Arial"/>
        </w:rPr>
      </w:pPr>
      <w:r w:rsidRPr="008C2336">
        <w:rPr>
          <w:rFonts w:ascii="Arial" w:hAnsi="Arial" w:cs="Arial"/>
          <w:b/>
        </w:rPr>
        <w:t>Western Blotting analysis</w:t>
      </w:r>
      <w:r>
        <w:rPr>
          <w:rFonts w:ascii="Arial" w:hAnsi="Arial" w:cs="Arial"/>
        </w:rPr>
        <w:t xml:space="preserve">. </w:t>
      </w:r>
      <w:r w:rsidRPr="008C2336">
        <w:rPr>
          <w:rFonts w:ascii="Arial" w:hAnsi="Arial" w:cs="Arial"/>
        </w:rPr>
        <w:t xml:space="preserve">Proteins </w:t>
      </w:r>
      <w:r>
        <w:rPr>
          <w:rFonts w:ascii="Arial" w:hAnsi="Arial" w:cs="Arial"/>
        </w:rPr>
        <w:t xml:space="preserve">from </w:t>
      </w:r>
      <w:r w:rsidRPr="008C2336">
        <w:rPr>
          <w:rFonts w:ascii="Arial" w:hAnsi="Arial" w:cs="Arial"/>
        </w:rPr>
        <w:t xml:space="preserve">homogenized </w:t>
      </w:r>
      <w:r>
        <w:rPr>
          <w:rFonts w:ascii="Arial" w:hAnsi="Arial" w:cs="Arial"/>
        </w:rPr>
        <w:t xml:space="preserve">lungs </w:t>
      </w:r>
      <w:r w:rsidRPr="008C2336">
        <w:rPr>
          <w:rFonts w:ascii="Arial" w:hAnsi="Arial" w:cs="Arial"/>
        </w:rPr>
        <w:t xml:space="preserve">were </w:t>
      </w:r>
      <w:r w:rsidRPr="00333DC0">
        <w:rPr>
          <w:rFonts w:ascii="Arial" w:hAnsi="Arial" w:cs="Arial"/>
        </w:rPr>
        <w:t xml:space="preserve">transferred to </w:t>
      </w:r>
      <w:r w:rsidR="001973C6" w:rsidRPr="00333DC0">
        <w:rPr>
          <w:rFonts w:ascii="Arial" w:hAnsi="Arial" w:cs="Arial"/>
        </w:rPr>
        <w:t xml:space="preserve">PVDF </w:t>
      </w:r>
      <w:r w:rsidRPr="00333DC0">
        <w:rPr>
          <w:rFonts w:ascii="Arial" w:hAnsi="Arial" w:cs="Arial"/>
        </w:rPr>
        <w:t>membranes, incubated with primary antibodies overnight and then with the secondary p</w:t>
      </w:r>
      <w:r w:rsidR="00345D7B" w:rsidRPr="00333DC0">
        <w:rPr>
          <w:rFonts w:ascii="Arial" w:hAnsi="Arial" w:cs="Arial"/>
        </w:rPr>
        <w:t>eroxidase conjugated antibodies</w:t>
      </w:r>
      <w:r w:rsidR="000E0E4A" w:rsidRPr="00333DC0">
        <w:rPr>
          <w:rFonts w:ascii="Arial" w:hAnsi="Arial" w:cs="Arial"/>
        </w:rPr>
        <w:t xml:space="preserve">. </w:t>
      </w:r>
      <w:r w:rsidRPr="00333DC0">
        <w:rPr>
          <w:rFonts w:ascii="Arial" w:hAnsi="Arial" w:cs="Arial"/>
        </w:rPr>
        <w:t>Blots were imaged usin</w:t>
      </w:r>
      <w:r w:rsidRPr="008C2336">
        <w:rPr>
          <w:rFonts w:ascii="Arial" w:hAnsi="Arial" w:cs="Arial"/>
        </w:rPr>
        <w:t xml:space="preserve">g an </w:t>
      </w:r>
      <w:proofErr w:type="spellStart"/>
      <w:r w:rsidRPr="008C2336">
        <w:rPr>
          <w:rFonts w:ascii="Arial" w:hAnsi="Arial" w:cs="Arial"/>
        </w:rPr>
        <w:t>Odissey</w:t>
      </w:r>
      <w:proofErr w:type="spellEnd"/>
      <w:r w:rsidRPr="008C2336">
        <w:rPr>
          <w:rFonts w:ascii="Arial" w:hAnsi="Arial" w:cs="Arial"/>
        </w:rPr>
        <w:t xml:space="preserve"> Fc System and were quantified by densitometry using Quantity One software.</w:t>
      </w:r>
    </w:p>
    <w:p w14:paraId="3562BBDB" w14:textId="77777777" w:rsidR="00802FAF" w:rsidRDefault="00802FAF" w:rsidP="00050325">
      <w:pPr>
        <w:spacing w:line="480" w:lineRule="auto"/>
        <w:jc w:val="both"/>
        <w:rPr>
          <w:rFonts w:ascii="Arial" w:hAnsi="Arial" w:cs="Arial"/>
          <w:b/>
        </w:rPr>
      </w:pPr>
    </w:p>
    <w:p w14:paraId="405A5573" w14:textId="41A603C2" w:rsidR="00845216" w:rsidRDefault="00802FAF" w:rsidP="00845216">
      <w:pPr>
        <w:spacing w:line="480" w:lineRule="auto"/>
        <w:jc w:val="both"/>
        <w:rPr>
          <w:rFonts w:ascii="Arial" w:hAnsi="Arial" w:cs="Arial"/>
        </w:rPr>
      </w:pPr>
      <w:proofErr w:type="spellStart"/>
      <w:r w:rsidRPr="008C2336">
        <w:rPr>
          <w:rFonts w:ascii="Arial" w:hAnsi="Arial" w:cs="Arial"/>
          <w:b/>
        </w:rPr>
        <w:t>Inmunocytochemistry</w:t>
      </w:r>
      <w:proofErr w:type="spellEnd"/>
      <w:r w:rsidRPr="008C2336">
        <w:rPr>
          <w:rFonts w:ascii="Arial" w:hAnsi="Arial" w:cs="Arial"/>
          <w:b/>
        </w:rPr>
        <w:t>.</w:t>
      </w:r>
      <w:r>
        <w:rPr>
          <w:rFonts w:ascii="Arial" w:hAnsi="Arial" w:cs="Arial"/>
          <w:b/>
        </w:rPr>
        <w:t xml:space="preserve"> </w:t>
      </w:r>
      <w:r w:rsidR="00845216">
        <w:rPr>
          <w:rFonts w:ascii="Arial" w:hAnsi="Arial" w:cs="Arial"/>
        </w:rPr>
        <w:t xml:space="preserve">Fixed </w:t>
      </w:r>
      <w:r w:rsidR="008953B2" w:rsidRPr="008C2336">
        <w:rPr>
          <w:rFonts w:ascii="Arial" w:hAnsi="Arial" w:cs="Arial"/>
        </w:rPr>
        <w:t xml:space="preserve">MASMC or PASMC </w:t>
      </w:r>
      <w:r w:rsidR="00845216">
        <w:rPr>
          <w:rFonts w:ascii="Arial" w:hAnsi="Arial" w:cs="Arial"/>
        </w:rPr>
        <w:t>were incubated</w:t>
      </w:r>
      <w:r w:rsidR="00845216" w:rsidRPr="008C2336">
        <w:rPr>
          <w:rFonts w:ascii="Arial" w:hAnsi="Arial" w:cs="Arial"/>
        </w:rPr>
        <w:t xml:space="preserve"> overnight </w:t>
      </w:r>
      <w:r w:rsidR="00845216">
        <w:rPr>
          <w:rFonts w:ascii="Arial" w:hAnsi="Arial" w:cs="Arial"/>
        </w:rPr>
        <w:t xml:space="preserve">with the primary antibody and afterwards </w:t>
      </w:r>
      <w:r w:rsidR="00845216" w:rsidRPr="008C2336">
        <w:rPr>
          <w:rFonts w:ascii="Arial" w:hAnsi="Arial" w:cs="Arial"/>
        </w:rPr>
        <w:t>incubated for 1 h with secondary conjugated antibody</w:t>
      </w:r>
      <w:r w:rsidR="00845216">
        <w:rPr>
          <w:rFonts w:ascii="Arial" w:hAnsi="Arial" w:cs="Arial"/>
        </w:rPr>
        <w:t xml:space="preserve">. </w:t>
      </w:r>
      <w:r w:rsidR="00845216" w:rsidRPr="008C2336">
        <w:rPr>
          <w:rFonts w:ascii="Arial" w:hAnsi="Arial" w:cs="Arial"/>
          <w:shd w:val="clear" w:color="auto" w:fill="FFFFFF"/>
        </w:rPr>
        <w:t>Coverslips were analysed using a laser scanning confocal microscope</w:t>
      </w:r>
      <w:r w:rsidR="00845216">
        <w:rPr>
          <w:rFonts w:ascii="Arial" w:hAnsi="Arial" w:cs="Arial"/>
          <w:shd w:val="clear" w:color="auto" w:fill="FFFFFF"/>
        </w:rPr>
        <w:t xml:space="preserve">. </w:t>
      </w:r>
      <w:r w:rsidR="00845216" w:rsidRPr="00845216">
        <w:rPr>
          <w:rFonts w:ascii="Arial" w:hAnsi="Arial" w:cs="Arial"/>
        </w:rPr>
        <w:t xml:space="preserve">The details are provided in the </w:t>
      </w:r>
      <w:r w:rsidR="00845216" w:rsidRPr="00845216">
        <w:rPr>
          <w:rFonts w:ascii="Arial" w:hAnsi="Arial" w:cs="Arial"/>
          <w:i/>
        </w:rPr>
        <w:t>online-only Data Supplement.</w:t>
      </w:r>
    </w:p>
    <w:p w14:paraId="5C4C6921" w14:textId="77777777" w:rsidR="00845216" w:rsidRDefault="00845216" w:rsidP="00050325">
      <w:pPr>
        <w:spacing w:line="480" w:lineRule="auto"/>
        <w:jc w:val="both"/>
        <w:rPr>
          <w:rFonts w:ascii="Arial" w:hAnsi="Arial" w:cs="Arial"/>
        </w:rPr>
      </w:pPr>
    </w:p>
    <w:p w14:paraId="3F0B74AA" w14:textId="58CBA069" w:rsidR="007A2710" w:rsidRPr="00310A89" w:rsidRDefault="00E224D0" w:rsidP="00050325">
      <w:pPr>
        <w:spacing w:line="480" w:lineRule="auto"/>
        <w:jc w:val="both"/>
        <w:rPr>
          <w:rFonts w:ascii="Arial" w:hAnsi="Arial" w:cs="Arial"/>
        </w:rPr>
      </w:pPr>
      <w:r w:rsidRPr="00E224D0">
        <w:rPr>
          <w:rFonts w:ascii="Arial" w:hAnsi="Arial" w:cs="Arial"/>
          <w:b/>
        </w:rPr>
        <w:t>Proximity ligation assay (PLA).</w:t>
      </w:r>
      <w:r>
        <w:rPr>
          <w:rFonts w:ascii="Arial" w:hAnsi="Arial" w:cs="Arial"/>
          <w:b/>
        </w:rPr>
        <w:t xml:space="preserve"> </w:t>
      </w:r>
      <w:r w:rsidR="00310A89" w:rsidRPr="008C2336">
        <w:rPr>
          <w:rFonts w:ascii="Arial" w:hAnsi="Arial" w:cs="Arial"/>
        </w:rPr>
        <w:t>PLA technology was used to determine the co</w:t>
      </w:r>
      <w:r w:rsidR="00310A89" w:rsidRPr="008C2336">
        <w:rPr>
          <w:rFonts w:ascii="Palatino Linotype" w:hAnsi="Palatino Linotype" w:cs="Palatino Linotype"/>
        </w:rPr>
        <w:t>‐</w:t>
      </w:r>
      <w:r w:rsidR="00310A89" w:rsidRPr="008C2336">
        <w:rPr>
          <w:rFonts w:ascii="Arial" w:hAnsi="Arial" w:cs="Arial"/>
        </w:rPr>
        <w:t xml:space="preserve">localization of Kv7.4 and Kv7.5 channels in freshly dissociated rat MASMC and PASMC using the </w:t>
      </w:r>
      <w:proofErr w:type="spellStart"/>
      <w:r w:rsidR="00310A89" w:rsidRPr="008C2336">
        <w:rPr>
          <w:rFonts w:ascii="Arial" w:hAnsi="Arial" w:cs="Arial"/>
        </w:rPr>
        <w:t>Duolink</w:t>
      </w:r>
      <w:proofErr w:type="spellEnd"/>
      <w:r w:rsidR="00310A89" w:rsidRPr="008C2336">
        <w:rPr>
          <w:rFonts w:ascii="Arial" w:hAnsi="Arial" w:cs="Arial"/>
        </w:rPr>
        <w:t xml:space="preserve"> </w:t>
      </w:r>
      <w:r w:rsidR="00310A89" w:rsidRPr="008C2336">
        <w:rPr>
          <w:rFonts w:ascii="Arial" w:hAnsi="Arial" w:cs="Arial"/>
          <w:i/>
          <w:iCs/>
        </w:rPr>
        <w:t>in situ</w:t>
      </w:r>
      <w:r w:rsidR="00310A89" w:rsidRPr="008C2336">
        <w:rPr>
          <w:rFonts w:ascii="Arial" w:hAnsi="Arial" w:cs="Arial"/>
        </w:rPr>
        <w:t xml:space="preserve"> (PLA) detection kit 563 in accordance with the manufacturer's instructions</w:t>
      </w:r>
      <w:r w:rsidR="00310A89">
        <w:rPr>
          <w:rFonts w:ascii="Arial" w:hAnsi="Arial" w:cs="Arial"/>
        </w:rPr>
        <w:t xml:space="preserve">. </w:t>
      </w:r>
      <w:r w:rsidR="0046475A" w:rsidRPr="00310A89">
        <w:rPr>
          <w:rFonts w:ascii="Arial" w:hAnsi="Arial" w:cs="Arial"/>
        </w:rPr>
        <w:t xml:space="preserve">The details are provided Methods in the </w:t>
      </w:r>
      <w:r w:rsidR="0046475A" w:rsidRPr="00F968F5">
        <w:rPr>
          <w:rFonts w:ascii="Arial" w:hAnsi="Arial" w:cs="Arial"/>
          <w:i/>
        </w:rPr>
        <w:t>online-only Data Supplemen</w:t>
      </w:r>
      <w:r w:rsidR="00F968F5" w:rsidRPr="00F968F5">
        <w:rPr>
          <w:rFonts w:ascii="Arial" w:hAnsi="Arial" w:cs="Arial"/>
          <w:i/>
        </w:rPr>
        <w:t>t</w:t>
      </w:r>
      <w:r w:rsidR="00310A89" w:rsidRPr="00F968F5">
        <w:rPr>
          <w:rFonts w:ascii="Arial" w:hAnsi="Arial" w:cs="Arial"/>
          <w:i/>
        </w:rPr>
        <w:t>.</w:t>
      </w:r>
      <w:r w:rsidR="00310A89">
        <w:rPr>
          <w:rFonts w:ascii="Arial" w:hAnsi="Arial" w:cs="Arial"/>
        </w:rPr>
        <w:t xml:space="preserve"> </w:t>
      </w:r>
    </w:p>
    <w:p w14:paraId="3587707B" w14:textId="77777777" w:rsidR="007A2710" w:rsidRDefault="007A2710" w:rsidP="00050325">
      <w:pPr>
        <w:spacing w:line="480" w:lineRule="auto"/>
        <w:jc w:val="both"/>
        <w:rPr>
          <w:rFonts w:ascii="Arial" w:hAnsi="Arial" w:cs="Arial"/>
        </w:rPr>
      </w:pPr>
    </w:p>
    <w:p w14:paraId="03A12063" w14:textId="0A573A62" w:rsidR="001D070E" w:rsidRPr="008C2336" w:rsidRDefault="001D070E" w:rsidP="001D070E">
      <w:pPr>
        <w:spacing w:line="480" w:lineRule="auto"/>
        <w:jc w:val="both"/>
        <w:rPr>
          <w:rFonts w:ascii="Arial" w:hAnsi="Arial" w:cs="Arial"/>
        </w:rPr>
      </w:pPr>
      <w:r w:rsidRPr="008C2336">
        <w:rPr>
          <w:rFonts w:ascii="Arial" w:eastAsiaTheme="majorEastAsia" w:hAnsi="Arial" w:cs="Arial"/>
          <w:b/>
          <w:bCs/>
        </w:rPr>
        <w:lastRenderedPageBreak/>
        <w:t xml:space="preserve">Statistical analysis. </w:t>
      </w:r>
      <w:r w:rsidRPr="008C2336">
        <w:rPr>
          <w:rFonts w:ascii="Arial" w:hAnsi="Arial" w:cs="Arial"/>
        </w:rPr>
        <w:t xml:space="preserve">Data are expressed as mean ± SEM. Statistical comparisons were performed using unpaired or paired </w:t>
      </w:r>
      <w:r w:rsidRPr="008C2336">
        <w:rPr>
          <w:rFonts w:ascii="Arial" w:hAnsi="Arial" w:cs="Arial"/>
          <w:i/>
          <w:iCs/>
        </w:rPr>
        <w:t>t</w:t>
      </w:r>
      <w:r w:rsidRPr="008C2336">
        <w:rPr>
          <w:rFonts w:ascii="Arial" w:hAnsi="Arial" w:cs="Arial"/>
        </w:rPr>
        <w:t xml:space="preserve"> tests or two-way ANOVA followed by Bonferroni test. </w:t>
      </w:r>
    </w:p>
    <w:p w14:paraId="1EED41F7" w14:textId="77777777" w:rsidR="001D070E" w:rsidRPr="00192085" w:rsidRDefault="001D070E" w:rsidP="00050325">
      <w:pPr>
        <w:spacing w:line="480" w:lineRule="auto"/>
        <w:jc w:val="both"/>
        <w:rPr>
          <w:rFonts w:ascii="Arial" w:hAnsi="Arial" w:cs="Arial"/>
        </w:rPr>
      </w:pPr>
    </w:p>
    <w:p w14:paraId="7DF421AA" w14:textId="0D8E40C9" w:rsidR="004B035D" w:rsidRPr="00487FD5" w:rsidRDefault="00753AA1" w:rsidP="00E523A0">
      <w:pPr>
        <w:pStyle w:val="Heading2"/>
        <w:tabs>
          <w:tab w:val="left" w:pos="1948"/>
        </w:tabs>
        <w:spacing w:line="480" w:lineRule="auto"/>
        <w:rPr>
          <w:rFonts w:ascii="Arial" w:hAnsi="Arial"/>
          <w:i w:val="0"/>
          <w:sz w:val="24"/>
          <w:szCs w:val="24"/>
        </w:rPr>
      </w:pPr>
      <w:r w:rsidRPr="00487FD5">
        <w:rPr>
          <w:rFonts w:ascii="Arial" w:hAnsi="Arial"/>
          <w:i w:val="0"/>
          <w:sz w:val="24"/>
          <w:szCs w:val="24"/>
        </w:rPr>
        <w:t>Results</w:t>
      </w:r>
      <w:r w:rsidR="007C37DB" w:rsidRPr="00487FD5">
        <w:rPr>
          <w:rFonts w:ascii="Arial" w:hAnsi="Arial"/>
          <w:i w:val="0"/>
          <w:sz w:val="24"/>
          <w:szCs w:val="24"/>
        </w:rPr>
        <w:tab/>
      </w:r>
    </w:p>
    <w:p w14:paraId="164DA866" w14:textId="5A0F070C" w:rsidR="00F176BC" w:rsidRPr="00487FD5" w:rsidRDefault="00F176BC" w:rsidP="00EC7DDA">
      <w:pPr>
        <w:spacing w:line="480" w:lineRule="auto"/>
        <w:rPr>
          <w:rFonts w:ascii="Arial" w:hAnsi="Arial"/>
        </w:rPr>
      </w:pPr>
      <w:r w:rsidRPr="00487FD5">
        <w:rPr>
          <w:rFonts w:ascii="Arial" w:hAnsi="Arial"/>
          <w:b/>
        </w:rPr>
        <w:t>Total K</w:t>
      </w:r>
      <w:r w:rsidRPr="00487FD5">
        <w:rPr>
          <w:rFonts w:ascii="Arial" w:hAnsi="Arial"/>
          <w:b/>
          <w:vertAlign w:val="superscript"/>
        </w:rPr>
        <w:t>+</w:t>
      </w:r>
      <w:r w:rsidRPr="00487FD5">
        <w:rPr>
          <w:rFonts w:ascii="Arial" w:hAnsi="Arial"/>
          <w:vertAlign w:val="subscript"/>
        </w:rPr>
        <w:t xml:space="preserve"> </w:t>
      </w:r>
      <w:r w:rsidRPr="00487FD5">
        <w:rPr>
          <w:rFonts w:ascii="Arial" w:hAnsi="Arial"/>
          <w:b/>
        </w:rPr>
        <w:t xml:space="preserve">current is decreased while Kv7 current is preserved in </w:t>
      </w:r>
      <w:proofErr w:type="spellStart"/>
      <w:r w:rsidRPr="00487FD5">
        <w:rPr>
          <w:rFonts w:ascii="Arial" w:hAnsi="Arial"/>
          <w:b/>
        </w:rPr>
        <w:t>Su</w:t>
      </w:r>
      <w:proofErr w:type="spellEnd"/>
      <w:r w:rsidRPr="00487FD5">
        <w:rPr>
          <w:rFonts w:ascii="Arial" w:hAnsi="Arial"/>
          <w:b/>
        </w:rPr>
        <w:t>/</w:t>
      </w:r>
      <w:proofErr w:type="spellStart"/>
      <w:r w:rsidRPr="00487FD5">
        <w:rPr>
          <w:rFonts w:ascii="Arial" w:hAnsi="Arial"/>
          <w:b/>
        </w:rPr>
        <w:t>Hpx</w:t>
      </w:r>
      <w:proofErr w:type="spellEnd"/>
      <w:r w:rsidRPr="00487FD5">
        <w:rPr>
          <w:rFonts w:ascii="Arial" w:hAnsi="Arial"/>
          <w:b/>
        </w:rPr>
        <w:t>-PASMC</w:t>
      </w:r>
      <w:r w:rsidRPr="00487FD5">
        <w:rPr>
          <w:rFonts w:ascii="Arial" w:hAnsi="Arial"/>
        </w:rPr>
        <w:t xml:space="preserve"> </w:t>
      </w:r>
    </w:p>
    <w:p w14:paraId="7ED38111" w14:textId="51DE6AAE" w:rsidR="00252909" w:rsidRPr="00487FD5" w:rsidRDefault="00252909" w:rsidP="00EC7DDA">
      <w:pPr>
        <w:spacing w:line="480" w:lineRule="auto"/>
        <w:jc w:val="both"/>
        <w:rPr>
          <w:rFonts w:ascii="Arial" w:hAnsi="Arial"/>
        </w:rPr>
      </w:pPr>
      <w:r w:rsidRPr="00487FD5">
        <w:rPr>
          <w:rFonts w:ascii="Arial" w:hAnsi="Arial"/>
        </w:rPr>
        <w:t>Whole cell patch cla</w:t>
      </w:r>
      <w:r w:rsidR="00B8365E" w:rsidRPr="00487FD5">
        <w:rPr>
          <w:rFonts w:ascii="Arial" w:hAnsi="Arial"/>
        </w:rPr>
        <w:t>mp recordings from normal PASMC</w:t>
      </w:r>
      <w:r w:rsidRPr="00487FD5">
        <w:rPr>
          <w:rFonts w:ascii="Arial" w:hAnsi="Arial"/>
        </w:rPr>
        <w:t xml:space="preserve"> produced large rapidly activating voltage-dependent K</w:t>
      </w:r>
      <w:r w:rsidRPr="00487FD5">
        <w:rPr>
          <w:rFonts w:ascii="Arial" w:hAnsi="Arial"/>
          <w:vertAlign w:val="superscript"/>
        </w:rPr>
        <w:t>+</w:t>
      </w:r>
      <w:r w:rsidRPr="00487FD5">
        <w:rPr>
          <w:rFonts w:ascii="Arial" w:hAnsi="Arial"/>
        </w:rPr>
        <w:t xml:space="preserve"> currents (Fig</w:t>
      </w:r>
      <w:r w:rsidR="00154995" w:rsidRPr="00487FD5">
        <w:rPr>
          <w:rFonts w:ascii="Arial" w:hAnsi="Arial"/>
        </w:rPr>
        <w:t>ure</w:t>
      </w:r>
      <w:r w:rsidRPr="00487FD5">
        <w:rPr>
          <w:rFonts w:ascii="Arial" w:hAnsi="Arial"/>
        </w:rPr>
        <w:t xml:space="preserve"> 1). The total K</w:t>
      </w:r>
      <w:r w:rsidRPr="00487FD5">
        <w:rPr>
          <w:rFonts w:ascii="Arial" w:hAnsi="Arial"/>
          <w:vertAlign w:val="superscript"/>
        </w:rPr>
        <w:t>+</w:t>
      </w:r>
      <w:r w:rsidRPr="00487FD5">
        <w:rPr>
          <w:rFonts w:ascii="Arial" w:hAnsi="Arial"/>
        </w:rPr>
        <w:t xml:space="preserve"> current was dramatically reduced in PASMC from </w:t>
      </w:r>
      <w:proofErr w:type="spellStart"/>
      <w:r w:rsidRPr="00487FD5">
        <w:rPr>
          <w:rFonts w:ascii="Arial" w:hAnsi="Arial"/>
        </w:rPr>
        <w:t>Su</w:t>
      </w:r>
      <w:proofErr w:type="spellEnd"/>
      <w:r w:rsidRPr="00487FD5">
        <w:rPr>
          <w:rFonts w:ascii="Arial" w:hAnsi="Arial"/>
        </w:rPr>
        <w:t>/</w:t>
      </w:r>
      <w:proofErr w:type="spellStart"/>
      <w:r w:rsidRPr="00487FD5">
        <w:rPr>
          <w:rFonts w:ascii="Arial" w:hAnsi="Arial"/>
        </w:rPr>
        <w:t>Hpx</w:t>
      </w:r>
      <w:proofErr w:type="spellEnd"/>
      <w:r w:rsidRPr="00487FD5">
        <w:rPr>
          <w:rFonts w:ascii="Arial" w:hAnsi="Arial"/>
        </w:rPr>
        <w:t xml:space="preserve"> rats (Figure 1A and 1B). This was associated with a more depolarized membrane potenti</w:t>
      </w:r>
      <w:r w:rsidR="00B8365E" w:rsidRPr="00487FD5">
        <w:rPr>
          <w:rFonts w:ascii="Arial" w:hAnsi="Arial"/>
        </w:rPr>
        <w:t xml:space="preserve">al in </w:t>
      </w:r>
      <w:proofErr w:type="spellStart"/>
      <w:r w:rsidR="00B8365E" w:rsidRPr="00487FD5">
        <w:rPr>
          <w:rFonts w:ascii="Arial" w:hAnsi="Arial"/>
        </w:rPr>
        <w:t>Su</w:t>
      </w:r>
      <w:proofErr w:type="spellEnd"/>
      <w:r w:rsidR="00B8365E" w:rsidRPr="00487FD5">
        <w:rPr>
          <w:rFonts w:ascii="Arial" w:hAnsi="Arial"/>
        </w:rPr>
        <w:t>/</w:t>
      </w:r>
      <w:proofErr w:type="spellStart"/>
      <w:r w:rsidR="00B8365E" w:rsidRPr="00487FD5">
        <w:rPr>
          <w:rFonts w:ascii="Arial" w:hAnsi="Arial"/>
        </w:rPr>
        <w:t>Hpx</w:t>
      </w:r>
      <w:proofErr w:type="spellEnd"/>
      <w:r w:rsidR="00B8365E" w:rsidRPr="00487FD5">
        <w:rPr>
          <w:rFonts w:ascii="Arial" w:hAnsi="Arial"/>
        </w:rPr>
        <w:t>-PASMC compared to c</w:t>
      </w:r>
      <w:r w:rsidRPr="00487FD5">
        <w:rPr>
          <w:rFonts w:ascii="Arial" w:hAnsi="Arial"/>
        </w:rPr>
        <w:t>ontrol-PASMC (Figure 1C). To characterize the contribution of the Kv7 channels to the total</w:t>
      </w:r>
      <w:r w:rsidRPr="00487FD5">
        <w:rPr>
          <w:rFonts w:ascii="Arial" w:hAnsi="Arial"/>
          <w:vertAlign w:val="subscript"/>
        </w:rPr>
        <w:t xml:space="preserve"> </w:t>
      </w:r>
      <w:r w:rsidRPr="00487FD5">
        <w:rPr>
          <w:rFonts w:ascii="Arial" w:hAnsi="Arial"/>
        </w:rPr>
        <w:t>K</w:t>
      </w:r>
      <w:r w:rsidRPr="00487FD5">
        <w:rPr>
          <w:rFonts w:ascii="Arial" w:hAnsi="Arial"/>
          <w:vertAlign w:val="superscript"/>
        </w:rPr>
        <w:t>+</w:t>
      </w:r>
      <w:r w:rsidRPr="00487FD5">
        <w:rPr>
          <w:rFonts w:ascii="Arial" w:hAnsi="Arial"/>
          <w:vertAlign w:val="subscript"/>
        </w:rPr>
        <w:t xml:space="preserve"> </w:t>
      </w:r>
      <w:r w:rsidRPr="00487FD5">
        <w:rPr>
          <w:rFonts w:ascii="Arial" w:hAnsi="Arial"/>
        </w:rPr>
        <w:t>current, we used a specific K</w:t>
      </w:r>
      <w:r w:rsidR="000B61F3" w:rsidRPr="00487FD5">
        <w:rPr>
          <w:rFonts w:ascii="Arial" w:hAnsi="Arial"/>
        </w:rPr>
        <w:t>v7 channel inhibitor, XE991 (10</w:t>
      </w:r>
      <w:r w:rsidR="000B61F3" w:rsidRPr="00487FD5">
        <w:rPr>
          <w:rFonts w:ascii="Arial" w:hAnsi="Arial"/>
          <w:vertAlign w:val="superscript"/>
        </w:rPr>
        <w:t>-5</w:t>
      </w:r>
      <w:r w:rsidR="000B61F3" w:rsidRPr="00487FD5">
        <w:rPr>
          <w:rFonts w:ascii="Arial" w:hAnsi="Arial"/>
        </w:rPr>
        <w:t>M</w:t>
      </w:r>
      <w:r w:rsidRPr="00487FD5">
        <w:rPr>
          <w:rFonts w:ascii="Arial" w:hAnsi="Arial"/>
        </w:rPr>
        <w:t>) (Figure 1D). XE991 inhibited the K</w:t>
      </w:r>
      <w:r w:rsidRPr="00487FD5">
        <w:rPr>
          <w:rFonts w:ascii="Arial" w:hAnsi="Arial"/>
          <w:vertAlign w:val="superscript"/>
        </w:rPr>
        <w:t>+</w:t>
      </w:r>
      <w:r w:rsidRPr="00487FD5">
        <w:rPr>
          <w:rFonts w:ascii="Arial" w:hAnsi="Arial"/>
          <w:vertAlign w:val="subscript"/>
        </w:rPr>
        <w:t xml:space="preserve"> </w:t>
      </w:r>
      <w:r w:rsidRPr="00487FD5">
        <w:rPr>
          <w:rFonts w:ascii="Arial" w:hAnsi="Arial"/>
        </w:rPr>
        <w:t xml:space="preserve">current at test potentials more positive than -30mV in both control and </w:t>
      </w:r>
      <w:proofErr w:type="spellStart"/>
      <w:r w:rsidRPr="00487FD5">
        <w:rPr>
          <w:rFonts w:ascii="Arial" w:hAnsi="Arial"/>
        </w:rPr>
        <w:t>Su</w:t>
      </w:r>
      <w:proofErr w:type="spellEnd"/>
      <w:r w:rsidRPr="00487FD5">
        <w:rPr>
          <w:rFonts w:ascii="Arial" w:hAnsi="Arial"/>
        </w:rPr>
        <w:t>/</w:t>
      </w:r>
      <w:proofErr w:type="spellStart"/>
      <w:r w:rsidRPr="00487FD5">
        <w:rPr>
          <w:rFonts w:ascii="Arial" w:hAnsi="Arial"/>
        </w:rPr>
        <w:t>Hpx</w:t>
      </w:r>
      <w:proofErr w:type="spellEnd"/>
      <w:r w:rsidRPr="00487FD5">
        <w:rPr>
          <w:rFonts w:ascii="Arial" w:hAnsi="Arial"/>
        </w:rPr>
        <w:t xml:space="preserve"> PASMC.</w:t>
      </w:r>
      <w:r w:rsidR="00642727" w:rsidRPr="00487FD5">
        <w:rPr>
          <w:rFonts w:ascii="Arial" w:hAnsi="Arial"/>
        </w:rPr>
        <w:t xml:space="preserve"> </w:t>
      </w:r>
      <w:r w:rsidR="00A40E43" w:rsidRPr="00A40E43">
        <w:rPr>
          <w:rFonts w:ascii="Arial" w:hAnsi="Arial"/>
          <w:highlight w:val="yellow"/>
        </w:rPr>
        <w:t xml:space="preserve">The XE991-sensitive current amplitude, calculated by subtracting the current in the absence and in the presence of XE991 in PASMC from control or </w:t>
      </w:r>
      <w:proofErr w:type="spellStart"/>
      <w:r w:rsidR="00A40E43" w:rsidRPr="00A40E43">
        <w:rPr>
          <w:rFonts w:ascii="Arial" w:hAnsi="Arial"/>
          <w:highlight w:val="yellow"/>
        </w:rPr>
        <w:t>Su</w:t>
      </w:r>
      <w:proofErr w:type="spellEnd"/>
      <w:r w:rsidR="00A40E43" w:rsidRPr="00A40E43">
        <w:rPr>
          <w:rFonts w:ascii="Arial" w:hAnsi="Arial"/>
          <w:highlight w:val="yellow"/>
        </w:rPr>
        <w:t>/</w:t>
      </w:r>
      <w:proofErr w:type="spellStart"/>
      <w:r w:rsidR="00A40E43" w:rsidRPr="00A40E43">
        <w:rPr>
          <w:rFonts w:ascii="Arial" w:hAnsi="Arial"/>
          <w:highlight w:val="yellow"/>
        </w:rPr>
        <w:t>Hpx</w:t>
      </w:r>
      <w:proofErr w:type="spellEnd"/>
      <w:r w:rsidR="00A40E43" w:rsidRPr="00A40E43">
        <w:rPr>
          <w:rFonts w:ascii="Arial" w:hAnsi="Arial"/>
          <w:highlight w:val="yellow"/>
        </w:rPr>
        <w:t xml:space="preserve"> treated animals is shown in Figure 1E</w:t>
      </w:r>
      <w:r w:rsidRPr="00A40E43">
        <w:rPr>
          <w:rFonts w:ascii="Arial" w:hAnsi="Arial"/>
          <w:highlight w:val="yellow"/>
        </w:rPr>
        <w:t xml:space="preserve">. </w:t>
      </w:r>
      <w:r w:rsidR="00A40E43">
        <w:rPr>
          <w:rFonts w:ascii="Arial" w:hAnsi="Arial"/>
          <w:highlight w:val="yellow"/>
        </w:rPr>
        <w:t>As shown in Figure 1F</w:t>
      </w:r>
      <w:r w:rsidRPr="00A40E43">
        <w:rPr>
          <w:rFonts w:ascii="Arial" w:hAnsi="Arial"/>
          <w:highlight w:val="yellow"/>
        </w:rPr>
        <w:t>,</w:t>
      </w:r>
      <w:r w:rsidRPr="00487FD5">
        <w:rPr>
          <w:rFonts w:ascii="Arial" w:hAnsi="Arial"/>
        </w:rPr>
        <w:t xml:space="preserve"> the percentage of the current sensitive to XE991 was </w:t>
      </w:r>
      <w:r w:rsidR="00642727" w:rsidRPr="00487FD5">
        <w:rPr>
          <w:rFonts w:ascii="Arial" w:hAnsi="Arial"/>
        </w:rPr>
        <w:t>significantly</w:t>
      </w:r>
      <w:r w:rsidRPr="00487FD5">
        <w:rPr>
          <w:rFonts w:ascii="Arial" w:hAnsi="Arial"/>
        </w:rPr>
        <w:t xml:space="preserve"> higher </w:t>
      </w:r>
      <w:r w:rsidR="00B8365E" w:rsidRPr="00487FD5">
        <w:rPr>
          <w:rFonts w:ascii="Arial" w:hAnsi="Arial"/>
        </w:rPr>
        <w:t xml:space="preserve">in </w:t>
      </w:r>
      <w:proofErr w:type="spellStart"/>
      <w:r w:rsidR="00B8365E" w:rsidRPr="00487FD5">
        <w:rPr>
          <w:rFonts w:ascii="Arial" w:hAnsi="Arial"/>
        </w:rPr>
        <w:t>Su</w:t>
      </w:r>
      <w:proofErr w:type="spellEnd"/>
      <w:r w:rsidR="00B8365E" w:rsidRPr="00487FD5">
        <w:rPr>
          <w:rFonts w:ascii="Arial" w:hAnsi="Arial"/>
        </w:rPr>
        <w:t>/</w:t>
      </w:r>
      <w:proofErr w:type="spellStart"/>
      <w:r w:rsidR="00B8365E" w:rsidRPr="00487FD5">
        <w:rPr>
          <w:rFonts w:ascii="Arial" w:hAnsi="Arial"/>
        </w:rPr>
        <w:t>Hpx</w:t>
      </w:r>
      <w:proofErr w:type="spellEnd"/>
      <w:r w:rsidR="00B8365E" w:rsidRPr="00487FD5">
        <w:rPr>
          <w:rFonts w:ascii="Arial" w:hAnsi="Arial"/>
        </w:rPr>
        <w:t>-PASMC compared to c</w:t>
      </w:r>
      <w:r w:rsidR="00A40E43">
        <w:rPr>
          <w:rFonts w:ascii="Arial" w:hAnsi="Arial"/>
        </w:rPr>
        <w:t xml:space="preserve">ontrol-PASMC </w:t>
      </w:r>
      <w:r w:rsidRPr="00487FD5">
        <w:rPr>
          <w:rFonts w:ascii="Arial" w:hAnsi="Arial"/>
        </w:rPr>
        <w:t xml:space="preserve">indicating a greater contribution of Kv7 channels to the total current in experimental </w:t>
      </w:r>
      <w:r w:rsidR="00333DC0" w:rsidRPr="00333DC0">
        <w:rPr>
          <w:rFonts w:ascii="Arial" w:hAnsi="Arial" w:cs="Arial"/>
          <w:highlight w:val="yellow"/>
        </w:rPr>
        <w:t>PH</w:t>
      </w:r>
      <w:r w:rsidRPr="00487FD5">
        <w:rPr>
          <w:rFonts w:ascii="Arial" w:hAnsi="Arial"/>
        </w:rPr>
        <w:t xml:space="preserve">. </w:t>
      </w:r>
    </w:p>
    <w:p w14:paraId="3EA2F25C" w14:textId="77777777" w:rsidR="007B4953" w:rsidRPr="00487FD5" w:rsidRDefault="007B4953" w:rsidP="00EC7DDA">
      <w:pPr>
        <w:spacing w:line="480" w:lineRule="auto"/>
        <w:rPr>
          <w:rFonts w:ascii="Arial" w:hAnsi="Arial"/>
          <w:b/>
          <w:bCs/>
          <w:i/>
        </w:rPr>
      </w:pPr>
    </w:p>
    <w:p w14:paraId="00D56EA6" w14:textId="15AA4B44" w:rsidR="00F176BC" w:rsidRPr="00487FD5" w:rsidRDefault="00F176BC" w:rsidP="00EC7DDA">
      <w:pPr>
        <w:spacing w:line="480" w:lineRule="auto"/>
        <w:rPr>
          <w:rFonts w:ascii="Arial" w:hAnsi="Arial"/>
          <w:b/>
          <w:bCs/>
        </w:rPr>
      </w:pPr>
      <w:r w:rsidRPr="00487FD5">
        <w:rPr>
          <w:rFonts w:ascii="Arial" w:hAnsi="Arial"/>
          <w:b/>
          <w:bCs/>
        </w:rPr>
        <w:t xml:space="preserve">Enhanced response to Kv7 channel modulators in </w:t>
      </w:r>
      <w:r w:rsidR="00E523A0" w:rsidRPr="00487FD5">
        <w:rPr>
          <w:rFonts w:ascii="Arial" w:hAnsi="Arial"/>
          <w:b/>
          <w:bCs/>
        </w:rPr>
        <w:t xml:space="preserve">PA from </w:t>
      </w:r>
      <w:r w:rsidR="00333DC0" w:rsidRPr="00333DC0">
        <w:rPr>
          <w:rFonts w:ascii="Arial" w:hAnsi="Arial" w:cs="Arial"/>
          <w:b/>
          <w:highlight w:val="yellow"/>
        </w:rPr>
        <w:t>PH</w:t>
      </w:r>
      <w:r w:rsidR="00E523A0" w:rsidRPr="00487FD5">
        <w:rPr>
          <w:rFonts w:ascii="Arial" w:hAnsi="Arial"/>
          <w:b/>
          <w:bCs/>
        </w:rPr>
        <w:t xml:space="preserve"> animals</w:t>
      </w:r>
    </w:p>
    <w:p w14:paraId="58175E7B" w14:textId="064AC565" w:rsidR="00B03C9B" w:rsidRDefault="00F176BC" w:rsidP="00EC7DDA">
      <w:pPr>
        <w:spacing w:line="480" w:lineRule="auto"/>
        <w:jc w:val="both"/>
        <w:rPr>
          <w:rFonts w:ascii="Arial" w:hAnsi="Arial"/>
          <w:bCs/>
        </w:rPr>
      </w:pPr>
      <w:r w:rsidRPr="00487FD5">
        <w:rPr>
          <w:rFonts w:ascii="Arial" w:hAnsi="Arial"/>
          <w:bCs/>
        </w:rPr>
        <w:t xml:space="preserve">The cumulative addition of XE991 caused a minor </w:t>
      </w:r>
      <w:r w:rsidR="006A27A9" w:rsidRPr="00487FD5">
        <w:rPr>
          <w:rFonts w:ascii="Arial" w:hAnsi="Arial"/>
          <w:bCs/>
        </w:rPr>
        <w:t xml:space="preserve">effect </w:t>
      </w:r>
      <w:r w:rsidR="002C74C7" w:rsidRPr="00487FD5">
        <w:rPr>
          <w:rFonts w:ascii="Arial" w:hAnsi="Arial"/>
          <w:bCs/>
        </w:rPr>
        <w:t xml:space="preserve">in the </w:t>
      </w:r>
      <w:r w:rsidR="00B04AF6" w:rsidRPr="00487FD5">
        <w:rPr>
          <w:rFonts w:ascii="Arial" w:hAnsi="Arial"/>
          <w:bCs/>
        </w:rPr>
        <w:t>basal tone</w:t>
      </w:r>
      <w:r w:rsidR="002C74C7" w:rsidRPr="00487FD5">
        <w:rPr>
          <w:rFonts w:ascii="Arial" w:hAnsi="Arial"/>
          <w:bCs/>
        </w:rPr>
        <w:t xml:space="preserve"> of control-</w:t>
      </w:r>
      <w:r w:rsidRPr="00487FD5">
        <w:rPr>
          <w:rFonts w:ascii="Arial" w:hAnsi="Arial"/>
          <w:bCs/>
        </w:rPr>
        <w:t xml:space="preserve">PA, whereas a clear vasoconstrictor effect was observed in PA from </w:t>
      </w:r>
      <w:proofErr w:type="spellStart"/>
      <w:r w:rsidRPr="00487FD5">
        <w:rPr>
          <w:rFonts w:ascii="Arial" w:hAnsi="Arial"/>
          <w:bCs/>
        </w:rPr>
        <w:t>Su</w:t>
      </w:r>
      <w:proofErr w:type="spellEnd"/>
      <w:r w:rsidRPr="00487FD5">
        <w:rPr>
          <w:rFonts w:ascii="Arial" w:hAnsi="Arial"/>
          <w:bCs/>
        </w:rPr>
        <w:t>/</w:t>
      </w:r>
      <w:proofErr w:type="spellStart"/>
      <w:r w:rsidRPr="00487FD5">
        <w:rPr>
          <w:rFonts w:ascii="Arial" w:hAnsi="Arial"/>
          <w:bCs/>
        </w:rPr>
        <w:t>Hpx</w:t>
      </w:r>
      <w:proofErr w:type="spellEnd"/>
      <w:r w:rsidRPr="00487FD5">
        <w:rPr>
          <w:rFonts w:ascii="Arial" w:hAnsi="Arial"/>
          <w:bCs/>
        </w:rPr>
        <w:t xml:space="preserve"> rats (Figures 2</w:t>
      </w:r>
      <w:r w:rsidR="006A27A9" w:rsidRPr="00487FD5">
        <w:rPr>
          <w:rFonts w:ascii="Arial" w:hAnsi="Arial"/>
          <w:bCs/>
        </w:rPr>
        <w:t>A</w:t>
      </w:r>
      <w:r w:rsidRPr="00487FD5">
        <w:rPr>
          <w:rFonts w:ascii="Arial" w:hAnsi="Arial"/>
          <w:bCs/>
        </w:rPr>
        <w:t xml:space="preserve"> and </w:t>
      </w:r>
      <w:r w:rsidR="00070DA7">
        <w:rPr>
          <w:rFonts w:ascii="Arial" w:hAnsi="Arial"/>
          <w:bCs/>
        </w:rPr>
        <w:t>2</w:t>
      </w:r>
      <w:r w:rsidRPr="00487FD5">
        <w:rPr>
          <w:rFonts w:ascii="Arial" w:hAnsi="Arial"/>
          <w:bCs/>
        </w:rPr>
        <w:t xml:space="preserve">B). In line with these results, we observed that the Kv7 channel opener retigabine had </w:t>
      </w:r>
      <w:r w:rsidR="006A27A9" w:rsidRPr="00487FD5">
        <w:rPr>
          <w:rFonts w:ascii="Arial" w:hAnsi="Arial"/>
          <w:bCs/>
        </w:rPr>
        <w:t>a negligible vasodilator effect</w:t>
      </w:r>
      <w:r w:rsidR="002C74C7" w:rsidRPr="00487FD5">
        <w:rPr>
          <w:rFonts w:ascii="Arial" w:hAnsi="Arial"/>
          <w:bCs/>
        </w:rPr>
        <w:t xml:space="preserve"> in control-</w:t>
      </w:r>
      <w:r w:rsidRPr="00487FD5">
        <w:rPr>
          <w:rFonts w:ascii="Arial" w:hAnsi="Arial"/>
          <w:bCs/>
        </w:rPr>
        <w:t>PA, but caused a marked vasodilator response in PA</w:t>
      </w:r>
      <w:r w:rsidR="00735C4B" w:rsidRPr="00487FD5">
        <w:rPr>
          <w:rFonts w:ascii="Arial" w:hAnsi="Arial"/>
          <w:bCs/>
        </w:rPr>
        <w:t xml:space="preserve"> </w:t>
      </w:r>
      <w:r w:rsidR="00735C4B" w:rsidRPr="00487FD5">
        <w:rPr>
          <w:rFonts w:ascii="Arial" w:hAnsi="Arial"/>
          <w:bCs/>
        </w:rPr>
        <w:lastRenderedPageBreak/>
        <w:t xml:space="preserve">from </w:t>
      </w:r>
      <w:proofErr w:type="spellStart"/>
      <w:r w:rsidR="00735C4B" w:rsidRPr="00487FD5">
        <w:rPr>
          <w:rFonts w:ascii="Arial" w:hAnsi="Arial"/>
          <w:bCs/>
        </w:rPr>
        <w:t>Su</w:t>
      </w:r>
      <w:proofErr w:type="spellEnd"/>
      <w:r w:rsidR="00735C4B" w:rsidRPr="00487FD5">
        <w:rPr>
          <w:rFonts w:ascii="Arial" w:hAnsi="Arial"/>
          <w:bCs/>
        </w:rPr>
        <w:t>/</w:t>
      </w:r>
      <w:proofErr w:type="spellStart"/>
      <w:r w:rsidR="00735C4B" w:rsidRPr="00487FD5">
        <w:rPr>
          <w:rFonts w:ascii="Arial" w:hAnsi="Arial"/>
          <w:bCs/>
        </w:rPr>
        <w:t>Hpx</w:t>
      </w:r>
      <w:proofErr w:type="spellEnd"/>
      <w:r w:rsidRPr="00487FD5">
        <w:rPr>
          <w:rFonts w:ascii="Arial" w:hAnsi="Arial"/>
          <w:bCs/>
        </w:rPr>
        <w:t xml:space="preserve"> rats (Figure 2C and 2D). </w:t>
      </w:r>
      <w:r w:rsidR="00867115">
        <w:rPr>
          <w:rFonts w:ascii="Arial" w:hAnsi="Arial"/>
          <w:bCs/>
          <w:highlight w:val="yellow"/>
        </w:rPr>
        <w:t>We also found that the</w:t>
      </w:r>
      <w:r w:rsidR="00867115" w:rsidRPr="00867115">
        <w:rPr>
          <w:rFonts w:ascii="Arial" w:hAnsi="Arial"/>
          <w:bCs/>
          <w:highlight w:val="yellow"/>
        </w:rPr>
        <w:t xml:space="preserve"> in vitro incubation with SUGEN did not affect retigabine-induced relaxation and had not additive detrimental effects to hypoxia on </w:t>
      </w:r>
      <w:proofErr w:type="spellStart"/>
      <w:r w:rsidR="00867115" w:rsidRPr="00867115">
        <w:rPr>
          <w:rFonts w:ascii="Arial" w:hAnsi="Arial"/>
          <w:bCs/>
          <w:highlight w:val="yellow"/>
        </w:rPr>
        <w:t>Kv</w:t>
      </w:r>
      <w:proofErr w:type="spellEnd"/>
      <w:r w:rsidR="00867115" w:rsidRPr="00867115">
        <w:rPr>
          <w:rFonts w:ascii="Arial" w:hAnsi="Arial"/>
          <w:bCs/>
          <w:highlight w:val="yellow"/>
        </w:rPr>
        <w:t xml:space="preserve"> currents</w:t>
      </w:r>
      <w:r w:rsidR="002754BB">
        <w:rPr>
          <w:rFonts w:ascii="Arial" w:hAnsi="Arial"/>
          <w:bCs/>
          <w:highlight w:val="yellow"/>
        </w:rPr>
        <w:t xml:space="preserve"> (Supplementary Figure S1)</w:t>
      </w:r>
      <w:r w:rsidR="00867115" w:rsidRPr="00867115">
        <w:rPr>
          <w:rFonts w:ascii="Arial" w:hAnsi="Arial"/>
          <w:bCs/>
          <w:highlight w:val="yellow"/>
        </w:rPr>
        <w:t>.</w:t>
      </w:r>
      <w:r w:rsidR="00867115">
        <w:rPr>
          <w:rFonts w:ascii="Arial" w:hAnsi="Arial"/>
          <w:bCs/>
        </w:rPr>
        <w:t xml:space="preserve"> </w:t>
      </w:r>
    </w:p>
    <w:p w14:paraId="1A2C5473" w14:textId="77777777" w:rsidR="00E35614" w:rsidRDefault="00E35614" w:rsidP="00EC7DDA">
      <w:pPr>
        <w:spacing w:line="480" w:lineRule="auto"/>
        <w:jc w:val="both"/>
        <w:rPr>
          <w:rFonts w:ascii="Arial" w:hAnsi="Arial"/>
          <w:bCs/>
          <w:highlight w:val="yellow"/>
        </w:rPr>
      </w:pPr>
    </w:p>
    <w:p w14:paraId="17028164" w14:textId="25554E41" w:rsidR="00F176BC" w:rsidRPr="00487FD5" w:rsidRDefault="00B03C9B" w:rsidP="00EC7DDA">
      <w:pPr>
        <w:spacing w:line="480" w:lineRule="auto"/>
        <w:jc w:val="both"/>
        <w:rPr>
          <w:rFonts w:ascii="Arial" w:hAnsi="Arial"/>
          <w:bCs/>
        </w:rPr>
      </w:pPr>
      <w:r w:rsidRPr="00E35614">
        <w:rPr>
          <w:rFonts w:ascii="Arial" w:hAnsi="Arial"/>
          <w:bCs/>
          <w:highlight w:val="yellow"/>
        </w:rPr>
        <w:t>Additionally</w:t>
      </w:r>
      <w:r w:rsidR="00E35614">
        <w:rPr>
          <w:rFonts w:ascii="Arial" w:hAnsi="Arial"/>
          <w:bCs/>
          <w:highlight w:val="yellow"/>
        </w:rPr>
        <w:t>,</w:t>
      </w:r>
      <w:r w:rsidRPr="00E35614">
        <w:rPr>
          <w:rFonts w:ascii="Arial" w:hAnsi="Arial"/>
          <w:bCs/>
          <w:highlight w:val="yellow"/>
        </w:rPr>
        <w:t xml:space="preserve"> we teste</w:t>
      </w:r>
      <w:r w:rsidR="00E35614">
        <w:rPr>
          <w:rFonts w:ascii="Arial" w:hAnsi="Arial"/>
          <w:bCs/>
          <w:highlight w:val="yellow"/>
        </w:rPr>
        <w:t>d</w:t>
      </w:r>
      <w:r w:rsidRPr="00E35614">
        <w:rPr>
          <w:rFonts w:ascii="Arial" w:hAnsi="Arial"/>
          <w:bCs/>
          <w:highlight w:val="yellow"/>
        </w:rPr>
        <w:t xml:space="preserve"> whether retigabine had ant</w:t>
      </w:r>
      <w:r w:rsidR="00884F5A">
        <w:rPr>
          <w:rFonts w:ascii="Arial" w:hAnsi="Arial"/>
          <w:bCs/>
          <w:highlight w:val="yellow"/>
        </w:rPr>
        <w:t>i</w:t>
      </w:r>
      <w:r w:rsidRPr="00E35614">
        <w:rPr>
          <w:rFonts w:ascii="Arial" w:hAnsi="Arial"/>
          <w:bCs/>
          <w:highlight w:val="yellow"/>
        </w:rPr>
        <w:t xml:space="preserve">proliferative effects in PASMC from control or PH (induced by </w:t>
      </w:r>
      <w:proofErr w:type="spellStart"/>
      <w:r w:rsidRPr="00E35614">
        <w:rPr>
          <w:rFonts w:ascii="Arial" w:hAnsi="Arial"/>
          <w:bCs/>
          <w:highlight w:val="yellow"/>
        </w:rPr>
        <w:t>monocrotaline</w:t>
      </w:r>
      <w:proofErr w:type="spellEnd"/>
      <w:r w:rsidRPr="00E35614">
        <w:rPr>
          <w:rFonts w:ascii="Arial" w:hAnsi="Arial"/>
          <w:bCs/>
          <w:highlight w:val="yellow"/>
        </w:rPr>
        <w:t>) rats. Notably, retigabine displayed marked</w:t>
      </w:r>
      <w:r w:rsidR="00E35614" w:rsidRPr="00E35614">
        <w:rPr>
          <w:rFonts w:ascii="Arial" w:hAnsi="Arial"/>
          <w:bCs/>
          <w:highlight w:val="yellow"/>
        </w:rPr>
        <w:t xml:space="preserve"> </w:t>
      </w:r>
      <w:r w:rsidRPr="00E35614">
        <w:rPr>
          <w:rFonts w:ascii="Arial" w:hAnsi="Arial"/>
          <w:bCs/>
          <w:highlight w:val="yellow"/>
        </w:rPr>
        <w:t>antiproliferative effect</w:t>
      </w:r>
      <w:r w:rsidR="00E35614">
        <w:rPr>
          <w:rFonts w:ascii="Arial" w:hAnsi="Arial"/>
          <w:bCs/>
          <w:highlight w:val="yellow"/>
        </w:rPr>
        <w:t>s</w:t>
      </w:r>
      <w:r w:rsidRPr="00E35614">
        <w:rPr>
          <w:rFonts w:ascii="Arial" w:hAnsi="Arial"/>
          <w:bCs/>
          <w:highlight w:val="yellow"/>
        </w:rPr>
        <w:t xml:space="preserve"> in PASMC from PH but not from control animals</w:t>
      </w:r>
      <w:r w:rsidR="00E35614" w:rsidRPr="00E35614">
        <w:rPr>
          <w:rFonts w:ascii="Arial" w:hAnsi="Arial"/>
          <w:bCs/>
          <w:highlight w:val="yellow"/>
        </w:rPr>
        <w:t xml:space="preserve"> (Supplementary Figure S</w:t>
      </w:r>
      <w:r w:rsidR="00E35614">
        <w:rPr>
          <w:rFonts w:ascii="Arial" w:hAnsi="Arial"/>
          <w:bCs/>
          <w:highlight w:val="yellow"/>
        </w:rPr>
        <w:t>2</w:t>
      </w:r>
      <w:r w:rsidR="00E35614" w:rsidRPr="00E35614">
        <w:rPr>
          <w:rFonts w:ascii="Arial" w:hAnsi="Arial"/>
          <w:bCs/>
          <w:highlight w:val="yellow"/>
        </w:rPr>
        <w:t>). Altogether t</w:t>
      </w:r>
      <w:r w:rsidR="00F176BC" w:rsidRPr="00E35614">
        <w:rPr>
          <w:rFonts w:ascii="Arial" w:hAnsi="Arial"/>
          <w:bCs/>
          <w:highlight w:val="yellow"/>
        </w:rPr>
        <w:t xml:space="preserve">hese results, suggested a greater functional role of Kv7 channels in PA </w:t>
      </w:r>
      <w:r w:rsidR="006A27A9" w:rsidRPr="00E35614">
        <w:rPr>
          <w:rFonts w:ascii="Arial" w:hAnsi="Arial"/>
          <w:bCs/>
          <w:highlight w:val="yellow"/>
        </w:rPr>
        <w:t xml:space="preserve">from </w:t>
      </w:r>
      <w:r w:rsidR="00333DC0" w:rsidRPr="00E35614">
        <w:rPr>
          <w:rFonts w:ascii="Arial" w:hAnsi="Arial" w:cs="Arial"/>
          <w:highlight w:val="yellow"/>
        </w:rPr>
        <w:t>PH</w:t>
      </w:r>
      <w:r w:rsidR="006A27A9" w:rsidRPr="00E35614">
        <w:rPr>
          <w:rFonts w:ascii="Arial" w:hAnsi="Arial"/>
          <w:bCs/>
          <w:highlight w:val="yellow"/>
        </w:rPr>
        <w:t xml:space="preserve"> as compared to control animals</w:t>
      </w:r>
      <w:r w:rsidR="00E35614" w:rsidRPr="00E35614">
        <w:rPr>
          <w:rFonts w:ascii="Arial" w:hAnsi="Arial"/>
          <w:bCs/>
          <w:highlight w:val="yellow"/>
        </w:rPr>
        <w:t>.</w:t>
      </w:r>
    </w:p>
    <w:p w14:paraId="021393B1" w14:textId="77777777" w:rsidR="005D59BD" w:rsidRPr="00487FD5" w:rsidRDefault="005D59BD" w:rsidP="00EC7DDA">
      <w:pPr>
        <w:spacing w:line="480" w:lineRule="auto"/>
        <w:rPr>
          <w:rFonts w:ascii="Arial" w:hAnsi="Arial"/>
          <w:b/>
          <w:bCs/>
          <w:i/>
        </w:rPr>
      </w:pPr>
    </w:p>
    <w:p w14:paraId="04B1F7CF" w14:textId="03CF3A34" w:rsidR="00F176BC" w:rsidRPr="00487FD5" w:rsidRDefault="00F176BC" w:rsidP="00EC7DDA">
      <w:pPr>
        <w:spacing w:line="480" w:lineRule="auto"/>
        <w:jc w:val="both"/>
        <w:rPr>
          <w:rFonts w:ascii="Arial" w:hAnsi="Arial"/>
          <w:b/>
        </w:rPr>
      </w:pPr>
      <w:r w:rsidRPr="00487FD5">
        <w:rPr>
          <w:rFonts w:ascii="Arial" w:hAnsi="Arial"/>
          <w:b/>
        </w:rPr>
        <w:t xml:space="preserve">Altered </w:t>
      </w:r>
      <w:r w:rsidR="001265F0" w:rsidRPr="00487FD5">
        <w:rPr>
          <w:rFonts w:ascii="Arial" w:hAnsi="Arial"/>
          <w:b/>
        </w:rPr>
        <w:t xml:space="preserve">lung </w:t>
      </w:r>
      <w:r w:rsidRPr="00487FD5">
        <w:rPr>
          <w:rFonts w:ascii="Arial" w:hAnsi="Arial"/>
          <w:b/>
        </w:rPr>
        <w:t xml:space="preserve">expression of Kv7 and KCNE ancillary subunits in </w:t>
      </w:r>
      <w:r w:rsidR="00333DC0" w:rsidRPr="00333DC0">
        <w:rPr>
          <w:rFonts w:ascii="Arial" w:hAnsi="Arial" w:cs="Arial"/>
          <w:b/>
          <w:highlight w:val="yellow"/>
        </w:rPr>
        <w:t>PH</w:t>
      </w:r>
    </w:p>
    <w:p w14:paraId="51F036B8" w14:textId="73B44EB6" w:rsidR="00F176BC" w:rsidRPr="00487FD5" w:rsidRDefault="0054615F" w:rsidP="00EC7DDA">
      <w:pPr>
        <w:spacing w:line="480" w:lineRule="auto"/>
        <w:jc w:val="both"/>
        <w:rPr>
          <w:rFonts w:ascii="Arial" w:hAnsi="Arial"/>
          <w:bCs/>
        </w:rPr>
      </w:pPr>
      <w:r w:rsidRPr="00487FD5">
        <w:rPr>
          <w:rFonts w:ascii="Arial" w:hAnsi="Arial"/>
        </w:rPr>
        <w:t xml:space="preserve">We analysed the protein expression of Kv7.1, Kv7.4 and Kv7.5 channels by Western blot in </w:t>
      </w:r>
      <w:r w:rsidR="001265F0" w:rsidRPr="00487FD5">
        <w:rPr>
          <w:rFonts w:ascii="Arial" w:hAnsi="Arial"/>
        </w:rPr>
        <w:t xml:space="preserve">lungs from </w:t>
      </w:r>
      <w:proofErr w:type="spellStart"/>
      <w:r w:rsidRPr="00487FD5">
        <w:rPr>
          <w:rFonts w:ascii="Arial" w:hAnsi="Arial"/>
        </w:rPr>
        <w:t>Su</w:t>
      </w:r>
      <w:proofErr w:type="spellEnd"/>
      <w:r w:rsidRPr="00487FD5">
        <w:rPr>
          <w:rFonts w:ascii="Arial" w:hAnsi="Arial"/>
        </w:rPr>
        <w:t>/</w:t>
      </w:r>
      <w:proofErr w:type="spellStart"/>
      <w:r w:rsidRPr="00487FD5">
        <w:rPr>
          <w:rFonts w:ascii="Arial" w:hAnsi="Arial"/>
        </w:rPr>
        <w:t>Hpx</w:t>
      </w:r>
      <w:proofErr w:type="spellEnd"/>
      <w:r w:rsidR="001265F0" w:rsidRPr="00487FD5">
        <w:rPr>
          <w:rFonts w:ascii="Arial" w:hAnsi="Arial"/>
        </w:rPr>
        <w:t xml:space="preserve"> rats</w:t>
      </w:r>
      <w:r w:rsidRPr="00487FD5">
        <w:rPr>
          <w:rFonts w:ascii="Arial" w:hAnsi="Arial"/>
        </w:rPr>
        <w:t xml:space="preserve"> and </w:t>
      </w:r>
      <w:r w:rsidR="001265F0" w:rsidRPr="00487FD5">
        <w:rPr>
          <w:rFonts w:ascii="Arial" w:hAnsi="Arial"/>
        </w:rPr>
        <w:t xml:space="preserve">human </w:t>
      </w:r>
      <w:r w:rsidRPr="00487FD5">
        <w:rPr>
          <w:rFonts w:ascii="Arial" w:hAnsi="Arial"/>
        </w:rPr>
        <w:t>PAH</w:t>
      </w:r>
      <w:r w:rsidR="001265F0" w:rsidRPr="00487FD5">
        <w:rPr>
          <w:rFonts w:ascii="Arial" w:hAnsi="Arial"/>
        </w:rPr>
        <w:t xml:space="preserve"> patients</w:t>
      </w:r>
      <w:r w:rsidRPr="00487FD5">
        <w:rPr>
          <w:rFonts w:ascii="Arial" w:hAnsi="Arial"/>
        </w:rPr>
        <w:t xml:space="preserve"> compared to controls. We found no changes in the</w:t>
      </w:r>
      <w:r w:rsidR="001265F0" w:rsidRPr="00487FD5">
        <w:rPr>
          <w:rFonts w:ascii="Arial" w:hAnsi="Arial"/>
        </w:rPr>
        <w:t xml:space="preserve"> expression </w:t>
      </w:r>
      <w:r w:rsidR="007B1C67" w:rsidRPr="00487FD5">
        <w:rPr>
          <w:rFonts w:ascii="Arial" w:hAnsi="Arial"/>
        </w:rPr>
        <w:t>of Kv7.1</w:t>
      </w:r>
      <w:r w:rsidRPr="00487FD5">
        <w:rPr>
          <w:rFonts w:ascii="Arial" w:hAnsi="Arial"/>
        </w:rPr>
        <w:t xml:space="preserve"> or Kv7.5 subunits but there was a clear downregulation of Kv7.4 channel expression </w:t>
      </w:r>
      <w:r w:rsidR="003A5BBA" w:rsidRPr="00487FD5">
        <w:rPr>
          <w:rFonts w:ascii="Arial" w:hAnsi="Arial"/>
        </w:rPr>
        <w:t xml:space="preserve">in </w:t>
      </w:r>
      <w:proofErr w:type="spellStart"/>
      <w:r w:rsidR="003A5BBA" w:rsidRPr="00487FD5">
        <w:rPr>
          <w:rFonts w:ascii="Arial" w:hAnsi="Arial"/>
        </w:rPr>
        <w:t>Su</w:t>
      </w:r>
      <w:proofErr w:type="spellEnd"/>
      <w:r w:rsidR="003A5BBA" w:rsidRPr="00487FD5">
        <w:rPr>
          <w:rFonts w:ascii="Arial" w:hAnsi="Arial"/>
        </w:rPr>
        <w:t>/</w:t>
      </w:r>
      <w:proofErr w:type="spellStart"/>
      <w:r w:rsidR="003A5BBA" w:rsidRPr="00487FD5">
        <w:rPr>
          <w:rFonts w:ascii="Arial" w:hAnsi="Arial"/>
        </w:rPr>
        <w:t>Hpx</w:t>
      </w:r>
      <w:proofErr w:type="spellEnd"/>
      <w:r w:rsidRPr="00487FD5">
        <w:rPr>
          <w:rFonts w:ascii="Arial" w:hAnsi="Arial"/>
        </w:rPr>
        <w:t xml:space="preserve">-lungs compared to controls (Figure 3A). Nevertheless, no differences in any of the subunits were found in human samples (Figure 3B).  Since these results could not help to explain the </w:t>
      </w:r>
      <w:r w:rsidRPr="00487FD5">
        <w:rPr>
          <w:rFonts w:ascii="Arial" w:hAnsi="Arial"/>
          <w:bCs/>
        </w:rPr>
        <w:t xml:space="preserve">increased contribution of Kv7 channels in </w:t>
      </w:r>
      <w:proofErr w:type="spellStart"/>
      <w:r w:rsidRPr="00487FD5">
        <w:rPr>
          <w:rFonts w:ascii="Arial" w:hAnsi="Arial"/>
          <w:bCs/>
        </w:rPr>
        <w:t>Su</w:t>
      </w:r>
      <w:proofErr w:type="spellEnd"/>
      <w:r w:rsidRPr="00487FD5">
        <w:rPr>
          <w:rFonts w:ascii="Arial" w:hAnsi="Arial"/>
          <w:bCs/>
        </w:rPr>
        <w:t>/</w:t>
      </w:r>
      <w:proofErr w:type="spellStart"/>
      <w:r w:rsidRPr="00487FD5">
        <w:rPr>
          <w:rFonts w:ascii="Arial" w:hAnsi="Arial"/>
          <w:bCs/>
        </w:rPr>
        <w:t>Hpx</w:t>
      </w:r>
      <w:proofErr w:type="spellEnd"/>
      <w:r w:rsidRPr="00487FD5">
        <w:rPr>
          <w:rFonts w:ascii="Arial" w:hAnsi="Arial"/>
          <w:bCs/>
        </w:rPr>
        <w:t xml:space="preserve">-PA, we also analysed the levels of expression of the regulatory KCNE subunits. Interestingly, the expression of KCNE4, but not that of KCNE3, </w:t>
      </w:r>
      <w:r w:rsidR="00B04AF6" w:rsidRPr="00487FD5">
        <w:rPr>
          <w:rFonts w:ascii="Arial" w:hAnsi="Arial"/>
          <w:bCs/>
        </w:rPr>
        <w:t xml:space="preserve">was upregulated in both </w:t>
      </w:r>
      <w:proofErr w:type="spellStart"/>
      <w:r w:rsidR="00B04AF6" w:rsidRPr="00487FD5">
        <w:rPr>
          <w:rFonts w:ascii="Arial" w:hAnsi="Arial"/>
          <w:bCs/>
        </w:rPr>
        <w:t>Su</w:t>
      </w:r>
      <w:proofErr w:type="spellEnd"/>
      <w:r w:rsidR="00B04AF6" w:rsidRPr="00487FD5">
        <w:rPr>
          <w:rFonts w:ascii="Arial" w:hAnsi="Arial"/>
          <w:bCs/>
        </w:rPr>
        <w:t>/</w:t>
      </w:r>
      <w:proofErr w:type="spellStart"/>
      <w:r w:rsidR="00B04AF6" w:rsidRPr="00487FD5">
        <w:rPr>
          <w:rFonts w:ascii="Arial" w:hAnsi="Arial"/>
          <w:bCs/>
        </w:rPr>
        <w:t>Hyp</w:t>
      </w:r>
      <w:proofErr w:type="spellEnd"/>
      <w:r w:rsidR="00B04AF6" w:rsidRPr="00487FD5">
        <w:rPr>
          <w:rFonts w:ascii="Arial" w:hAnsi="Arial"/>
          <w:bCs/>
        </w:rPr>
        <w:t xml:space="preserve"> (Figure 3C) and PAH patients (Figure 3D) lung samples compared to controls.</w:t>
      </w:r>
    </w:p>
    <w:p w14:paraId="219BFADF" w14:textId="77777777" w:rsidR="00B04AF6" w:rsidRPr="00487FD5" w:rsidRDefault="00B04AF6" w:rsidP="00EC7DDA">
      <w:pPr>
        <w:spacing w:line="480" w:lineRule="auto"/>
        <w:jc w:val="both"/>
        <w:rPr>
          <w:rFonts w:ascii="Arial" w:hAnsi="Arial"/>
          <w:b/>
          <w:i/>
        </w:rPr>
      </w:pPr>
    </w:p>
    <w:p w14:paraId="0BC893F6" w14:textId="64605AEF" w:rsidR="00634CD0" w:rsidRPr="00487FD5" w:rsidRDefault="00634CD0" w:rsidP="00EC7DDA">
      <w:pPr>
        <w:spacing w:line="480" w:lineRule="auto"/>
        <w:jc w:val="both"/>
        <w:rPr>
          <w:rFonts w:ascii="Arial" w:hAnsi="Arial"/>
          <w:b/>
        </w:rPr>
      </w:pPr>
      <w:r w:rsidRPr="00487FD5">
        <w:rPr>
          <w:rFonts w:ascii="Arial" w:hAnsi="Arial"/>
          <w:b/>
        </w:rPr>
        <w:t xml:space="preserve">Enhanced response to Kv7 channel modulators under conditions mimicking the </w:t>
      </w:r>
      <w:r w:rsidR="006A27A9" w:rsidRPr="00487FD5">
        <w:rPr>
          <w:rFonts w:ascii="Arial" w:hAnsi="Arial"/>
          <w:b/>
        </w:rPr>
        <w:t>ion</w:t>
      </w:r>
      <w:r w:rsidR="007D12AD" w:rsidRPr="00487FD5">
        <w:rPr>
          <w:rFonts w:ascii="Arial" w:hAnsi="Arial"/>
          <w:b/>
        </w:rPr>
        <w:t xml:space="preserve"> channel</w:t>
      </w:r>
      <w:r w:rsidR="001265F0" w:rsidRPr="00487FD5">
        <w:rPr>
          <w:rFonts w:ascii="Arial" w:hAnsi="Arial"/>
          <w:b/>
        </w:rPr>
        <w:t xml:space="preserve"> remodelling that occurs in PAH</w:t>
      </w:r>
    </w:p>
    <w:p w14:paraId="5F0578AD" w14:textId="73CBB2A7" w:rsidR="00DD320F" w:rsidRPr="00487FD5" w:rsidRDefault="00DD320F" w:rsidP="00EC7DDA">
      <w:pPr>
        <w:spacing w:line="480" w:lineRule="auto"/>
        <w:jc w:val="both"/>
        <w:rPr>
          <w:rFonts w:ascii="Arial" w:hAnsi="Arial"/>
        </w:rPr>
      </w:pPr>
      <w:r w:rsidRPr="00487FD5">
        <w:rPr>
          <w:rFonts w:ascii="Arial" w:hAnsi="Arial"/>
        </w:rPr>
        <w:lastRenderedPageBreak/>
        <w:t xml:space="preserve">Downregulation of TASK-1 and Kv1.5 channels is a hallmark of PAH </w:t>
      </w:r>
      <w:r w:rsidR="00DD016C">
        <w:rPr>
          <w:rFonts w:ascii="Arial" w:hAnsi="Arial"/>
        </w:rPr>
        <w:fldChar w:fldCharType="begin"/>
      </w:r>
      <w:r w:rsidR="00DD016C">
        <w:rPr>
          <w:rFonts w:ascii="Arial" w:hAnsi="Arial"/>
        </w:rPr>
        <w:instrText xml:space="preserve"> ADDIN ZOTERO_ITEM CSL_CITATION {"citationID":"M9Y3kOFQ","properties":{"unsorted":true,"formattedCitation":"\\super 8,7,11,9,15,39,14,13,12,10\\nosupersub{}","plainCitation":"8,7,11,9,15,39,14,13,12,10","noteIndex":0},"citationItems":[{"id":2384,"uris":["http://zotero.org/users/1883518/items/C7FV5AGA"],"uri":["http://zotero.org/users/1883518/items/C7FV5AGA"],"itemData":{"id":2384,"type":"article-journal","abstract":"Pulmonary vascular tone is strongly influenced by the resting membrane potential of smooth muscle cells, depolarization promoting Ca2+ influx, and contraction. The resting potential is determined largely by the activity of K+-selective ion channels, the molecular nature of which has been debated for some time. In this study, we provide strong evidence that the two-pore domain K+ channel, TASK-1, mediates a noninactivating, background K+ current (IKN), which sets the resting membrane potential in rabbit pulmonary artery smooth muscle cells (PASMCs). TASK-1 mRNA was found to be present in PASMCs, and the membranes of PASMCs contained TASK-1 protein. Both IKN and the resting potential were found to be exquisitely sensitive to extracellular pH, acidosis inhibiting the current and causing depolarization. Moreover, IKN and the resting potential were enhanced by halothane (1 mmol/L), inhibited by Zn2+ (100 to 200 micromol/L) and anandamide (10 micromol/L), but insensitive to cytoplasmic Ca2+. These properties are all diagnostic of TASK-1 channels and add to previously identified features of IKN that are shared with TASK-1, such as inhibition by hypoxia, low sensitivity to 4-aminopyridine and quinine and insensitivity to tetraethylammonium ions. It is therefore concluded that TASK-1 channels are major contributors to the resting potential in pulmonary artery smooth muscle. They are likely to play an important role in mediating pulmonary vascular responses to changes in extracellular pH, and they could be responsible for the modulatory effects of pH on hypoxic pulmonary vasoconstriction.","container-title":"Circulation Research","DOI":"10.1161/01.RES.0000099883.68414.61","ISSN":"1524-4571","issue":"10","journalAbbreviation":"Circ. Res.","language":"eng","note":"PMID: 14551239","page":"957-964","source":"PubMed","title":"Two-pore domain K channel, TASK-1, in pulmonary artery smooth muscle cells","volume":"93","author":[{"family":"Gurney","given":"A. M."},{"family":"Osipenko","given":"O. N."},{"family":"MacMillan","given":"D."},{"family":"McFarlane","given":"K. M."},{"family":"Tate","given":"R. J."},{"family":"Kempsill","given":"F. E. J."}],"issued":{"date-parts":[["2003",11,14]]}},"label":"page"},{"id":2387,"uris":["http://zotero.org/users/1883518/items/XHEDGVMQ"],"uri":["http://zotero.org/users/1883518/items/XHEDGVMQ"],"itemData":{"id":2387,"type":"article-journal","abstract":"BACKGROUND: Mutations in the KCNK3 gene have been identified in some patients suffering from heritable pulmonary arterial hypertension (PAH). KCNK3 encodes an outward rectifier K(+) channel, and each identified mutation leads to a loss of function. However, the pathophysiological role of potassium channel subfamily K member 3 (KCNK3) in PAH is unclear. We hypothesized that loss of function of KCNK3 is a hallmark of idiopathic and heritable PAH and contributes to dysfunction of pulmonary artery smooth muscle cells and pulmonary artery endothelial cells, leading to pulmonary artery remodeling: consequently, restoring KCNK3 function could alleviate experimental pulmonary hypertension (PH).\nMETHODS AND RESULTS: We demonstrated that KCNK3 expression and function were reduced in human PAH and in monocrotaline-induced PH in rats. Using a patch-clamp technique in freshly isolated (not cultured) pulmonary artery smooth muscle cells and pulmonary artery endothelial cells, we found that KCNK3 current decreased progressively during the development of monocrotaline-induced PH and correlated with plasma-membrane depolarization. We demonstrated that KCNK3 modulated pulmonary arterial tone. Long-term inhibition of KCNK3 in rats induced distal neomuscularization and early hemodynamic signs of PH, which were related to exaggerated proliferation of pulmonary artery endothelial cells, pulmonary artery smooth muscle cell, adventitial fibroblasts, and pulmonary and systemic inflammation. Lastly, in vivo pharmacological activation of KCNK3 significantly reversed monocrotaline-induced PH in rats.\nCONCLUSIONS: In PAH and experimental PH, KCNK3 expression and activity are strongly reduced in pulmonary artery smooth muscle cells and endothelial cells. KCNK3 inhibition promoted increased proliferation, vasoconstriction, and inflammation. In vivo pharmacological activation of KCNK3 alleviated monocrotaline-induced PH, thus demonstrating that loss of KCNK3 is a key event in PAH pathogenesis and thus could be therapeutically targeted.","container-title":"Circulation","DOI":"10.1161/CIRCULATIONAHA.115.020951","ISSN":"1524-4539","issue":"14","journalAbbreviation":"Circulation","language":"eng","note":"PMID: 26912814","page":"1371-1385","source":"PubMed","title":"Potassium Channel Subfamily K Member 3 (KCNK3) Contributes to the Development of Pulmonary Arterial Hypertension","volume":"133","author":[{"family":"Antigny","given":"Fabrice"},{"family":"Hautefort","given":"Aurélie"},{"family":"Meloche","given":"Jolyane"},{"family":"Belacel-Ouari","given":"Milia"},{"family":"Manoury","given":"Boris"},{"family":"Rucker-Martin","given":"Catherine"},{"family":"Péchoux","given":"Christine"},{"family":"Potus","given":"François"},{"family":"Nadeau","given":"Valérie"},{"family":"Tremblay","given":"Eve"},{"family":"Ruffenach","given":"Grégoire"},{"family":"Bourgeois","given":"Alice"},{"family":"Dorfmüller","given":"Peter"},{"family":"Breuils-Bonnet","given":"Sandra"},{"family":"Fadel","given":"Elie"},{"family":"Ranchoux","given":"Benoît"},{"family":"Jourdon","given":"Philippe"},{"family":"Girerd","given":"Barbara"},{"family":"Montani","given":"David"},{"family":"Provencher","given":"Steeve"},{"family":"Bonnet","given":"Sébastien"},{"family":"Simonneau","given":"Gérald"},{"family":"Humbert","given":"Marc"},{"family":"Perros","given":"Frédéric"}],"issued":{"date-parts":[["2016",4,5]]}},"label":"page"},{"id":2749,"uris":["http://zotero.org/users/1883518/items/QZDUQYYE"],"uri":["http://zotero.org/users/1883518/items/QZDUQYYE"],"itemData":{"id":2749,"type":"article-journal","abstract":"TWIK-related acid-sensitive potassium channel 1 (TASK-1 encoded by KCNK3) belongs to the family of two-pore domain potassium channels. This gene subfamily is constitutively active at physiological resting membrane potentials in excitable cells, including smooth muscle cells, and has been particularly linked to the human pulmonary circulation. TASK-1 channels are sensitive to a wide array of physiological and pharmacological mediators that affect their activity such as unsaturated fatty acids, extracellular pH, hypoxia, anaesthetics and intracellular signalling pathways. Recent studies show that modulation of TASK-1 channels, either directly or indirectly by targeting their regulatory mechanisms, has the potential to control pulmonary arterial tone in humans. Furthermore, mutations in KCNK3 have been identified as a rare cause of both familial and idiopathic pulmonary arterial hypertension. This review summarises our current state of knowledge of the functional role of TASK-1 channels in the pulmonary circulation in health and disease, with special emphasis on current advancements in the field.","container-title":"The European Respiratory Journal","DOI":"10.1183/13993003.00754-2017","ISSN":"1399-3003","issue":"5","journalAbbreviation":"Eur. Respir. J.","language":"eng","note":"PMID: 29122916","source":"PubMed","title":"TASK-1 (KCNK3) channels in the lung: from cell biology to clinical implications","title-short":"TASK-1 (KCNK3) channels in the lung","volume":"50","author":[{"family":"Olschewski","given":"Andrea"},{"family":"Veale","given":"Emma L."},{"family":"Nagy","given":"Bence M."},{"family":"Nagaraj","given":"Chandran"},{"family":"Kwapiszewska","given":"Grazyna"},{"family":"Antigny","given":"Fabrice"},{"family":"Lambert","given":"Mélanie"},{"family":"Humbert","given":"Marc"},{"family":"Czirják","given":"Gábor"},{"family":"Enyedi","given":"Péter"},{"family":"Mathie","given":"Alistair"}],"issued":{"date-parts":[["2017"]]}},"label":"page"},{"id":2765,"uris":["http://zotero.org/users/1883518/items/PHGHSG9W"],"uri":["http://zotero.org/users/1883518/items/PHGHSG9W"],"itemData":{"id":2765,"type":"article-journal","abstract":"Aims: Mutations in the KCNK3 gene, which encodes for an outward-rectifier K+ channel, have been identified in patients suffering from pulmonary arterial hypertension (PAH), and constitute the first described channelopathy in PAH. In human PAH and experimental pulmonary hypertension (PH), we demonstrated that KCNK3 expression and function are severely reduced in pulmonary vascular cells, promoting PH-like phenotype at the morphologic and haemodynamic levels. Since KCNK3 channel is also expressed in both the human and rodent heart, we aimed to elucidate the pathophysiological role of KCNK3 channel in right ventricular (RV) hypertrophy (RVH) related to PH.\nMethods and results: Using whole-cell Patch-clamp technique, we demonstrated that KCNK3 is predominantly expressed in adult rat RV cardiomyocytes compared to the left ventricle cardiomyocytes and participates in the repolarizing phase of the RV action potential. We revealed a reduction in KCNK3 function prior to development of RVH and the rise of pulmonary vascular resistance. KCNK3 function is severely reduced in RV cardiomyocytes during the development of RVH in several rat models of PH (exposure to monocrotaline, chronic hypoxia, and Sugen/hypoxia) and chronic RV pressure overload (pulmonary artery banding). In experimental PH, we revealed a reduction in KCNK3 function before any rise in pulmonary vascular resistance and the development of RVH. KCNK3 mRNA level is also reduced in human RV tissues from PAH patients compared to non-PAH patients. In line with these findings, chronic inhibition of KCNK3 in rats with the specific inhibitor (A293) induces RV hypertrophy which is associated with the re-expression of foetal genes, RV fibrosis, RV inflammation, and subsequent loss of RV performance as assessed by echocardiography.\nConclusion: Our data indicate that loss of KCNK3 function and expression is a hallmark of the RV hypertrophy/dysfunction associated with PH.","container-title":"Cardiovascular Research","DOI":"10.1093/cvr/cvy016","ISSN":"1755-3245","issue":"6","journalAbbreviation":"Cardiovasc. Res.","language":"eng","note":"PMID: 29360952","page":"880-893","source":"PubMed","title":"Loss of KCNK3 is a hallmark of RV hypertrophy/dysfunction associated with pulmonary hypertension","volume":"114","author":[{"family":"Lambert","given":"Mélanie"},{"family":"Boet","given":"Angèle"},{"family":"Rucker-Martin","given":"Catherine"},{"family":"Mendes-Ferreira","given":"Pedro"},{"family":"Capuano","given":"Véronique"},{"family":"Hatem","given":"Stéphane"},{"family":"Adão","given":"Rui"},{"family":"Brás-Silva","given":"Carmen"},{"family":"Hautefort","given":"Aurélie"},{"family":"Michel","given":"Jean-Baptiste"},{"family":"Dorfmuller","given":"Peter"},{"family":"Fadel","given":"Elie"},{"family":"Kotsimbos","given":"Tom"},{"family":"Price","given":"Laura"},{"family":"Jourdon","given":"Philippe"},{"family":"Montani","given":"David"},{"family":"Humbert","given":"Marc"},{"family":"Perros","given":"Frédéric"},{"family":"Antigny","given":"Fabrice"}],"issued":{"date-parts":[["2018"]],"season":"01"}},"label":"page"},{"id":2760,"uris":["http://zotero.org/users/1883518/items/IVCQZLEX"],"uri":["http://zotero.org/users/1883518/items/IVCQZLEX"],"itemData":{"id":2760,"type":"article-journal","abstract":"Activity of voltage-gated K+ channels (KV) in pulmonary arterial smooth muscle cells (PASMC) is pivotal in controlling membrane potential, cytoplasmic free Ca2+ concentration ([Ca2+]cyt, and pulmonary vasomotor tone. Acute hypoxia selectively inhibits KV channels, depolarizes PASMC, raises [Ca2+]cyt, and causes pulmonary vasoconstriction and vascular remodeling. Prolonged hypoxia (24-60 h) decreased significantly the mRNA levels of KV channel alpha subunits, KV1.2 and KV1.5. Consistently, the protein levels of KV1.2 and KV1.5 were also decreased significantly by hypoxia (48-72 h). Nevertheless, hypoxia affected negligibly the mRNA levels of KV channel beta subunits (KVbeta1, KVbeta2, and KVbeta3). The native K+ channels are composed of pore-forming alpha and auxiliary beta subunits. Assembly of KV beta subunits with alpha subunits confers rapid inactivation on the slowly or non-inactivating delayed rectifier KV channels. KV beta subunits also function as an open-channel blocker of KV channels. Thus, the diminished transcription and expression of KV alpha subunits may reduce the number of KV channels and decrease KC currents. Unchanged transcription of KV beta subunits may increase the fraction of the KV channel alpha subunits that are associated with beta subunits and further reduce the total KV currents. These data demonstrate a novel mechanism by which chronic hypoxia may cause pulmonary vasoconstriction and hypertension.","container-title":"The Journal of Clinical Investigation","DOI":"10.1172/JCI119774","ISSN":"0021-9738","issue":"9","journalAbbreviation":"J. Clin. Invest.","language":"eng","note":"PMID: 9410914\nPMCID: PMC508432","page":"2347-2353","source":"PubMed","title":"Hypoxia inhibits gene expression of voltage-gated K+ channel alpha subunits in pulmonary artery smooth muscle cells","volume":"100","author":[{"family":"Wang","given":"J."},{"family":"Juhaszova","given":"M."},{"family":"Rubin","given":"L. J."},{"family":"Yuan","given":"X. J."}],"issued":{"date-parts":[["1997",11,1]]}},"label":"page"},{"id":2352,"uris":["http://zotero.org/users/1883518/items/UKAJ72EU"],"uri":["http://zotero.org/users/1883518/items/UKAJ72EU"],"itemData":{"id":2352,"type":"article-journal","abstract":"BACKGROUND: Primary pulmonary hypertension (PPH) is a rare disease of unknown cause. Although PPH and secondary pulmonary hypertension (SPH) share many clinical and pathological characteristics, their origins may be disparate. In pulmonary artery smooth muscle cells (PASMCs), the activity of voltage-gated K+ (KV) channels governs membrane potential (Em) and regulates cytosolic free Ca2+ concentration ([Ca2+]cyt). A rise in [Ca2+]cyt is a trigger of vasoconstriction and a stimulus of smooth muscle proliferation.\nMETHODS AND RESULTS: Fluorescence microscopy and patch clamp techniques were used to measure [Ca2+]cyt, Em, and KV currents in PASMCs. Mean pulmonary arterial pressures were comparable (46+/-4 and 53+/-4 mm Hg; P=0.30) in SPH and PPH patients. However, PPH-PASMCs had a higher resting [Ca2+]cyt than cells from patients with SPH and nonpulmonary hypertension disease. Consistently, PPH-PASMCs had a more depolarized Em than SPH-PASMCs. Furthermore, KV currents were significantly diminished in PPH-PASMCs. Because of the dysfunctional KV channels, the response of [Ca2+]cyt to the KV channel blocker 4-aminopyridine was significantly attenuated in PPH-PASMCs, whereas the response to 60 mmol/L K+ was comparable to that in SPH-PASMCs.\nCONCLUSIONS: These results indicate that KV channel function in PPH-PASMCs is inhibited compared with SPH-PASMCs. The resulting membrane depolarization and increase in [Ca2+]cyt lead to pulmonary vasoconstriction and PASMC proliferation. Our data suggest that defects in PASMC KV channels in PPH patients may be a unique mechanism involved in initiating and maintaining pulmonary vasoconstriction and appear to play a role in the pathogenesis of PPH.","container-title":"Circulation","DOI":"10.1161/01.cir.98.14.1400","ISSN":"0009-7322","issue":"14","journalAbbreviation":"Circulation","language":"eng","note":"PMID: 9760294","page":"1400-1406","source":"PubMed","title":"Dysfunctional voltage-gated K+ channels in pulmonary artery smooth muscle cells of patients with primary pulmonary hypertension","volume":"98","author":[{"family":"Yuan","given":"J. X."},{"family":"Aldinger","given":"A. M."},{"family":"Juhaszova","given":"M."},{"family":"Wang","given":"J."},{"family":"Conte","given":"J. V."},{"family":"Gaine","given":"S. P."},{"family":"Orens","given":"J. B."},{"family":"Rubin","given":"L. J."}],"issued":{"date-parts":[["1998",10,6]]}},"label":"page"},{"id":2350,"uris":["http://zotero.org/users/1883518/items/RBLZJJ6X"],"uri":["http://zotero.org/users/1883518/items/RBLZJJ6X"],"itemData":{"id":2350,"type":"article-journal","abstract":"K(+)-channel activity-mediated alteration of the membrane potential and cytoplasmic free Ca2+ concentration ([Ca2+]cyt) is a pivotal mechanism in controlling pulmonary vasomotor tone. By using combined approaches of patch clamp, imaging fluorescent microscopy, and molecular biology, we examined the electrophysiological properties of K+ channels and the role of different K+ currents in regulating [Ca2+]cyt and explored the molecular identification of voltage-gated K+ (KV)- and Ca(2+)-activated K+ (KCa)-channel genes expressed in pulmonary arterial smooth muscle cells (PASMC). Two kinetically distinct KV currents [IK(V)], a rapidly inactivating (A-type) and a noninactivating delayed rectifier, as well as a slowly activated KCa current [IK(Ca)] were identified. IK(V) was reversibly inhibited by 4-aminopyridine (5 mM), whereas IK(Ca) was significantly inhibited by charybdotoxin (10-20 nM). K+ channels are composed of pore-forming alpha-subunits and auxiliary beta-subunits. Five KV-channel alpha-subunit genes from the Shaker subfamily (KV1.1, KV1.2, KV1.4, KV1.5, and KV1.6), a KV-channel alpha-subunit gene from the Shab subfamily (KV2.1), a KV-channel modulatory alpha-subunit (KV9.3), and a KCa-channel alpha-subunit gene (rSlo), as well as three KV-channel beta-subunit genes (KV beta 1.1, KV beta 2, and KV beta 3) are expressed in PASMC. The data suggest that 1) native K+ channels in PASMC are encoded by multiple genes; 2) the delayed rectifier IK(V) may be generated by the KV1.1, KV1.2, KV1.5, KV1.6, KV2.1, and/or KV2.1/KV9.3 channels; 3) the A-type IK(V) may be generated by the KV1.4 channel and/or the delayed rectifier KV channels (KV1 subfamily) associated with beta-subunits; and 4) the IK(Ca) may be generated by the rSlo gene product. The function of the KV channels plays an important role in the regulation of membrane potential and [Ca2+]cyt in PASMC.","container-title":"The American Journal of Physiology","DOI":"10.1152/ajplung.1998.274.4.L621","ISSN":"0002-9513","issue":"4","journalAbbreviation":"Am. J. Physiol.","language":"eng","note":"PMID: 9575881","page":"L621-635","source":"PubMed","title":"Molecular basis and function of voltage-gated K+ channels in pulmonary arterial smooth muscle cells","volume":"274","author":[{"family":"Yuan","given":"X. J."},{"family":"Wang","given":"J."},{"family":"Juhaszova","given":"M."},{"family":"Golovina","given":"V. A."},{"family":"Rubin","given":"L. J."}],"issued":{"date-parts":[["1998"]]}},"label":"page"},{"id":2758,"uris":["http://zotero.org/users/1883518/items/EJUQR8NE"],"uri":["http://zotero.org/users/1883518/items/EJUQR8NE"],"itemData":{"id":2758,"type":"article-journal","container-title":"Lancet (London, England)","DOI":"10.1016/S0140-6736(05)78495-6","ISSN":"0140-6736","issue":"9104","journalAbbreviation":"Lancet","language":"eng","note":"PMID: 9504523","page":"726-727","source":"PubMed","title":"Attenuated K+ channel gene transcription in primary pulmonary hypertension","volume":"351","author":[{"family":"Yuan","given":"X. J."},{"family":"Wang","given":"J."},{"family":"Juhaszova","given":"M."},{"family":"Gaine","given":"S. P."},{"family":"Rubin","given":"L. J."}],"issued":{"date-parts":[["1998",3,7]]}},"label":"page"},{"id":2755,"uris":["http://zotero.org/users/1883518/items/ZZQ5X4YX"],"uri":["http://zotero.org/users/1883518/items/ZZQ5X4YX"],"itemData":{"id":2755,"type":"article-journal","abstract":"Quercetin is a dietary flavonoid which exerts vasodilator, antiplatelet and antiproliferative effects and reduces blood pressure, oxidative status and end-organ damage in humans and animal models of systemic hypertension. We hypothesized that oral quercetin treatment might be protective in a rat model of pulmonary arterial hypertension. Three weeks after injection of monocrotaline, quercetin (10 mg/kg/d per os) or vehicle was administered for 10 days to adult Wistar rats. Quercetin significantly reduced mortality. In surviving animals, quercetin decreased pulmonary arterial pressure, right ventricular hypertrophy and muscularization of small pulmonary arteries. Classic biomarkers of pulmonary arterial hypertension such as the downregulated expression of lung BMPR2, Kv1.5, Kv2.1, upregulated survivin, endothelial dysfunction and hyperresponsiveness to 5-HT were unaffected by quercetin. Quercetin significantly restored the decrease in Kv currents, the upregulation of 5-HT2A receptors and reduced the Akt and S6 phosphorylation. In vitro, quercetin induced pulmonary artery vasodilator effects, inhibited pulmonary artery smooth muscle cell proliferation and induced apoptosis. In conclusion, quercetin is partially protective in this rat model of PAH. It delayed mortality by lowering PAP, RVH and vascular remodeling. Quercetin exerted effective vasodilator effects in isolated PA, inhibited cell proliferation and induced apoptosis in PASMCs. These effects were associated with decreased 5-HT2A receptor expression and Akt and S6 phosphorylation and partially restored Kv currents. Therefore, quercetin could be useful in the treatment of PAH.","container-title":"PloS One","DOI":"10.1371/journal.pone.0114492","ISSN":"1932-6203","issue":"12","journalAbbreviation":"PLoS ONE","language":"eng","note":"PMID: 25460361\nPMCID: PMC4252144","page":"e114492","source":"PubMed","title":"The flavonoid quercetin reverses pulmonary hypertension in rats","volume":"9","author":[{"family":"Morales-Cano","given":"Daniel"},{"family":"Menendez","given":"Carmen"},{"family":"Moreno","given":"Enrique"},{"family":"Moral-Sanz","given":"Javier"},{"family":"Barreira","given":"Bianca"},{"family":"Galindo","given":"Pilar"},{"family":"Pandolfi","given":"Rachele"},{"family":"Jimenez","given":"Rosario"},{"family":"Moreno","given":"Laura"},{"family":"Cogolludo","given":"Angel"},{"family":"Duarte","given":"Juan"},{"family":"Perez-Vizcaino","given":"Francisco"}],"issued":{"date-parts":[["2014"]]}},"label":"page"},{"id":2752,"uris":["http://zotero.org/users/1883518/items/H48B6V3Z"],"uri":["http://zotero.org/users/1883518/items/H48B6V3Z"],"itemData":{"id":2752,"type":"article-journal","abstract":"KEY POINTS: The expression of miR-1 is increased in lungs from the Hyp/Su5416 PAH rat model. Pulmonary artery smooth muscle cells from this animal model are more depolarized and show decreased expression and activity of voltage-dependent potassium channel (Kv)1.5. miR-1 directly targets Kv1.5 channels, reduces Kv1.5 activity and induces membrane depolarization. Antagomir-1 prevents Kv1.5 channel downregulation and the depolarization induced by hypoxia/Su5416 exposition.\nABSTRACT: Impairment of the voltage-dependent potassium channel (Kv) plays a central role in the development of cardiovascular diseases, including pulmonary arterial hypertension (PAH). MicroRNAs are non-coding RNAs that regulate gene expression by binding to the 3'-untranslated region region of specific mRNAs. The present study aimed to analyse the effects of miR-1 on Kv channel function in pulmonary arteries (PA). Kv channel activity was studied in PA from healthy animals transfected with miR-1 or scrambled-miR. Kv currents were studied using the whole-cell configuration of the patch clamp technique. The characterization of the Kv1.5 currents was performed with the selective inhibitor DPO-1. miR-1 expression was increased and Kv1.5 channels were decreased in lungs from a rat model of PAH induced by hypoxia and Su5416. miR-1 transfection increased cell capacitance, reduced Kv1.5 currents and induced membrane depolarization in isolated pulmonary artery smooth muscle cells. A luciferase reporter assay indicated that KCNA5, which encodes Kv1.5 channels, is a direct target gene of miR-1. Incubation of PA with Su5416 and hypoxia (3% O2 ) increased miR-1 and induced a decline in Kv1.5 currents, which was prevented by antagomiR-1. In conclusion, these data indicate that miR-1 induces pulmonary artery smooth muscle cell hypertrophy and reduces the activity and expression of Kv channels, suggesting a pathophysiological role in PAH.","container-title":"The Journal of Physiology","DOI":"10.1113/JP276054","ISSN":"1469-7793","issue":"4","journalAbbreviation":"J. Physiol. (Lond.)","language":"eng","note":"PMID: 29717493\nPMCID: PMC6375863","page":"1185-1197","source":"PubMed","title":"miR-1 is increased in pulmonary hypertension and downregulates Kv1.5 channels in rat pulmonary arteries","volume":"597","author":[{"family":"Mondejar-Parreño","given":"Gema"},{"family":"Callejo","given":"María"},{"family":"Barreira","given":"Bianca"},{"family":"Morales-Cano","given":"Daniel"},{"family":"Esquivel-Ruiz","given":"Sergio"},{"family":"Moreno","given":"Laura"},{"family":"Cogolludo","given":"Angel"},{"family":"Perez-Vizcaino","given":"Francisco"}],"issued":{"date-parts":[["2019"]]}},"label":"page"}],"schema":"https://github.com/citation-style-language/schema/raw/master/csl-citation.json"} </w:instrText>
      </w:r>
      <w:r w:rsidR="00DD016C">
        <w:rPr>
          <w:rFonts w:ascii="Arial" w:hAnsi="Arial"/>
        </w:rPr>
        <w:fldChar w:fldCharType="separate"/>
      </w:r>
      <w:r w:rsidR="00DD016C" w:rsidRPr="00DD016C">
        <w:rPr>
          <w:rFonts w:ascii="Arial" w:hAnsi="Arial" w:cs="Arial"/>
          <w:vertAlign w:val="superscript"/>
          <w:lang w:val="en-US"/>
        </w:rPr>
        <w:t>8,7,11,9,15,39,14,13,12,10</w:t>
      </w:r>
      <w:r w:rsidR="00DD016C">
        <w:rPr>
          <w:rFonts w:ascii="Arial" w:hAnsi="Arial"/>
        </w:rPr>
        <w:fldChar w:fldCharType="end"/>
      </w:r>
      <w:r w:rsidR="0022440E" w:rsidRPr="00487FD5">
        <w:rPr>
          <w:rFonts w:ascii="Arial" w:hAnsi="Arial"/>
        </w:rPr>
        <w:t xml:space="preserve">. </w:t>
      </w:r>
      <w:r w:rsidRPr="00487FD5">
        <w:rPr>
          <w:rFonts w:ascii="Arial" w:hAnsi="Arial"/>
        </w:rPr>
        <w:t xml:space="preserve">We performed additional experiments with Kv7 modulators in the presence of TASK-1 and Kv1.5 channel inhibitors, ML-365 and DPO-1, respectively to mimic the </w:t>
      </w:r>
      <w:r w:rsidR="001265F0" w:rsidRPr="00487FD5">
        <w:rPr>
          <w:rFonts w:ascii="Arial" w:hAnsi="Arial"/>
        </w:rPr>
        <w:t xml:space="preserve">characteristic </w:t>
      </w:r>
      <w:r w:rsidRPr="00487FD5">
        <w:rPr>
          <w:rFonts w:ascii="Arial" w:hAnsi="Arial"/>
        </w:rPr>
        <w:t>ion channel remodelling</w:t>
      </w:r>
      <w:r w:rsidR="001265F0" w:rsidRPr="00487FD5">
        <w:rPr>
          <w:rFonts w:ascii="Arial" w:hAnsi="Arial"/>
        </w:rPr>
        <w:t xml:space="preserve"> of PAH</w:t>
      </w:r>
      <w:r w:rsidRPr="00487FD5">
        <w:rPr>
          <w:rFonts w:ascii="Arial" w:hAnsi="Arial"/>
        </w:rPr>
        <w:t>. The effects of retigabine (</w:t>
      </w:r>
      <w:r w:rsidR="00423926" w:rsidRPr="00487FD5">
        <w:rPr>
          <w:rFonts w:ascii="Arial" w:hAnsi="Arial"/>
        </w:rPr>
        <w:t>10</w:t>
      </w:r>
      <w:r w:rsidR="00423926" w:rsidRPr="00487FD5">
        <w:rPr>
          <w:rFonts w:ascii="Arial" w:hAnsi="Arial"/>
          <w:vertAlign w:val="superscript"/>
        </w:rPr>
        <w:t>-5</w:t>
      </w:r>
      <w:r w:rsidR="00423926" w:rsidRPr="00487FD5">
        <w:rPr>
          <w:rFonts w:ascii="Arial" w:hAnsi="Arial"/>
        </w:rPr>
        <w:t>M</w:t>
      </w:r>
      <w:r w:rsidRPr="00487FD5">
        <w:rPr>
          <w:rFonts w:ascii="Arial" w:hAnsi="Arial"/>
        </w:rPr>
        <w:t>) on K</w:t>
      </w:r>
      <w:r w:rsidRPr="00487FD5">
        <w:rPr>
          <w:rFonts w:ascii="Arial" w:hAnsi="Arial"/>
          <w:vertAlign w:val="superscript"/>
        </w:rPr>
        <w:t>+</w:t>
      </w:r>
      <w:r w:rsidRPr="00487FD5">
        <w:rPr>
          <w:rFonts w:ascii="Arial" w:hAnsi="Arial"/>
          <w:vertAlign w:val="subscript"/>
        </w:rPr>
        <w:t xml:space="preserve"> </w:t>
      </w:r>
      <w:r w:rsidRPr="00487FD5">
        <w:rPr>
          <w:rFonts w:ascii="Arial" w:hAnsi="Arial"/>
        </w:rPr>
        <w:t>currents were tested in the absence (vehicle) or in presence of ML365 (</w:t>
      </w:r>
      <w:r w:rsidR="00423926" w:rsidRPr="00487FD5">
        <w:rPr>
          <w:rFonts w:ascii="Arial" w:hAnsi="Arial"/>
        </w:rPr>
        <w:t>10</w:t>
      </w:r>
      <w:r w:rsidR="00423926" w:rsidRPr="00487FD5">
        <w:rPr>
          <w:rFonts w:ascii="Arial" w:hAnsi="Arial"/>
          <w:vertAlign w:val="superscript"/>
        </w:rPr>
        <w:t>-6</w:t>
      </w:r>
      <w:r w:rsidR="00423926" w:rsidRPr="00487FD5">
        <w:rPr>
          <w:rFonts w:ascii="Arial" w:hAnsi="Arial"/>
        </w:rPr>
        <w:t>M</w:t>
      </w:r>
      <w:r w:rsidRPr="00487FD5">
        <w:rPr>
          <w:rFonts w:ascii="Arial" w:hAnsi="Arial"/>
        </w:rPr>
        <w:t xml:space="preserve">) plus DPO-1 </w:t>
      </w:r>
      <w:r w:rsidR="00423926" w:rsidRPr="00487FD5">
        <w:rPr>
          <w:rFonts w:ascii="Arial" w:hAnsi="Arial"/>
        </w:rPr>
        <w:t>(10</w:t>
      </w:r>
      <w:r w:rsidR="00423926" w:rsidRPr="00487FD5">
        <w:rPr>
          <w:rFonts w:ascii="Arial" w:hAnsi="Arial"/>
          <w:vertAlign w:val="superscript"/>
        </w:rPr>
        <w:t>-6</w:t>
      </w:r>
      <w:r w:rsidR="00423926" w:rsidRPr="00487FD5">
        <w:rPr>
          <w:rFonts w:ascii="Arial" w:hAnsi="Arial"/>
        </w:rPr>
        <w:t>M)</w:t>
      </w:r>
      <w:r w:rsidRPr="00487FD5">
        <w:rPr>
          <w:rFonts w:ascii="Arial" w:hAnsi="Arial"/>
        </w:rPr>
        <w:t xml:space="preserve"> in PASMC from control rats (Figure 4A). </w:t>
      </w:r>
      <w:r w:rsidRPr="006D4574">
        <w:rPr>
          <w:rFonts w:ascii="Arial" w:hAnsi="Arial"/>
          <w:strike/>
          <w:highlight w:val="yellow"/>
        </w:rPr>
        <w:t>Unexpectedly,</w:t>
      </w:r>
      <w:r w:rsidRPr="006D4574">
        <w:rPr>
          <w:rFonts w:ascii="Arial" w:hAnsi="Arial"/>
          <w:strike/>
        </w:rPr>
        <w:t xml:space="preserve"> </w:t>
      </w:r>
      <w:r w:rsidR="006D4574" w:rsidRPr="006D4574">
        <w:rPr>
          <w:rFonts w:ascii="Arial" w:hAnsi="Arial"/>
          <w:highlight w:val="yellow"/>
        </w:rPr>
        <w:t>W</w:t>
      </w:r>
      <w:r w:rsidRPr="00487FD5">
        <w:rPr>
          <w:rFonts w:ascii="Arial" w:hAnsi="Arial"/>
        </w:rPr>
        <w:t>e observed a slight decrease in the K</w:t>
      </w:r>
      <w:r w:rsidRPr="00487FD5">
        <w:rPr>
          <w:rFonts w:ascii="Arial" w:hAnsi="Arial"/>
          <w:vertAlign w:val="superscript"/>
        </w:rPr>
        <w:t>+</w:t>
      </w:r>
      <w:r w:rsidRPr="00487FD5">
        <w:rPr>
          <w:rFonts w:ascii="Arial" w:hAnsi="Arial"/>
          <w:vertAlign w:val="subscript"/>
        </w:rPr>
        <w:t xml:space="preserve"> </w:t>
      </w:r>
      <w:r w:rsidRPr="00487FD5">
        <w:rPr>
          <w:rFonts w:ascii="Arial" w:hAnsi="Arial"/>
        </w:rPr>
        <w:t>current following the addition of th</w:t>
      </w:r>
      <w:r w:rsidR="00423926" w:rsidRPr="00487FD5">
        <w:rPr>
          <w:rFonts w:ascii="Arial" w:hAnsi="Arial"/>
        </w:rPr>
        <w:t>e</w:t>
      </w:r>
      <w:r w:rsidRPr="00487FD5">
        <w:rPr>
          <w:rFonts w:ascii="Arial" w:hAnsi="Arial"/>
        </w:rPr>
        <w:t xml:space="preserve"> Kv7 activator, which turned into an increase in the current in the presence of ML365+DPO-1 (Figure 4A, right panel). Thus, the retigabine-sensitive current was negative under control conditions and positive in the presence of the TASK-1 and Kv1.5 channel inhibitors (Figure 4B). Moreover, retigabine had no apparent effect on </w:t>
      </w:r>
      <w:proofErr w:type="spellStart"/>
      <w:r w:rsidRPr="00487FD5">
        <w:rPr>
          <w:rFonts w:ascii="Arial" w:hAnsi="Arial"/>
        </w:rPr>
        <w:t>Em</w:t>
      </w:r>
      <w:proofErr w:type="spellEnd"/>
      <w:r w:rsidRPr="00487FD5">
        <w:rPr>
          <w:rFonts w:ascii="Arial" w:hAnsi="Arial"/>
        </w:rPr>
        <w:t xml:space="preserve"> under baseline conditions (Figure 4C and D). However, in the presence of ML365+DPO-1 (Figure 4C and E), which led to a marked membra</w:t>
      </w:r>
      <w:r w:rsidR="00B04AF6" w:rsidRPr="00487FD5">
        <w:rPr>
          <w:rFonts w:ascii="Arial" w:hAnsi="Arial"/>
        </w:rPr>
        <w:t>ne depolarization, a clear re</w:t>
      </w:r>
      <w:r w:rsidRPr="00487FD5">
        <w:rPr>
          <w:rFonts w:ascii="Arial" w:hAnsi="Arial"/>
        </w:rPr>
        <w:t>polarising effect was observed following the addition of retigabine.</w:t>
      </w:r>
    </w:p>
    <w:p w14:paraId="59DBA7C7" w14:textId="06E374D3" w:rsidR="00634CD0" w:rsidRPr="00487FD5" w:rsidRDefault="00634CD0" w:rsidP="00EC7DDA">
      <w:pPr>
        <w:spacing w:line="480" w:lineRule="auto"/>
        <w:jc w:val="both"/>
        <w:rPr>
          <w:rFonts w:ascii="Arial" w:hAnsi="Arial"/>
        </w:rPr>
      </w:pPr>
    </w:p>
    <w:p w14:paraId="3450810F" w14:textId="3EDBF933" w:rsidR="00DD320F" w:rsidRPr="00487FD5" w:rsidRDefault="00DD320F" w:rsidP="00EC7DDA">
      <w:pPr>
        <w:spacing w:line="480" w:lineRule="auto"/>
        <w:jc w:val="both"/>
        <w:rPr>
          <w:rFonts w:ascii="Arial" w:hAnsi="Arial"/>
        </w:rPr>
      </w:pPr>
      <w:r w:rsidRPr="00487FD5">
        <w:rPr>
          <w:rFonts w:ascii="Arial" w:hAnsi="Arial"/>
        </w:rPr>
        <w:t xml:space="preserve">Thereafter, we analysed the vascular responses induced by XE991 and retigabine in the absence and in the presence of ML365+DPO-1. Remarkably, higher contraction to XE991 (Figure 5A and 5B) and relaxation to retigabine (Figure 5C and 5D) was observed in PA </w:t>
      </w:r>
      <w:r w:rsidR="00C91A21" w:rsidRPr="00487FD5">
        <w:rPr>
          <w:rFonts w:ascii="Arial" w:hAnsi="Arial"/>
        </w:rPr>
        <w:t xml:space="preserve">from control rats </w:t>
      </w:r>
      <w:r w:rsidRPr="00487FD5">
        <w:rPr>
          <w:rFonts w:ascii="Arial" w:hAnsi="Arial"/>
        </w:rPr>
        <w:t xml:space="preserve">incubated with ML365+DPO-1 compared to vehicle. Therefore, the results in this </w:t>
      </w:r>
      <w:r w:rsidRPr="00487FD5">
        <w:rPr>
          <w:rFonts w:ascii="Arial" w:hAnsi="Arial"/>
          <w:i/>
        </w:rPr>
        <w:t>in vitro</w:t>
      </w:r>
      <w:r w:rsidRPr="00487FD5">
        <w:rPr>
          <w:rFonts w:ascii="Arial" w:hAnsi="Arial"/>
        </w:rPr>
        <w:t xml:space="preserve"> model of ion channel remodelling r</w:t>
      </w:r>
      <w:r w:rsidR="00007203">
        <w:rPr>
          <w:rFonts w:ascii="Arial" w:hAnsi="Arial"/>
        </w:rPr>
        <w:t xml:space="preserve">esemble those observed in the </w:t>
      </w:r>
      <w:r w:rsidR="00333DC0" w:rsidRPr="00333DC0">
        <w:rPr>
          <w:rFonts w:ascii="Arial" w:hAnsi="Arial" w:cs="Arial"/>
          <w:highlight w:val="yellow"/>
        </w:rPr>
        <w:t>PH</w:t>
      </w:r>
      <w:r w:rsidRPr="00487FD5">
        <w:rPr>
          <w:rFonts w:ascii="Arial" w:hAnsi="Arial"/>
        </w:rPr>
        <w:t xml:space="preserve"> experimental model and strongly suggest an increased contribution of Kv7 channels when TASK-1 and Kv1.5 channels are inhibited.</w:t>
      </w:r>
    </w:p>
    <w:p w14:paraId="6A8936EC" w14:textId="77777777" w:rsidR="00DD320F" w:rsidRPr="00487FD5" w:rsidRDefault="00DD320F" w:rsidP="00EC7DDA">
      <w:pPr>
        <w:spacing w:line="480" w:lineRule="auto"/>
        <w:jc w:val="both"/>
        <w:rPr>
          <w:rFonts w:ascii="Arial" w:hAnsi="Arial"/>
        </w:rPr>
      </w:pPr>
    </w:p>
    <w:p w14:paraId="70FF26E9" w14:textId="3AFD38CC" w:rsidR="003503DA" w:rsidRPr="00487FD5" w:rsidRDefault="005D3F7B" w:rsidP="00EC7DDA">
      <w:pPr>
        <w:spacing w:line="480" w:lineRule="auto"/>
        <w:jc w:val="both"/>
        <w:rPr>
          <w:rFonts w:ascii="Arial" w:hAnsi="Arial"/>
        </w:rPr>
      </w:pPr>
      <w:r w:rsidRPr="00487FD5">
        <w:rPr>
          <w:rFonts w:ascii="Arial" w:hAnsi="Arial"/>
          <w:bCs/>
          <w:color w:val="000000" w:themeColor="text1"/>
        </w:rPr>
        <w:lastRenderedPageBreak/>
        <w:t xml:space="preserve">To further analyse the potential mechanisms responsible for the increased Kv7 activity we studied the subcellular location of Kv7.4 channel and the KCNE4 subunit in isolated PASMC in the absence and the presence of </w:t>
      </w:r>
      <w:r w:rsidRPr="00487FD5">
        <w:rPr>
          <w:rFonts w:ascii="Arial" w:hAnsi="Arial"/>
        </w:rPr>
        <w:t xml:space="preserve">ML365+DPO-1 </w:t>
      </w:r>
      <w:r w:rsidRPr="00487FD5">
        <w:rPr>
          <w:rFonts w:ascii="Arial" w:hAnsi="Arial"/>
          <w:bCs/>
          <w:color w:val="000000" w:themeColor="text1"/>
        </w:rPr>
        <w:t>by immunofluorescence</w:t>
      </w:r>
      <w:r w:rsidRPr="00487FD5">
        <w:rPr>
          <w:rFonts w:ascii="Arial" w:hAnsi="Arial"/>
        </w:rPr>
        <w:t xml:space="preserve"> (Figure 5E). Kv7.4 channels staining was detected in PASMCs both in the absence or in the presence of ML365+DPO-1, showing some co-localization with the membrane marker WGA (Figure 5E), and rendering similar membrane abundance under both conditions (Figure 5G). </w:t>
      </w:r>
      <w:r w:rsidRPr="00487FD5">
        <w:rPr>
          <w:rFonts w:ascii="Arial" w:hAnsi="Arial"/>
          <w:bCs/>
        </w:rPr>
        <w:t xml:space="preserve">Line scan fluorescence intensity analysis in control PASMCs revealed that </w:t>
      </w:r>
      <w:r w:rsidR="009B6625" w:rsidRPr="00487FD5">
        <w:rPr>
          <w:rFonts w:ascii="Arial" w:hAnsi="Arial"/>
          <w:bCs/>
        </w:rPr>
        <w:t xml:space="preserve">the </w:t>
      </w:r>
      <w:r w:rsidRPr="00487FD5">
        <w:rPr>
          <w:rFonts w:ascii="Arial" w:hAnsi="Arial"/>
          <w:bCs/>
        </w:rPr>
        <w:t>expression of Kv7.4 (red) was mainly observed between the peaks of highest intensity of the membrane marker WGA (green), suggesting that its expression was mostly cytosolic (Fig</w:t>
      </w:r>
      <w:r w:rsidR="0044005F">
        <w:rPr>
          <w:rFonts w:ascii="Arial" w:hAnsi="Arial"/>
          <w:bCs/>
        </w:rPr>
        <w:t>ure</w:t>
      </w:r>
      <w:r w:rsidRPr="00487FD5">
        <w:rPr>
          <w:rFonts w:ascii="Arial" w:hAnsi="Arial"/>
          <w:bCs/>
        </w:rPr>
        <w:t xml:space="preserve"> 5F-1). Such subcellular distribution was unaffected in cells treated with ML365+DPO-1 (Fig</w:t>
      </w:r>
      <w:r w:rsidR="0044005F">
        <w:rPr>
          <w:rFonts w:ascii="Arial" w:hAnsi="Arial"/>
          <w:bCs/>
        </w:rPr>
        <w:t>ure</w:t>
      </w:r>
      <w:r w:rsidRPr="00487FD5">
        <w:rPr>
          <w:rFonts w:ascii="Arial" w:hAnsi="Arial"/>
          <w:bCs/>
        </w:rPr>
        <w:t xml:space="preserve"> 5F-3). Immunofluorescence experiments also revealed KCNE4 expression in control PASMCs (Fig</w:t>
      </w:r>
      <w:r w:rsidR="0044005F">
        <w:rPr>
          <w:rFonts w:ascii="Arial" w:hAnsi="Arial"/>
          <w:bCs/>
        </w:rPr>
        <w:t>ure</w:t>
      </w:r>
      <w:r w:rsidRPr="00487FD5">
        <w:rPr>
          <w:rFonts w:ascii="Arial" w:hAnsi="Arial"/>
          <w:bCs/>
        </w:rPr>
        <w:t xml:space="preserve"> 5E), showing a mainly cytosolic distribution (Fig</w:t>
      </w:r>
      <w:r w:rsidR="0044005F">
        <w:rPr>
          <w:rFonts w:ascii="Arial" w:hAnsi="Arial"/>
          <w:bCs/>
        </w:rPr>
        <w:t>ure</w:t>
      </w:r>
      <w:r w:rsidRPr="00487FD5">
        <w:rPr>
          <w:rFonts w:ascii="Arial" w:hAnsi="Arial"/>
          <w:bCs/>
        </w:rPr>
        <w:t xml:space="preserve"> 5G). However, a</w:t>
      </w:r>
      <w:r w:rsidRPr="00487FD5">
        <w:rPr>
          <w:rFonts w:ascii="Arial" w:hAnsi="Arial"/>
        </w:rPr>
        <w:t xml:space="preserve"> higher location of KCNE4 in the plasma membrane was observed when cells were treated with </w:t>
      </w:r>
      <w:r w:rsidRPr="00487FD5">
        <w:rPr>
          <w:rFonts w:ascii="Arial" w:hAnsi="Arial"/>
          <w:bCs/>
        </w:rPr>
        <w:t>ML365+DPO-1</w:t>
      </w:r>
      <w:r w:rsidRPr="00487FD5" w:rsidDel="00DC1C74">
        <w:rPr>
          <w:rFonts w:ascii="Arial" w:hAnsi="Arial"/>
        </w:rPr>
        <w:t xml:space="preserve"> </w:t>
      </w:r>
      <w:r w:rsidRPr="00487FD5">
        <w:rPr>
          <w:rFonts w:ascii="Arial" w:hAnsi="Arial"/>
        </w:rPr>
        <w:t>(Figure 5E and 5F), leading to a net increase in the KCNE4 membrane abundance (Figure 5H).</w:t>
      </w:r>
    </w:p>
    <w:p w14:paraId="46D676E4" w14:textId="77777777" w:rsidR="005D3F7B" w:rsidRPr="00487FD5" w:rsidRDefault="005D3F7B" w:rsidP="00EC7DDA">
      <w:pPr>
        <w:spacing w:line="480" w:lineRule="auto"/>
        <w:jc w:val="both"/>
        <w:rPr>
          <w:rFonts w:ascii="Arial" w:hAnsi="Arial"/>
        </w:rPr>
      </w:pPr>
    </w:p>
    <w:bookmarkEnd w:id="1"/>
    <w:p w14:paraId="0D66FC40" w14:textId="47959A4B" w:rsidR="005D3F7B" w:rsidRPr="00487FD5" w:rsidRDefault="009B6625" w:rsidP="00EC7DDA">
      <w:pPr>
        <w:spacing w:line="480" w:lineRule="auto"/>
        <w:jc w:val="both"/>
        <w:rPr>
          <w:rFonts w:ascii="Arial" w:hAnsi="Arial"/>
        </w:rPr>
      </w:pPr>
      <w:r w:rsidRPr="00487FD5">
        <w:rPr>
          <w:rFonts w:ascii="Arial" w:hAnsi="Arial"/>
          <w:b/>
          <w:bCs/>
        </w:rPr>
        <w:t>Kv7 channel activators</w:t>
      </w:r>
      <w:r w:rsidR="00634CD0" w:rsidRPr="00487FD5">
        <w:rPr>
          <w:rFonts w:ascii="Arial" w:hAnsi="Arial"/>
          <w:b/>
          <w:bCs/>
        </w:rPr>
        <w:t xml:space="preserve"> produce a negligible relaxati</w:t>
      </w:r>
      <w:r w:rsidR="001230E8" w:rsidRPr="00487FD5">
        <w:rPr>
          <w:rFonts w:ascii="Arial" w:hAnsi="Arial"/>
          <w:b/>
          <w:bCs/>
        </w:rPr>
        <w:t xml:space="preserve">on in </w:t>
      </w:r>
      <w:r w:rsidR="00634CD0" w:rsidRPr="00487FD5">
        <w:rPr>
          <w:rFonts w:ascii="Arial" w:hAnsi="Arial"/>
          <w:b/>
          <w:bCs/>
        </w:rPr>
        <w:t>PA compared to MA</w:t>
      </w:r>
    </w:p>
    <w:p w14:paraId="69B63047" w14:textId="530F81FC" w:rsidR="005D3F7B" w:rsidRPr="00487FD5" w:rsidRDefault="005D3F7B" w:rsidP="00EC7DDA">
      <w:pPr>
        <w:spacing w:line="480" w:lineRule="auto"/>
        <w:jc w:val="both"/>
        <w:rPr>
          <w:rFonts w:ascii="Arial" w:hAnsi="Arial"/>
        </w:rPr>
      </w:pPr>
      <w:r w:rsidRPr="00487FD5">
        <w:rPr>
          <w:rFonts w:ascii="Arial" w:hAnsi="Arial"/>
        </w:rPr>
        <w:t xml:space="preserve">A surprising finding in our study was the negligible effect of </w:t>
      </w:r>
      <w:r w:rsidR="005206F7" w:rsidRPr="00487FD5">
        <w:rPr>
          <w:rFonts w:ascii="Arial" w:hAnsi="Arial"/>
        </w:rPr>
        <w:t>XE991 and retigabine in control-</w:t>
      </w:r>
      <w:r w:rsidRPr="00487FD5">
        <w:rPr>
          <w:rFonts w:ascii="Arial" w:hAnsi="Arial"/>
        </w:rPr>
        <w:t xml:space="preserve">PA (Figure 2). In order to confirm this unexpected result, we tested the effects of different selective Kv7-enhancers in PA and, </w:t>
      </w:r>
      <w:r w:rsidR="004D212F" w:rsidRPr="004D212F">
        <w:rPr>
          <w:rFonts w:ascii="Arial" w:hAnsi="Arial"/>
        </w:rPr>
        <w:t>for comparative purposes</w:t>
      </w:r>
      <w:r w:rsidRPr="00487FD5">
        <w:rPr>
          <w:rFonts w:ascii="Arial" w:hAnsi="Arial"/>
        </w:rPr>
        <w:t xml:space="preserve">, in </w:t>
      </w:r>
      <w:r w:rsidR="00A75283" w:rsidRPr="00487FD5">
        <w:rPr>
          <w:rFonts w:ascii="Arial" w:hAnsi="Arial"/>
        </w:rPr>
        <w:t>MA</w:t>
      </w:r>
      <w:r w:rsidRPr="00487FD5">
        <w:rPr>
          <w:rFonts w:ascii="Arial" w:hAnsi="Arial"/>
        </w:rPr>
        <w:t xml:space="preserve">. A similar pattern of attenuated pulmonary vasodilation was observed with </w:t>
      </w:r>
      <w:r w:rsidR="007544C8" w:rsidRPr="00487FD5">
        <w:rPr>
          <w:rFonts w:ascii="Arial" w:hAnsi="Arial"/>
        </w:rPr>
        <w:t>all tested</w:t>
      </w:r>
      <w:r w:rsidRPr="00487FD5">
        <w:rPr>
          <w:rFonts w:ascii="Arial" w:hAnsi="Arial"/>
        </w:rPr>
        <w:t xml:space="preserve"> Kv7 enhancers </w:t>
      </w:r>
      <w:r w:rsidR="00900276" w:rsidRPr="00487FD5">
        <w:rPr>
          <w:rFonts w:ascii="Arial" w:hAnsi="Arial"/>
        </w:rPr>
        <w:t>(S1</w:t>
      </w:r>
      <w:r w:rsidRPr="00487FD5">
        <w:rPr>
          <w:rFonts w:ascii="Arial" w:hAnsi="Arial"/>
        </w:rPr>
        <w:t xml:space="preserve">, retigabine, ML213 and ML277). However, all these Kv7 channels enhancers elicited a robust relaxation in MA </w:t>
      </w:r>
      <w:r w:rsidR="00900276" w:rsidRPr="00487FD5">
        <w:rPr>
          <w:rFonts w:ascii="Arial" w:hAnsi="Arial"/>
        </w:rPr>
        <w:t>(</w:t>
      </w:r>
      <w:r w:rsidR="00403029" w:rsidRPr="00487FD5">
        <w:rPr>
          <w:rFonts w:ascii="Arial" w:hAnsi="Arial"/>
        </w:rPr>
        <w:t>Supplementa</w:t>
      </w:r>
      <w:r w:rsidR="00403029">
        <w:rPr>
          <w:rFonts w:ascii="Arial" w:hAnsi="Arial"/>
        </w:rPr>
        <w:t>ry</w:t>
      </w:r>
      <w:r w:rsidR="0044005F">
        <w:rPr>
          <w:rStyle w:val="articletitle"/>
          <w:rFonts w:ascii="Arial" w:eastAsiaTheme="minorEastAsia" w:hAnsi="Arial"/>
          <w:iCs/>
          <w:color w:val="000000" w:themeColor="text1"/>
        </w:rPr>
        <w:t xml:space="preserve"> Figure </w:t>
      </w:r>
      <w:r w:rsidR="00403029">
        <w:rPr>
          <w:rStyle w:val="articletitle"/>
          <w:rFonts w:ascii="Arial" w:eastAsiaTheme="minorEastAsia" w:hAnsi="Arial"/>
          <w:iCs/>
          <w:color w:val="000000" w:themeColor="text1"/>
        </w:rPr>
        <w:t>S</w:t>
      </w:r>
      <w:r w:rsidR="00BF5659" w:rsidRPr="00BF5659">
        <w:rPr>
          <w:rStyle w:val="articletitle"/>
          <w:rFonts w:ascii="Arial" w:eastAsiaTheme="minorEastAsia" w:hAnsi="Arial"/>
          <w:iCs/>
          <w:color w:val="000000" w:themeColor="text1"/>
          <w:highlight w:val="yellow"/>
        </w:rPr>
        <w:t>3</w:t>
      </w:r>
      <w:r w:rsidR="0044005F">
        <w:rPr>
          <w:rStyle w:val="articletitle"/>
          <w:rFonts w:ascii="Arial" w:eastAsiaTheme="minorEastAsia" w:hAnsi="Arial"/>
          <w:iCs/>
          <w:color w:val="000000" w:themeColor="text1"/>
        </w:rPr>
        <w:t xml:space="preserve">A and </w:t>
      </w:r>
      <w:r w:rsidR="00403029">
        <w:rPr>
          <w:rStyle w:val="articletitle"/>
          <w:rFonts w:ascii="Arial" w:eastAsiaTheme="minorEastAsia" w:hAnsi="Arial"/>
          <w:iCs/>
          <w:color w:val="000000" w:themeColor="text1"/>
        </w:rPr>
        <w:t>S</w:t>
      </w:r>
      <w:r w:rsidR="00BF5659" w:rsidRPr="00BF5659">
        <w:rPr>
          <w:rStyle w:val="articletitle"/>
          <w:rFonts w:ascii="Arial" w:eastAsiaTheme="minorEastAsia" w:hAnsi="Arial"/>
          <w:iCs/>
          <w:color w:val="000000" w:themeColor="text1"/>
          <w:highlight w:val="yellow"/>
        </w:rPr>
        <w:t>3</w:t>
      </w:r>
      <w:r w:rsidR="005E6D27" w:rsidRPr="00487FD5">
        <w:rPr>
          <w:rStyle w:val="articletitle"/>
          <w:rFonts w:ascii="Arial" w:eastAsiaTheme="minorEastAsia" w:hAnsi="Arial"/>
          <w:iCs/>
          <w:color w:val="000000" w:themeColor="text1"/>
        </w:rPr>
        <w:t>B)</w:t>
      </w:r>
      <w:r w:rsidR="005E6D27" w:rsidRPr="00487FD5">
        <w:rPr>
          <w:rFonts w:ascii="Arial" w:hAnsi="Arial"/>
        </w:rPr>
        <w:t xml:space="preserve">. </w:t>
      </w:r>
      <w:r w:rsidRPr="00487FD5">
        <w:rPr>
          <w:rFonts w:ascii="Arial" w:hAnsi="Arial"/>
        </w:rPr>
        <w:t xml:space="preserve">In addition, the negligible pulmonary relaxant response </w:t>
      </w:r>
      <w:r w:rsidRPr="00487FD5">
        <w:rPr>
          <w:rFonts w:ascii="Arial" w:hAnsi="Arial"/>
        </w:rPr>
        <w:lastRenderedPageBreak/>
        <w:t>of retigabine in PA was also observed under different O</w:t>
      </w:r>
      <w:r w:rsidRPr="00487FD5">
        <w:rPr>
          <w:rFonts w:ascii="Arial" w:hAnsi="Arial"/>
          <w:vertAlign w:val="subscript"/>
        </w:rPr>
        <w:t>2</w:t>
      </w:r>
      <w:r w:rsidRPr="00487FD5">
        <w:rPr>
          <w:rFonts w:ascii="Arial" w:hAnsi="Arial"/>
        </w:rPr>
        <w:t xml:space="preserve"> concentrations and after applying different transmural pressures, even reaching values similar to those applied to the MA (Supplementa</w:t>
      </w:r>
      <w:r w:rsidR="00403029">
        <w:rPr>
          <w:rFonts w:ascii="Arial" w:hAnsi="Arial"/>
        </w:rPr>
        <w:t>ry</w:t>
      </w:r>
      <w:r w:rsidRPr="00487FD5">
        <w:rPr>
          <w:rFonts w:ascii="Arial" w:hAnsi="Arial"/>
        </w:rPr>
        <w:t xml:space="preserve"> Figure </w:t>
      </w:r>
      <w:r w:rsidR="00403029">
        <w:rPr>
          <w:rFonts w:ascii="Arial" w:hAnsi="Arial"/>
        </w:rPr>
        <w:t>S</w:t>
      </w:r>
      <w:r w:rsidR="00BF5659" w:rsidRPr="00BF5659">
        <w:rPr>
          <w:rFonts w:ascii="Arial" w:hAnsi="Arial"/>
          <w:highlight w:val="yellow"/>
        </w:rPr>
        <w:t>4</w:t>
      </w:r>
      <w:r w:rsidRPr="00487FD5">
        <w:rPr>
          <w:rFonts w:ascii="Arial" w:hAnsi="Arial"/>
        </w:rPr>
        <w:t xml:space="preserve">). </w:t>
      </w:r>
    </w:p>
    <w:p w14:paraId="7BBA5D80" w14:textId="01EC84FB" w:rsidR="00634CD0" w:rsidRPr="00487FD5" w:rsidRDefault="00634CD0" w:rsidP="00EC7DDA">
      <w:pPr>
        <w:spacing w:line="480" w:lineRule="auto"/>
        <w:jc w:val="both"/>
        <w:rPr>
          <w:rFonts w:ascii="Arial" w:hAnsi="Arial"/>
        </w:rPr>
      </w:pPr>
    </w:p>
    <w:p w14:paraId="34C3FEE2" w14:textId="3EFFF37B" w:rsidR="00634CD0" w:rsidRPr="00487FD5" w:rsidRDefault="00634CD0" w:rsidP="00EC7DDA">
      <w:pPr>
        <w:spacing w:line="480" w:lineRule="auto"/>
        <w:jc w:val="both"/>
        <w:rPr>
          <w:rFonts w:ascii="Arial" w:hAnsi="Arial"/>
          <w:b/>
          <w:bCs/>
          <w:color w:val="000000" w:themeColor="text1"/>
        </w:rPr>
      </w:pPr>
      <w:r w:rsidRPr="00487FD5">
        <w:rPr>
          <w:rFonts w:ascii="Arial" w:hAnsi="Arial"/>
          <w:b/>
          <w:bCs/>
          <w:color w:val="000000" w:themeColor="text1"/>
        </w:rPr>
        <w:t>PA display lower expression of Kv7.4 and KCNE4 subunit</w:t>
      </w:r>
      <w:r w:rsidR="007544C8" w:rsidRPr="00487FD5">
        <w:rPr>
          <w:rFonts w:ascii="Arial" w:hAnsi="Arial"/>
          <w:b/>
          <w:bCs/>
          <w:color w:val="000000" w:themeColor="text1"/>
        </w:rPr>
        <w:t>s</w:t>
      </w:r>
      <w:r w:rsidRPr="00487FD5">
        <w:rPr>
          <w:rFonts w:ascii="Arial" w:hAnsi="Arial"/>
          <w:b/>
          <w:bCs/>
          <w:color w:val="000000" w:themeColor="text1"/>
        </w:rPr>
        <w:t xml:space="preserve"> compared to systemic arteries</w:t>
      </w:r>
    </w:p>
    <w:p w14:paraId="5E15F852" w14:textId="6CD388B7" w:rsidR="00634CD0" w:rsidRPr="00487FD5" w:rsidRDefault="00634CD0" w:rsidP="00EC7DDA">
      <w:pPr>
        <w:spacing w:line="480" w:lineRule="auto"/>
        <w:jc w:val="both"/>
        <w:rPr>
          <w:rFonts w:ascii="Arial" w:hAnsi="Arial"/>
        </w:rPr>
      </w:pPr>
      <w:r w:rsidRPr="00487FD5">
        <w:rPr>
          <w:rFonts w:ascii="Arial" w:hAnsi="Arial"/>
        </w:rPr>
        <w:t xml:space="preserve">To elucidate the differences observed in the effects of Kv7 channel modulators between </w:t>
      </w:r>
      <w:r w:rsidR="007544C8" w:rsidRPr="00487FD5">
        <w:rPr>
          <w:rFonts w:ascii="Arial" w:hAnsi="Arial"/>
        </w:rPr>
        <w:t>pulmonary and systemic vessels</w:t>
      </w:r>
      <w:r w:rsidRPr="00487FD5">
        <w:rPr>
          <w:rFonts w:ascii="Arial" w:hAnsi="Arial"/>
        </w:rPr>
        <w:t>, we analysed the mRNA expression of the different Kv7 channels (</w:t>
      </w:r>
      <w:r w:rsidRPr="00487FD5">
        <w:rPr>
          <w:rFonts w:ascii="Arial" w:hAnsi="Arial"/>
          <w:i/>
        </w:rPr>
        <w:t>KCNQ1, KCNQ4</w:t>
      </w:r>
      <w:r w:rsidRPr="00487FD5">
        <w:rPr>
          <w:rFonts w:ascii="Arial" w:hAnsi="Arial"/>
        </w:rPr>
        <w:t xml:space="preserve"> and </w:t>
      </w:r>
      <w:r w:rsidRPr="00487FD5">
        <w:rPr>
          <w:rFonts w:ascii="Arial" w:hAnsi="Arial"/>
          <w:i/>
        </w:rPr>
        <w:t>KCNQ5</w:t>
      </w:r>
      <w:r w:rsidRPr="00487FD5">
        <w:rPr>
          <w:rFonts w:ascii="Arial" w:hAnsi="Arial"/>
        </w:rPr>
        <w:t>) and KCNE ancillary subunits by RT-PCR in PA comp</w:t>
      </w:r>
      <w:r w:rsidR="00900276" w:rsidRPr="00487FD5">
        <w:rPr>
          <w:rFonts w:ascii="Arial" w:hAnsi="Arial"/>
        </w:rPr>
        <w:t>ared to MA (</w:t>
      </w:r>
      <w:r w:rsidR="005E6D27" w:rsidRPr="00487FD5">
        <w:rPr>
          <w:rFonts w:ascii="Arial" w:hAnsi="Arial"/>
        </w:rPr>
        <w:t>Supplementa</w:t>
      </w:r>
      <w:r w:rsidR="00403029">
        <w:rPr>
          <w:rFonts w:ascii="Arial" w:hAnsi="Arial"/>
        </w:rPr>
        <w:t>ry</w:t>
      </w:r>
      <w:r w:rsidR="005E6D27" w:rsidRPr="00487FD5">
        <w:rPr>
          <w:rFonts w:ascii="Arial" w:hAnsi="Arial"/>
        </w:rPr>
        <w:t xml:space="preserve"> Figure </w:t>
      </w:r>
      <w:r w:rsidR="00403029">
        <w:rPr>
          <w:rFonts w:ascii="Arial" w:hAnsi="Arial"/>
        </w:rPr>
        <w:t>S</w:t>
      </w:r>
      <w:r w:rsidR="00BF5659" w:rsidRPr="00BF5659">
        <w:rPr>
          <w:rFonts w:ascii="Arial" w:hAnsi="Arial"/>
          <w:highlight w:val="yellow"/>
        </w:rPr>
        <w:t>3</w:t>
      </w:r>
      <w:r w:rsidRPr="00487FD5">
        <w:rPr>
          <w:rFonts w:ascii="Arial" w:hAnsi="Arial"/>
        </w:rPr>
        <w:t xml:space="preserve">C). Our data </w:t>
      </w:r>
      <w:r w:rsidR="007544C8" w:rsidRPr="00487FD5">
        <w:rPr>
          <w:rFonts w:ascii="Arial" w:hAnsi="Arial"/>
        </w:rPr>
        <w:t>revealed</w:t>
      </w:r>
      <w:r w:rsidRPr="00487FD5">
        <w:rPr>
          <w:rFonts w:ascii="Arial" w:hAnsi="Arial"/>
        </w:rPr>
        <w:t xml:space="preserve"> that PA have much lower expression of </w:t>
      </w:r>
      <w:r w:rsidR="00521717" w:rsidRPr="00487FD5">
        <w:rPr>
          <w:rFonts w:ascii="Arial" w:hAnsi="Arial"/>
          <w:i/>
        </w:rPr>
        <w:t xml:space="preserve">KCNQ4 </w:t>
      </w:r>
      <w:r w:rsidRPr="00487FD5">
        <w:rPr>
          <w:rFonts w:ascii="Arial" w:hAnsi="Arial"/>
        </w:rPr>
        <w:t xml:space="preserve">and </w:t>
      </w:r>
      <w:r w:rsidRPr="00487FD5">
        <w:rPr>
          <w:rFonts w:ascii="Arial" w:hAnsi="Arial"/>
          <w:i/>
        </w:rPr>
        <w:t>KCNE4</w:t>
      </w:r>
      <w:r w:rsidRPr="00487FD5">
        <w:rPr>
          <w:rFonts w:ascii="Arial" w:hAnsi="Arial"/>
        </w:rPr>
        <w:t xml:space="preserve"> than systemic arteries. These data could explain the difference in Kv7 channel activity between these two types of arteries. We also compared the expression of other K</w:t>
      </w:r>
      <w:r w:rsidRPr="00487FD5">
        <w:rPr>
          <w:rFonts w:ascii="Arial" w:hAnsi="Arial"/>
          <w:vertAlign w:val="superscript"/>
        </w:rPr>
        <w:t>+</w:t>
      </w:r>
      <w:r w:rsidRPr="00487FD5">
        <w:rPr>
          <w:rFonts w:ascii="Arial" w:hAnsi="Arial"/>
        </w:rPr>
        <w:t xml:space="preserve"> channels in the pulmonary vasculature versus MA and found a similar expression</w:t>
      </w:r>
      <w:r w:rsidR="007544C8" w:rsidRPr="00487FD5">
        <w:rPr>
          <w:rFonts w:ascii="Arial" w:hAnsi="Arial"/>
        </w:rPr>
        <w:t xml:space="preserve"> level</w:t>
      </w:r>
      <w:r w:rsidRPr="00487FD5">
        <w:rPr>
          <w:rFonts w:ascii="Arial" w:hAnsi="Arial"/>
        </w:rPr>
        <w:t xml:space="preserve"> of </w:t>
      </w:r>
      <w:r w:rsidRPr="00487FD5">
        <w:rPr>
          <w:rFonts w:ascii="Arial" w:hAnsi="Arial"/>
          <w:i/>
        </w:rPr>
        <w:t>KCNA5</w:t>
      </w:r>
      <w:r w:rsidRPr="00487FD5">
        <w:rPr>
          <w:rFonts w:ascii="Arial" w:hAnsi="Arial"/>
        </w:rPr>
        <w:t xml:space="preserve"> </w:t>
      </w:r>
      <w:r w:rsidR="007476ED" w:rsidRPr="00487FD5">
        <w:rPr>
          <w:rFonts w:ascii="Arial" w:hAnsi="Arial"/>
        </w:rPr>
        <w:t>but</w:t>
      </w:r>
      <w:r w:rsidRPr="00487FD5">
        <w:rPr>
          <w:rFonts w:ascii="Arial" w:hAnsi="Arial"/>
        </w:rPr>
        <w:t xml:space="preserve"> a much higher expression of </w:t>
      </w:r>
      <w:r w:rsidRPr="00487FD5">
        <w:rPr>
          <w:rFonts w:ascii="Arial" w:hAnsi="Arial"/>
          <w:i/>
        </w:rPr>
        <w:t>KCNK3</w:t>
      </w:r>
      <w:r w:rsidRPr="00487FD5">
        <w:rPr>
          <w:rFonts w:ascii="Arial" w:hAnsi="Arial"/>
        </w:rPr>
        <w:t xml:space="preserve"> in PA t</w:t>
      </w:r>
      <w:r w:rsidR="00403029">
        <w:rPr>
          <w:rFonts w:ascii="Arial" w:hAnsi="Arial"/>
        </w:rPr>
        <w:t>han in MA (Supplementary</w:t>
      </w:r>
      <w:r w:rsidR="00900276" w:rsidRPr="00487FD5">
        <w:rPr>
          <w:rFonts w:ascii="Arial" w:hAnsi="Arial"/>
        </w:rPr>
        <w:t xml:space="preserve"> Figure </w:t>
      </w:r>
      <w:r w:rsidR="00403029">
        <w:rPr>
          <w:rFonts w:ascii="Arial" w:hAnsi="Arial"/>
        </w:rPr>
        <w:t>S</w:t>
      </w:r>
      <w:r w:rsidR="00B15DD8" w:rsidRPr="00B15DD8">
        <w:rPr>
          <w:rFonts w:ascii="Arial" w:hAnsi="Arial"/>
          <w:highlight w:val="yellow"/>
        </w:rPr>
        <w:t>5</w:t>
      </w:r>
      <w:r w:rsidRPr="00487FD5">
        <w:rPr>
          <w:rFonts w:ascii="Arial" w:hAnsi="Arial"/>
        </w:rPr>
        <w:t xml:space="preserve">). </w:t>
      </w:r>
    </w:p>
    <w:p w14:paraId="08E6275D" w14:textId="77777777" w:rsidR="00634CD0" w:rsidRPr="00487FD5" w:rsidRDefault="00634CD0" w:rsidP="00EC7DDA">
      <w:pPr>
        <w:spacing w:line="480" w:lineRule="auto"/>
        <w:jc w:val="both"/>
        <w:rPr>
          <w:rFonts w:ascii="Arial" w:hAnsi="Arial"/>
          <w:color w:val="000000" w:themeColor="text1"/>
        </w:rPr>
      </w:pPr>
    </w:p>
    <w:p w14:paraId="7901ECFF" w14:textId="24A87AA2" w:rsidR="00634CD0" w:rsidRPr="00487FD5" w:rsidRDefault="00634CD0" w:rsidP="00EC7DDA">
      <w:pPr>
        <w:spacing w:line="480" w:lineRule="auto"/>
        <w:jc w:val="both"/>
        <w:rPr>
          <w:rFonts w:ascii="Arial" w:hAnsi="Arial"/>
          <w:b/>
          <w:bCs/>
          <w:color w:val="000000" w:themeColor="text1"/>
        </w:rPr>
      </w:pPr>
      <w:r w:rsidRPr="00487FD5">
        <w:rPr>
          <w:rFonts w:ascii="Arial" w:hAnsi="Arial"/>
          <w:b/>
          <w:bCs/>
          <w:color w:val="000000" w:themeColor="text1"/>
        </w:rPr>
        <w:t xml:space="preserve">Differential cellular location of Kv7 channels in </w:t>
      </w:r>
      <w:r w:rsidR="007544C8" w:rsidRPr="00487FD5">
        <w:rPr>
          <w:rFonts w:ascii="Arial" w:hAnsi="Arial"/>
          <w:b/>
          <w:bCs/>
          <w:color w:val="000000" w:themeColor="text1"/>
        </w:rPr>
        <w:t>PASMC compared to MASMC</w:t>
      </w:r>
    </w:p>
    <w:p w14:paraId="394B9B41" w14:textId="445E3193" w:rsidR="00EE3140" w:rsidRPr="00487FD5" w:rsidRDefault="00EE3140" w:rsidP="00EC7DDA">
      <w:pPr>
        <w:spacing w:line="480" w:lineRule="auto"/>
        <w:jc w:val="both"/>
        <w:rPr>
          <w:rStyle w:val="articletitle"/>
          <w:rFonts w:ascii="Arial" w:eastAsiaTheme="minorEastAsia" w:hAnsi="Arial"/>
          <w:iCs/>
          <w:color w:val="000000" w:themeColor="text1"/>
        </w:rPr>
      </w:pPr>
      <w:r w:rsidRPr="00487FD5">
        <w:rPr>
          <w:rFonts w:ascii="Arial" w:hAnsi="Arial"/>
          <w:bCs/>
          <w:color w:val="000000" w:themeColor="text1"/>
        </w:rPr>
        <w:t>We next assessed the possible differences in subcellular-location of Kv7 channels in isolated PASMC and MASMC by immunofluorescence. As stated above</w:t>
      </w:r>
      <w:r w:rsidR="007544C8" w:rsidRPr="00487FD5">
        <w:rPr>
          <w:rFonts w:ascii="Arial" w:hAnsi="Arial"/>
          <w:bCs/>
          <w:color w:val="000000" w:themeColor="text1"/>
        </w:rPr>
        <w:t>,</w:t>
      </w:r>
      <w:r w:rsidRPr="00487FD5">
        <w:rPr>
          <w:rFonts w:ascii="Arial" w:hAnsi="Arial"/>
          <w:bCs/>
          <w:color w:val="000000" w:themeColor="text1"/>
        </w:rPr>
        <w:t xml:space="preserve"> we found that the expression of </w:t>
      </w:r>
      <w:r w:rsidR="007544C8" w:rsidRPr="00487FD5">
        <w:rPr>
          <w:rFonts w:ascii="Arial" w:hAnsi="Arial"/>
          <w:bCs/>
          <w:color w:val="000000" w:themeColor="text1"/>
        </w:rPr>
        <w:t xml:space="preserve">the </w:t>
      </w:r>
      <w:r w:rsidRPr="00487FD5">
        <w:rPr>
          <w:rFonts w:ascii="Arial" w:hAnsi="Arial"/>
          <w:bCs/>
          <w:color w:val="000000" w:themeColor="text1"/>
        </w:rPr>
        <w:t>Kv7.4 subunit was essentially cytosolic in PASMC,</w:t>
      </w:r>
      <w:r w:rsidR="00685A82" w:rsidRPr="00487FD5">
        <w:rPr>
          <w:rFonts w:ascii="Arial" w:hAnsi="Arial"/>
          <w:bCs/>
          <w:color w:val="000000" w:themeColor="text1"/>
        </w:rPr>
        <w:t xml:space="preserve"> while in MASMC</w:t>
      </w:r>
      <w:r w:rsidRPr="00487FD5">
        <w:rPr>
          <w:rFonts w:ascii="Arial" w:hAnsi="Arial"/>
          <w:bCs/>
          <w:color w:val="000000" w:themeColor="text1"/>
        </w:rPr>
        <w:t xml:space="preserve"> these channels were expressed at high level in the plasma membrane where they are functional (</w:t>
      </w:r>
      <w:r w:rsidR="005E6D27" w:rsidRPr="00487FD5">
        <w:rPr>
          <w:rFonts w:ascii="Arial" w:hAnsi="Arial"/>
        </w:rPr>
        <w:t>Supplementa</w:t>
      </w:r>
      <w:r w:rsidR="00403029">
        <w:rPr>
          <w:rFonts w:ascii="Arial" w:hAnsi="Arial"/>
        </w:rPr>
        <w:t>ry</w:t>
      </w:r>
      <w:r w:rsidR="005E6D27" w:rsidRPr="00487FD5">
        <w:rPr>
          <w:rFonts w:ascii="Arial" w:hAnsi="Arial"/>
        </w:rPr>
        <w:t xml:space="preserve"> Figure </w:t>
      </w:r>
      <w:r w:rsidR="00403029">
        <w:rPr>
          <w:rFonts w:ascii="Arial" w:hAnsi="Arial"/>
        </w:rPr>
        <w:t>S</w:t>
      </w:r>
      <w:r w:rsidR="00B15DD8" w:rsidRPr="00B15DD8">
        <w:rPr>
          <w:rFonts w:ascii="Arial" w:hAnsi="Arial"/>
          <w:highlight w:val="yellow"/>
        </w:rPr>
        <w:t>3</w:t>
      </w:r>
      <w:r w:rsidRPr="00487FD5">
        <w:rPr>
          <w:rFonts w:ascii="Arial" w:hAnsi="Arial"/>
          <w:bCs/>
          <w:color w:val="000000" w:themeColor="text1"/>
        </w:rPr>
        <w:t>D</w:t>
      </w:r>
      <w:r w:rsidRPr="00487FD5">
        <w:rPr>
          <w:rFonts w:ascii="Arial" w:hAnsi="Arial"/>
          <w:bCs/>
        </w:rPr>
        <w:t xml:space="preserve">). Line scan analysis showed that MASMC, in contrast to PASMC, had the highest levels of Kv7.4 channel expression matching with the plasma membrane </w:t>
      </w:r>
      <w:r w:rsidRPr="00487FD5">
        <w:rPr>
          <w:rFonts w:ascii="Arial" w:hAnsi="Arial"/>
          <w:bCs/>
        </w:rPr>
        <w:lastRenderedPageBreak/>
        <w:t>marker WGA</w:t>
      </w:r>
      <w:r w:rsidR="00900276" w:rsidRPr="00487FD5">
        <w:rPr>
          <w:rFonts w:ascii="Arial" w:hAnsi="Arial"/>
          <w:bCs/>
        </w:rPr>
        <w:t xml:space="preserve"> (</w:t>
      </w:r>
      <w:r w:rsidR="005E6D27" w:rsidRPr="00487FD5">
        <w:rPr>
          <w:rFonts w:ascii="Arial" w:hAnsi="Arial"/>
        </w:rPr>
        <w:t xml:space="preserve">Supplemental Figure </w:t>
      </w:r>
      <w:r w:rsidR="00403029">
        <w:rPr>
          <w:rFonts w:ascii="Arial" w:hAnsi="Arial"/>
        </w:rPr>
        <w:t>S</w:t>
      </w:r>
      <w:r w:rsidR="00B15DD8">
        <w:rPr>
          <w:rFonts w:ascii="Arial" w:hAnsi="Arial"/>
          <w:highlight w:val="yellow"/>
        </w:rPr>
        <w:t>3</w:t>
      </w:r>
      <w:r w:rsidRPr="00487FD5">
        <w:rPr>
          <w:rFonts w:ascii="Arial" w:hAnsi="Arial"/>
          <w:bCs/>
        </w:rPr>
        <w:t xml:space="preserve">E). We also observed that Kv7.5 channels </w:t>
      </w:r>
      <w:r w:rsidR="0044005F">
        <w:rPr>
          <w:rFonts w:ascii="Arial" w:hAnsi="Arial"/>
          <w:bCs/>
        </w:rPr>
        <w:t xml:space="preserve">and KCNE3 (Supplemental Figure </w:t>
      </w:r>
      <w:r w:rsidR="00403029">
        <w:rPr>
          <w:rFonts w:ascii="Arial" w:hAnsi="Arial"/>
          <w:bCs/>
        </w:rPr>
        <w:t>S</w:t>
      </w:r>
      <w:r w:rsidR="00B15DD8" w:rsidRPr="00B15DD8">
        <w:rPr>
          <w:rFonts w:ascii="Arial" w:hAnsi="Arial"/>
          <w:bCs/>
          <w:highlight w:val="yellow"/>
        </w:rPr>
        <w:t>6</w:t>
      </w:r>
      <w:r w:rsidRPr="00487FD5">
        <w:rPr>
          <w:rFonts w:ascii="Arial" w:hAnsi="Arial"/>
          <w:bCs/>
        </w:rPr>
        <w:t xml:space="preserve">) showed poor membrane localization in PASMC, in contrast </w:t>
      </w:r>
      <w:r w:rsidRPr="00487FD5">
        <w:rPr>
          <w:rFonts w:ascii="Arial" w:hAnsi="Arial"/>
          <w:bCs/>
          <w:color w:val="000000" w:themeColor="text1"/>
        </w:rPr>
        <w:t xml:space="preserve">to what has been reported in systemic vascular myocytes or heterologous systems </w:t>
      </w:r>
      <w:r w:rsidR="0022440E" w:rsidRPr="00487FD5">
        <w:rPr>
          <w:rFonts w:ascii="Arial" w:hAnsi="Arial"/>
          <w:bCs/>
          <w:color w:val="000000" w:themeColor="text1"/>
        </w:rPr>
        <w:fldChar w:fldCharType="begin"/>
      </w:r>
      <w:r w:rsidR="00DD016C">
        <w:rPr>
          <w:rFonts w:ascii="Arial" w:hAnsi="Arial"/>
          <w:bCs/>
          <w:color w:val="000000" w:themeColor="text1"/>
        </w:rPr>
        <w:instrText xml:space="preserve"> ADDIN ZOTERO_ITEM CSL_CITATION {"citationID":"rGGQjps6","properties":{"formattedCitation":"\\super 30,40,41\\nosupersub{}","plainCitation":"30,40,41","noteIndex":0},"citationItems":[{"id":2798,"uris":["http://zotero.org/users/1883518/items/6WAJ9VFE"],"uri":["http://zotero.org/users/1883518/items/6WAJ9VFE"],"itemData":{"id":2798,"type":"article-journal","abstract":"BACKGROUND AND PURPOSE: The KCNQ-encoded voltage-gated potassium channel family (Kv 7.1-Kv 7.5) are established regulators of smooth muscle contractility, where Kv 7.4 and Kv 7.5 predominate. Various Kv 7.2-7.5 channel enhancers have been developed that have been shown to cause a vasorelaxation in both rodent and human blood vessels. Recently, two novel Kv 7 channel enhancers have been identified, ML213 and NS15370, that show increased potency, particularly on Kv 7.4 channels. The aim of this study was to characterize the effects of these novel enhancers in different rat blood vessels and compare them with Kv 7 enhancers (S-1, BMS204352, retigabine) described previously. We also sought to determine the binding sites of the new Kv 7 enhancers.\nKEY RESULTS: Both ML213 and NS15370 relaxed segments of rat thoracic aorta, renal artery and mesenteric artery in a concentration-dependent manner. In the mesenteric artery ML213 and NS15370 displayed EC50 s that were far lower than other Kv 7 enhancers tested. Current-clamp experiments revealed that both novel enhancers, at low concentrations, caused significant hyperpolarization in mesenteric artery smooth muscle cells. In addition, we determined that the stimulatory effect of these enhancers relied on a tryptophan residue located in the S5 domain, which is the same binding site for the other Kv 7 enhancers tested in this study.\nCONCLUSIONS AND IMPLICATIONS: This study has identified and characterized ML213 and NS15370 as potent vasorelaxants in different blood vessels, thereby highlighting these new compounds as potential therapeutics for various smooth muscle disorders.","container-title":"British Journal of Pharmacology","DOI":"10.1111/bph.12805","ISSN":"1476-5381","issue":"19","journalAbbreviation":"Br. J. Pharmacol.","language":"eng","note":"PMID: 24909207\nPMCID: PMC4209148","page":"4413-4424","source":"PubMed","title":"Vasorelaxant effects of novel Kv 7.4 channel enhancers ML213 and NS15370","volume":"171","author":[{"family":"Jepps","given":"T. A."},{"family":"Bentzen","given":"B. H."},{"family":"Stott","given":"J. B."},{"family":"Povstyan","given":"O. V."},{"family":"Sivaloganathan","given":"K."},{"family":"Dalby-Brown","given":"W."},{"family":"Greenwood","given":"I. A."}],"issued":{"date-parts":[["2014",10]]}},"label":"page"},{"id":2417,"uris":["http://zotero.org/users/1883518/items/RP7Y8JEM"],"uri":["http://zotero.org/users/1883518/items/RP7Y8JEM"],"itemData":{"id":2417,"type":"article-journal","abstract":"AIMS: Voltage-gated potassium channels encoded by KCNQ genes (Kv7 channels) are emerging as important regulators of vascular tone. In this study, we analysed the contribution of Kv7 channels to the vasodilation induced by hypoxia and the cyclic AMP pathway in the coronary circulation. We also assessed their regional distribution and possible impairment by diabetes.\nMETHODS AND RESULTS: We examined the effects of Kv7 channel modulators on K+ currents and vascular reactivity in rat left and right coronary arteries (LCAs and RCAs, respectively). Currents from LCA were more sensitive to Kv7 channel inhibitors (XE991, linopirdine) and activators (flupirtine, retigabine) than those from RCA. Accordingly, LCAs were more sensitive than RCAs to the relaxation induced by Kv7 channel enhancers. Likewise, relaxation induced by the adenylyl cyclase activator forskolin and hypoxia, which were mediated through Kv7 channel activation, were greater in LCA than in RCA. KCNQ1 and KCNQ5 expression was markedly higher in LCA than in RCA. After incubation with high glucose (HG, 30 mmol/L), myocytes from LCA, but not from RCA, were more depolarized and showed reduced Kv7 currents. In HG-incubated LCA, the effects of Kv7 channel modulators and forskolin were diminished, and the expression of KCNQ1 and KCNQ5 was reduced. Finally, vascular responses induced by Kv7 channel modulators were impaired in LCA, but not in RCA, from type 1 diabetic rats.\nCONCLUSION: Our results reveal that the high expression and function of Kv7 channels in the LCA and their down-regulation by diabetes critically determine the sensitivity to key regulators of coronary tone.","container-title":"Cardiovascular Research","DOI":"10.1093/cvr/cvv020","ISSN":"1755-3245","issue":"1","journalAbbreviation":"Cardiovasc. Res.","language":"eng","note":"PMID: 25616413","page":"98-108","source":"PubMed","title":"Kv7 channels critically determine coronary artery reactivity: left-right differences and down-regulation by hyperglycaemia","title-short":"Kv7 channels critically determine coronary artery reactivity","volume":"106","author":[{"family":"Morales-Cano","given":"Daniel"},{"family":"Moreno","given":"Laura"},{"family":"Barreira","given":"Bianca"},{"family":"Pandolfi","given":"Rachele"},{"family":"Chamorro","given":"Virginia"},{"family":"Jimenez","given":"Rosario"},{"family":"Villamor","given":"Eduardo"},{"family":"Duarte","given":"Juan"},{"family":"Perez-Vizcaino","given":"Francisco"},{"family":"Cogolludo","given":"Angel"}],"issued":{"date-parts":[["2015",4,1]]}},"label":"page"},{"id":2796,"uris":["http://zotero.org/users/1883518/items/YESHCA5E"],"uri":["http://zotero.org/users/1883518/items/YESHCA5E"],"itemData":{"id":2796,"type":"article-journal","abstract":"BACKGROUND: Kv7.5 (KCNQ5) channels conduct M-type potassium currents in the brain, are expressed in skeletal muscle, and contribute to vascular muscle tone.\nMETHODS: We coexpressed Kv7.5 and KCNE1-3 peptides in HEK293 cells and then analyzed their association using electrophysiology and co-immunoprecipitation, assessed localization using confocal microscopy, examined targeting of the oligomeric channels to cholesterol-rich membrane surface microdomains using lipid raft isolation, and evaluated their membrane dynamics using fluorescence recovery after photobleaching (FRAP).\nRESULTS: Kv7.5 forms oligomeric channels specifically with KCNE1 and KCNE3. The expression of Kv7.5 targeted to cholesterol-rich membrane surface microdomains was very low. Oligomeric Kv7.5/KCNE1 and Kv7.5/KCNE3 channels did not localize to lipid rafts. However, Kv7.5 association impaired KCNE3 expression in lipid raft microdomains.\nCONCLUSIONS: Our results indicate that Kv7.5 contributes to the spatial regulation of KCNE3. This new scenario could greatly assist in determining the physiological relevance of putative KCNE3 interactions in nerve and muscle.","container-title":"Muscle &amp; Nerve","DOI":"10.1002/mus.22231","ISSN":"1097-4598","issue":"1","journalAbbreviation":"Muscle Nerve","language":"eng","note":"PMID: 22190306","page":"48-54","source":"PubMed","title":"Targeting of Kv7.5 (KCNQ5)/KCNE channels to surface microdomains of cell membranes","volume":"45","author":[{"family":"Roura-Ferrer","given":"Meritxell"},{"family":"Solé","given":"Laura"},{"family":"Oliveras","given":"Anna"},{"family":"Villarroel","given":"Alvaro"},{"family":"Comes","given":"Núria"},{"family":"Felipe","given":"Antonio"}],"issued":{"date-parts":[["2012",1]]}},"label":"page"}],"schema":"https://github.com/citation-style-language/schema/raw/master/csl-citation.json"} </w:instrText>
      </w:r>
      <w:r w:rsidR="0022440E" w:rsidRPr="00487FD5">
        <w:rPr>
          <w:rFonts w:ascii="Arial" w:hAnsi="Arial"/>
          <w:bCs/>
          <w:color w:val="000000" w:themeColor="text1"/>
        </w:rPr>
        <w:fldChar w:fldCharType="separate"/>
      </w:r>
      <w:r w:rsidR="00DD016C" w:rsidRPr="00DD016C">
        <w:rPr>
          <w:rFonts w:ascii="Arial" w:hAnsi="Arial" w:cs="Arial"/>
          <w:color w:val="000000"/>
          <w:vertAlign w:val="superscript"/>
          <w:lang w:val="en-US"/>
        </w:rPr>
        <w:t>30,40,41</w:t>
      </w:r>
      <w:r w:rsidR="0022440E" w:rsidRPr="00487FD5">
        <w:rPr>
          <w:rFonts w:ascii="Arial" w:hAnsi="Arial"/>
          <w:bCs/>
          <w:color w:val="000000" w:themeColor="text1"/>
        </w:rPr>
        <w:fldChar w:fldCharType="end"/>
      </w:r>
      <w:r w:rsidR="0022440E" w:rsidRPr="00487FD5">
        <w:rPr>
          <w:rFonts w:ascii="Arial" w:hAnsi="Arial"/>
          <w:bCs/>
          <w:color w:val="000000" w:themeColor="text1"/>
        </w:rPr>
        <w:t xml:space="preserve">. </w:t>
      </w:r>
      <w:r w:rsidRPr="00487FD5">
        <w:rPr>
          <w:rFonts w:ascii="Arial" w:hAnsi="Arial"/>
          <w:bCs/>
          <w:color w:val="000000" w:themeColor="text1"/>
        </w:rPr>
        <w:t xml:space="preserve">This may also contribute to the differential functional role of Kv7 channels in PA and systemic arteries. Finally, since functional Kv7.4/Kv7.5 </w:t>
      </w:r>
      <w:proofErr w:type="spellStart"/>
      <w:r w:rsidRPr="00487FD5">
        <w:rPr>
          <w:rFonts w:ascii="Arial" w:hAnsi="Arial"/>
          <w:bCs/>
          <w:color w:val="000000" w:themeColor="text1"/>
        </w:rPr>
        <w:t>heterotetramers</w:t>
      </w:r>
      <w:proofErr w:type="spellEnd"/>
      <w:r w:rsidRPr="00487FD5">
        <w:rPr>
          <w:rFonts w:ascii="Arial" w:hAnsi="Arial"/>
          <w:bCs/>
          <w:color w:val="000000" w:themeColor="text1"/>
        </w:rPr>
        <w:t xml:space="preserve"> have been suggested to play an essential role in the relaxation of systemic arteries</w:t>
      </w:r>
      <w:r w:rsidR="007816D2" w:rsidRPr="00487FD5">
        <w:rPr>
          <w:rFonts w:ascii="Arial" w:hAnsi="Arial"/>
          <w:bCs/>
          <w:color w:val="000000" w:themeColor="text1"/>
        </w:rPr>
        <w:t xml:space="preserve"> </w:t>
      </w:r>
      <w:r w:rsidR="0022440E" w:rsidRPr="00487FD5">
        <w:rPr>
          <w:rFonts w:ascii="Arial" w:hAnsi="Arial"/>
          <w:bCs/>
          <w:color w:val="000000" w:themeColor="text1"/>
        </w:rPr>
        <w:fldChar w:fldCharType="begin"/>
      </w:r>
      <w:r w:rsidR="00DD016C">
        <w:rPr>
          <w:rFonts w:ascii="Arial" w:hAnsi="Arial"/>
          <w:bCs/>
          <w:color w:val="000000" w:themeColor="text1"/>
        </w:rPr>
        <w:instrText xml:space="preserve"> ADDIN ZOTERO_ITEM CSL_CITATION {"citationID":"5ZrDocJm","properties":{"formattedCitation":"\\super 26,40,42,43\\nosupersub{}","plainCitation":"26,40,42,43","noteIndex":0},"citationItems":[{"id":2516,"uris":["http://zotero.org/users/1883518/items/JSIC58WD"],"uri":["http://zotero.org/users/1883518/items/JSIC58WD"],"itemData":{"id":2516,"type":"article-journal","abstract":"Recent research suggests that smooth muscle cells express Kv7.4 and Kv7.5 voltage-activated potassium channels, which contribute to maintenance of their resting membrane voltage. New pharmacologic activators of Kv7 channels, ML213 (N-mesitybicyclo[2.2.1]heptane-2-carboxamide) and ICA-069673 N-(6-chloropyridin-3-yl)-3,4-difluorobenzamide), have been reported to discriminate among channels formed from different Kv7 subtypes. We compared the effects of ML213 and ICA-069673 on homomeric human Kv7.4, Kv7.5, and heteromeric Kv7.4/7.5 channels exogenously expressed in A7r5 vascular smooth muscle cells. We found that, despite its previous description as a selective activator of Kv7.2 and Kv7.4, ML213 significantly increased the maximum conductance of homomeric Kv7.4 and Kv7.5, as well as heteromeric Kv7.4/7.5 channels, and induced a negative shift of their activation curves. Current deactivation rates decreased in the presence of the ML213 (10 μM) for all three channel combinations. Mutants of Kv7.4 (W242L) and Kv7.5 (W235L), previously found to be insensitive to another Kv7 channel activator, retigabine, were also insensitive to ML213 (10 μM). In contrast to ML213, ICA-069673 robustly activated Kv7.4 channels but was significantly less effective on homomeric Kv7.5 channels. Heteromeric Kv7.4/7.5 channels displayed intermediate responses to ICA-069673. In each case, ICA-069673 induced a negative shift of the activation curves without significantly increasing maximal conductance. Current deactivation rates decreased in the presence of ICA-069673 in a subunit-specific manner. Kv7.4 W242L responded to ICA-069673-like wild-type Kv7.4, but a Kv7.4 F143A mutant was much less sensitive to ICA-069673. Based on these results, ML213 and ICA-069673 likely bind to different sites and are differentially selective among Kv7.4, Kv7.5, and Kv7.4/7.5 channel subtypes.","container-title":"Molecular Pharmacology","DOI":"10.1124/mol.114.093799","ISSN":"1521-0111","issue":"3","journalAbbreviation":"Mol. Pharmacol.","language":"eng","note":"PMID: 24944189\nPMCID: PMC4152906","page":"330-341","source":"PubMed","title":"Differential activation of vascular smooth muscle Kv7.4, Kv7.5, and Kv7.4/7.5 channels by ML213 and ICA-069673","volume":"86","author":[{"family":"Brueggemann","given":"Lyubov I."},{"family":"Haick","given":"Jennifer M."},{"family":"Cribbs","given":"Leanne L."},{"family":"Byron","given":"Kenneth L."}],"issued":{"date-parts":[["2014",9]]}},"label":"page"},{"id":2513,"uris":["http://zotero.org/users/1883518/items/EQDS2UNG"],"uri":["http://zotero.org/users/1883518/items/EQDS2UNG"],"itemData":{"id":2513,"type":"article-journal","abstract":"The Kv7 family (Kv7.1-7.5) of voltage-activated potassium channels contributes to the maintenance of resting membrane potential in excitable cells. Previously, we provided pharmacological and electrophysiological evidence that Kv7.4 and Kv7.5 form predominantly heteromeric channels and that Kv7 activity is regulated by protein kinase C (PKC) in response to vasoconstrictors in vascular smooth muscle cells. Direct evidence for Kv7.4/7.5 heteromer formation, however, is lacking. Furthermore, it remains to be determined whether both subunits are regulated by PKC. Utilizing proximity ligation assays to visualize single molecule interactions, we now show that Kv7.4/Kv.7.5 heteromers are endogenously expressed in vascular smooth muscle cells. Introduction of dominant-negative Kv7.4 and Kv7.5 subunits in mesenteric artery myocytes reduced endogenous Kv7 currents by 84 and 76%, respectively. Expression of an inducible protein kinase Cα (PKCα) translocation system revealed that PKCα activation is sufficient to suppress endogenous Kv7 currents in A7r5 rat aortic and mesenteric artery smooth muscle cells. Arginine vasopressin (100 and 500 pm) and the PKC activator phorbol 12-myristate 13-acetate (1 nm) each inhibited human (h) Kv7.5 and hKv7.4/7.5, but not hKv7.4 channels expressed in A7r5 cells. A decrease in hKv7.5 and hKv7.4/7.5 current densities was associated with an increase in PKC-dependent phosphorylation of the channel proteins. These findings provide further evidence for a differential regulation of Kv7.4 and Kv7.5 channel subunits by PKC-dependent phosphorylation and new mechanistic insights into the role of heteromeric subunit assembly for regulation of vascular Kv7 channels.","container-title":"The Journal of Biological Chemistry","DOI":"10.1074/jbc.M113.527820","ISSN":"1083-351X","issue":"4","journalAbbreviation":"J. Biol. Chem.","language":"eng","note":"PMID: 24297175\nPMCID: PMC3900957","page":"2099-2111","source":"PubMed","title":"Differential protein kinase C-dependent modulation of Kv7.4 and Kv7.5 subunits of vascular Kv7 channels","volume":"289","author":[{"family":"Brueggemann","given":"Lioubov I."},{"family":"Mackie","given":"Alexander R."},{"family":"Cribbs","given":"Leanne L."},{"family":"Freda","given":"Jessica"},{"family":"Tripathi","given":"Abhishek"},{"family":"Majetschak","given":"Matthias"},{"family":"Byron","given":"Kenneth L."}],"issued":{"date-parts":[["2014",1,24]]}},"label":"page"},{"id":2358,"uris":["http://zotero.org/users/1883518/items/HPTKHMQG"],"uri":["http://zotero.org/users/1883518/items/HPTKHMQG"],"itemData":{"id":2358,"type":"article-journal","abstract":"Right ventricular adaptation to the increased pulmonary arterial load is a key determinant of outcomes in pulmonary hypertension (PH). Pulmonary vascular resistance (PVR) and total arterial compliance (C) quantify resistive and elastic properties of pulmonary arteries that modulate the steady and pulsatile components of pulmonary arterial load, respectively. PVR is commonly calculated as transpulmonary pressure gradient over pulmonary flow and total arterial compliance as stroke volume over pulmonary arterial pulse pressure (SV/PApp). Assuming that there is an inverse, hyperbolic relationship between PVR and C, recent studies have popularised the concept that their product (RC-time of the pulmonary circulation, in seconds) is “constant” in health and diseases. However, emerging evidence suggests that this concept should be challenged, with shortened RC-times documented in post-capillary PH and normotensive subjects. Furthermore, reported RC-times in the literature have consistently demonstrated significant scatter around the mean. In precapillary PH, the true PVR can be overestimated if one uses the standard PVR equation because the zero-flow pressure may be significantly higher than pulmonary arterial wedge pressure. Furthermore, SV/PApp may also overestimate true C. Further studies are needed to clarify some of the inconsistencies of pulmonary RC-time, as this has major implications for our understanding of the arterial load in diseases of the pulmonary circulation.\nTweetable abstract @ERSpublications\nclick to tweetEmpiric estimates of pulmonary arterial load are prone to errors and may result in overestimation of RC-time http://ow.ly/QqtAV","container-title":"European Respiratory Journal","DOI":"10.1183/13993003.00741-2015","ISSN":"0903-1936, 1399-3003","issue":"4","language":"en","note":"PMID: 26341990","page":"1178-1189","source":"erj.ersjournals.com","title":"Pulmonary vascular resistance and compliance relationship in pulmonary hypertension","volume":"46","author":[{"family":"Chemla","given":"Denis"},{"family":"Lau","given":"Edmund M. T."},{"family":"Papelier","given":"Yves"},{"family":"Attal","given":"Pierre"},{"family":"Hervé","given":"Philippe"}],"issued":{"date-parts":[["2015",10,1]]}},"label":"page"},{"id":2798,"uris":["http://zotero.org/users/1883518/items/6WAJ9VFE"],"uri":["http://zotero.org/users/1883518/items/6WAJ9VFE"],"itemData":{"id":2798,"type":"article-journal","abstract":"BACKGROUND AND PURPOSE: The KCNQ-encoded voltage-gated potassium channel family (Kv 7.1-Kv 7.5) are established regulators of smooth muscle contractility, where Kv 7.4 and Kv 7.5 predominate. Various Kv 7.2-7.5 channel enhancers have been developed that have been shown to cause a vasorelaxation in both rodent and human blood vessels. Recently, two novel Kv 7 channel enhancers have been identified, ML213 and NS15370, that show increased potency, particularly on Kv 7.4 channels. The aim of this study was to characterize the effects of these novel enhancers in different rat blood vessels and compare them with Kv 7 enhancers (S-1, BMS204352, retigabine) described previously. We also sought to determine the binding sites of the new Kv 7 enhancers.\nKEY RESULTS: Both ML213 and NS15370 relaxed segments of rat thoracic aorta, renal artery and mesenteric artery in a concentration-dependent manner. In the mesenteric artery ML213 and NS15370 displayed EC50 s that were far lower than other Kv 7 enhancers tested. Current-clamp experiments revealed that both novel enhancers, at low concentrations, caused significant hyperpolarization in mesenteric artery smooth muscle cells. In addition, we determined that the stimulatory effect of these enhancers relied on a tryptophan residue located in the S5 domain, which is the same binding site for the other Kv 7 enhancers tested in this study.\nCONCLUSIONS AND IMPLICATIONS: This study has identified and characterized ML213 and NS15370 as potent vasorelaxants in different blood vessels, thereby highlighting these new compounds as potential therapeutics for various smooth muscle disorders.","container-title":"British Journal of Pharmacology","DOI":"10.1111/bph.12805","ISSN":"1476-5381","issue":"19","journalAbbreviation":"Br. J. Pharmacol.","language":"eng","note":"PMID: 24909207\nPMCID: PMC4209148","page":"4413-4424","source":"PubMed","title":"Vasorelaxant effects of novel Kv 7.4 channel enhancers ML213 and NS15370","volume":"171","author":[{"family":"Jepps","given":"T. A."},{"family":"Bentzen","given":"B. H."},{"family":"Stott","given":"J. B."},{"family":"Povstyan","given":"O. V."},{"family":"Sivaloganathan","given":"K."},{"family":"Dalby-Brown","given":"W."},{"family":"Greenwood","given":"I. A."}],"issued":{"date-parts":[["2014",10]]}},"label":"page"}],"schema":"https://github.com/citation-style-language/schema/raw/master/csl-citation.json"} </w:instrText>
      </w:r>
      <w:r w:rsidR="0022440E" w:rsidRPr="00487FD5">
        <w:rPr>
          <w:rFonts w:ascii="Arial" w:hAnsi="Arial"/>
          <w:bCs/>
          <w:color w:val="000000" w:themeColor="text1"/>
        </w:rPr>
        <w:fldChar w:fldCharType="separate"/>
      </w:r>
      <w:r w:rsidR="00DD016C" w:rsidRPr="00DD016C">
        <w:rPr>
          <w:rFonts w:ascii="Arial" w:hAnsi="Arial" w:cs="Arial"/>
          <w:color w:val="000000"/>
          <w:vertAlign w:val="superscript"/>
          <w:lang w:val="en-US"/>
        </w:rPr>
        <w:t>26,40,42,43</w:t>
      </w:r>
      <w:r w:rsidR="0022440E" w:rsidRPr="00487FD5">
        <w:rPr>
          <w:rFonts w:ascii="Arial" w:hAnsi="Arial"/>
          <w:bCs/>
          <w:color w:val="000000" w:themeColor="text1"/>
        </w:rPr>
        <w:fldChar w:fldCharType="end"/>
      </w:r>
      <w:r w:rsidR="004B035D" w:rsidRPr="00487FD5">
        <w:rPr>
          <w:rFonts w:ascii="Arial" w:hAnsi="Arial"/>
          <w:bCs/>
          <w:color w:val="000000" w:themeColor="text1"/>
        </w:rPr>
        <w:t xml:space="preserve"> </w:t>
      </w:r>
      <w:r w:rsidRPr="00487FD5">
        <w:rPr>
          <w:rFonts w:ascii="Arial" w:hAnsi="Arial"/>
          <w:color w:val="000000" w:themeColor="text1"/>
        </w:rPr>
        <w:t>we assessed their existence in PASMC using a proximity ligation assay (PLA).</w:t>
      </w:r>
      <w:r w:rsidR="0044005F">
        <w:rPr>
          <w:rStyle w:val="articletitle"/>
          <w:rFonts w:ascii="Arial" w:eastAsiaTheme="minorEastAsia" w:hAnsi="Arial"/>
          <w:iCs/>
          <w:color w:val="000000" w:themeColor="text1"/>
        </w:rPr>
        <w:t xml:space="preserve"> Sup</w:t>
      </w:r>
      <w:r w:rsidR="00B15DD8">
        <w:rPr>
          <w:rStyle w:val="articletitle"/>
          <w:rFonts w:ascii="Arial" w:eastAsiaTheme="minorEastAsia" w:hAnsi="Arial"/>
          <w:iCs/>
          <w:color w:val="000000" w:themeColor="text1"/>
        </w:rPr>
        <w:t>p</w:t>
      </w:r>
      <w:r w:rsidR="0044005F">
        <w:rPr>
          <w:rStyle w:val="articletitle"/>
          <w:rFonts w:ascii="Arial" w:eastAsiaTheme="minorEastAsia" w:hAnsi="Arial"/>
          <w:iCs/>
          <w:color w:val="000000" w:themeColor="text1"/>
        </w:rPr>
        <w:t>lementa</w:t>
      </w:r>
      <w:r w:rsidR="00403029">
        <w:rPr>
          <w:rStyle w:val="articletitle"/>
          <w:rFonts w:ascii="Arial" w:eastAsiaTheme="minorEastAsia" w:hAnsi="Arial"/>
          <w:iCs/>
          <w:color w:val="000000" w:themeColor="text1"/>
        </w:rPr>
        <w:t>ry</w:t>
      </w:r>
      <w:r w:rsidR="0044005F">
        <w:rPr>
          <w:rStyle w:val="articletitle"/>
          <w:rFonts w:ascii="Arial" w:eastAsiaTheme="minorEastAsia" w:hAnsi="Arial"/>
          <w:iCs/>
          <w:color w:val="000000" w:themeColor="text1"/>
        </w:rPr>
        <w:t xml:space="preserve"> Figure </w:t>
      </w:r>
      <w:r w:rsidR="00403029">
        <w:rPr>
          <w:rStyle w:val="articletitle"/>
          <w:rFonts w:ascii="Arial" w:eastAsiaTheme="minorEastAsia" w:hAnsi="Arial"/>
          <w:iCs/>
          <w:color w:val="000000" w:themeColor="text1"/>
        </w:rPr>
        <w:t>S</w:t>
      </w:r>
      <w:r w:rsidR="00B15DD8" w:rsidRPr="00B15DD8">
        <w:rPr>
          <w:rStyle w:val="articletitle"/>
          <w:rFonts w:ascii="Arial" w:eastAsiaTheme="minorEastAsia" w:hAnsi="Arial"/>
          <w:iCs/>
          <w:color w:val="000000" w:themeColor="text1"/>
          <w:highlight w:val="yellow"/>
        </w:rPr>
        <w:t>3</w:t>
      </w:r>
      <w:r w:rsidRPr="00487FD5">
        <w:rPr>
          <w:rStyle w:val="articletitle"/>
          <w:rFonts w:ascii="Arial" w:eastAsiaTheme="minorEastAsia" w:hAnsi="Arial"/>
          <w:iCs/>
          <w:color w:val="000000" w:themeColor="text1"/>
        </w:rPr>
        <w:t xml:space="preserve">F shows that Kv7.4/Kv7.5 </w:t>
      </w:r>
      <w:proofErr w:type="spellStart"/>
      <w:r w:rsidRPr="00487FD5">
        <w:rPr>
          <w:rFonts w:ascii="Arial" w:hAnsi="Arial"/>
          <w:bCs/>
          <w:color w:val="000000" w:themeColor="text1"/>
        </w:rPr>
        <w:t>heterotetramers</w:t>
      </w:r>
      <w:proofErr w:type="spellEnd"/>
      <w:r w:rsidRPr="00487FD5">
        <w:rPr>
          <w:rStyle w:val="articletitle"/>
          <w:rFonts w:ascii="Arial" w:eastAsiaTheme="minorEastAsia" w:hAnsi="Arial"/>
          <w:iCs/>
          <w:color w:val="000000" w:themeColor="text1"/>
        </w:rPr>
        <w:t xml:space="preserve"> are present in PASMC and their abundance is comparable to that found in MASMC</w:t>
      </w:r>
      <w:r w:rsidR="005E6D27" w:rsidRPr="00487FD5">
        <w:rPr>
          <w:rFonts w:ascii="Arial" w:hAnsi="Arial"/>
          <w:bCs/>
          <w:color w:val="000000" w:themeColor="text1"/>
        </w:rPr>
        <w:t xml:space="preserve">. </w:t>
      </w:r>
    </w:p>
    <w:p w14:paraId="63E11184" w14:textId="77777777" w:rsidR="00634CD0" w:rsidRPr="00487FD5" w:rsidRDefault="00634CD0" w:rsidP="00EC7DDA">
      <w:pPr>
        <w:spacing w:line="480" w:lineRule="auto"/>
        <w:jc w:val="both"/>
        <w:rPr>
          <w:rStyle w:val="articletitle"/>
          <w:rFonts w:ascii="Arial" w:eastAsiaTheme="minorEastAsia" w:hAnsi="Arial"/>
          <w:iCs/>
          <w:color w:val="000000" w:themeColor="text1"/>
        </w:rPr>
      </w:pPr>
    </w:p>
    <w:p w14:paraId="3E2553EB" w14:textId="67A05833" w:rsidR="00753AA1" w:rsidRPr="00487FD5" w:rsidRDefault="00753AA1" w:rsidP="00EC7DDA">
      <w:pPr>
        <w:spacing w:line="480" w:lineRule="auto"/>
        <w:jc w:val="both"/>
        <w:rPr>
          <w:rFonts w:ascii="Arial" w:hAnsi="Arial"/>
          <w:b/>
          <w:lang w:val="en-US"/>
        </w:rPr>
      </w:pPr>
      <w:r w:rsidRPr="00487FD5">
        <w:rPr>
          <w:rFonts w:ascii="Arial" w:hAnsi="Arial"/>
          <w:b/>
          <w:lang w:val="en-US"/>
        </w:rPr>
        <w:t>Discussion</w:t>
      </w:r>
      <w:r w:rsidR="00092E88" w:rsidRPr="00487FD5">
        <w:rPr>
          <w:rFonts w:ascii="Arial" w:hAnsi="Arial"/>
          <w:b/>
          <w:lang w:val="en-US"/>
        </w:rPr>
        <w:t xml:space="preserve"> </w:t>
      </w:r>
    </w:p>
    <w:p w14:paraId="7BA44B59" w14:textId="6DDB9494" w:rsidR="006A5233" w:rsidRDefault="006A5233" w:rsidP="00EC7DDA">
      <w:pPr>
        <w:spacing w:line="480" w:lineRule="auto"/>
        <w:jc w:val="both"/>
        <w:rPr>
          <w:rFonts w:ascii="Arial" w:hAnsi="Arial" w:cstheme="majorHAnsi"/>
        </w:rPr>
      </w:pPr>
      <w:r w:rsidRPr="00487FD5">
        <w:rPr>
          <w:rFonts w:ascii="Arial" w:hAnsi="Arial" w:cstheme="majorHAnsi"/>
        </w:rPr>
        <w:t>Our primary finding of the present study is that pulmonary vascular Kv7 channels have a higher functional role</w:t>
      </w:r>
      <w:r w:rsidR="00B15DD8">
        <w:rPr>
          <w:rFonts w:ascii="Arial" w:hAnsi="Arial" w:cstheme="majorHAnsi"/>
        </w:rPr>
        <w:t xml:space="preserve"> during the development of P</w:t>
      </w:r>
      <w:r w:rsidRPr="00487FD5">
        <w:rPr>
          <w:rFonts w:ascii="Arial" w:hAnsi="Arial" w:cstheme="majorHAnsi"/>
        </w:rPr>
        <w:t xml:space="preserve">H. This is associated with an upregulation of subunit KCNE4 and is observed under </w:t>
      </w:r>
      <w:r w:rsidRPr="00487FD5">
        <w:rPr>
          <w:rFonts w:ascii="Arial" w:hAnsi="Arial" w:cstheme="majorHAnsi"/>
          <w:i/>
        </w:rPr>
        <w:t>in vitro</w:t>
      </w:r>
      <w:r w:rsidRPr="00487FD5">
        <w:rPr>
          <w:rFonts w:ascii="Arial" w:hAnsi="Arial" w:cstheme="majorHAnsi"/>
        </w:rPr>
        <w:t xml:space="preserve"> conditions that mimic the characteristic ion channel remodelling of PAH. Unexpectedly we found that, compared to systemic arteries, control PA displayed modest Kv7 current, low Kv7 channel expression and negligible response to Kv7 channel modulators.  Therefore, the Kv7 channels present in the pulmonary circulation have a relatively poor role compared to those present in systemic arteries, but can become functionally </w:t>
      </w:r>
      <w:r w:rsidR="00685A82" w:rsidRPr="00487FD5">
        <w:rPr>
          <w:rFonts w:ascii="Arial" w:hAnsi="Arial" w:cstheme="majorHAnsi"/>
        </w:rPr>
        <w:t xml:space="preserve">highly relevant </w:t>
      </w:r>
      <w:r w:rsidRPr="00487FD5">
        <w:rPr>
          <w:rFonts w:ascii="Arial" w:hAnsi="Arial" w:cstheme="majorHAnsi"/>
        </w:rPr>
        <w:t>during the development of PAH.</w:t>
      </w:r>
    </w:p>
    <w:p w14:paraId="0467A831" w14:textId="77777777" w:rsidR="0082251E" w:rsidRPr="00487FD5" w:rsidRDefault="0082251E" w:rsidP="00EC7DDA">
      <w:pPr>
        <w:spacing w:line="480" w:lineRule="auto"/>
        <w:jc w:val="both"/>
        <w:rPr>
          <w:rFonts w:ascii="Arial" w:hAnsi="Arial" w:cstheme="majorHAnsi"/>
        </w:rPr>
      </w:pPr>
    </w:p>
    <w:p w14:paraId="4530D99D" w14:textId="6FD113CB" w:rsidR="005D3951" w:rsidRPr="00487FD5" w:rsidRDefault="001A42D3" w:rsidP="00EC7DDA">
      <w:pPr>
        <w:spacing w:line="480" w:lineRule="auto"/>
        <w:jc w:val="both"/>
        <w:rPr>
          <w:rFonts w:ascii="Arial" w:hAnsi="Arial" w:cstheme="majorHAnsi"/>
        </w:rPr>
      </w:pPr>
      <w:r w:rsidRPr="00265EFB">
        <w:rPr>
          <w:rFonts w:ascii="Arial" w:hAnsi="Arial" w:cstheme="majorHAnsi"/>
        </w:rPr>
        <w:t>A number of K</w:t>
      </w:r>
      <w:r w:rsidRPr="00265EFB">
        <w:rPr>
          <w:rFonts w:ascii="Arial" w:hAnsi="Arial" w:cstheme="majorHAnsi"/>
          <w:vertAlign w:val="superscript"/>
        </w:rPr>
        <w:t>+</w:t>
      </w:r>
      <w:r w:rsidRPr="00265EFB">
        <w:rPr>
          <w:rFonts w:ascii="Arial" w:hAnsi="Arial" w:cstheme="majorHAnsi"/>
        </w:rPr>
        <w:t xml:space="preserve"> channels are downregulated in experimental </w:t>
      </w:r>
      <w:r w:rsidR="00A26384" w:rsidRPr="0015046A">
        <w:rPr>
          <w:rFonts w:ascii="Arial" w:hAnsi="Arial" w:cstheme="majorHAnsi"/>
          <w:highlight w:val="yellow"/>
        </w:rPr>
        <w:t>PH</w:t>
      </w:r>
      <w:r w:rsidR="00A26384">
        <w:rPr>
          <w:rFonts w:ascii="Arial" w:hAnsi="Arial" w:cstheme="majorHAnsi"/>
        </w:rPr>
        <w:t xml:space="preserve"> </w:t>
      </w:r>
      <w:r w:rsidRPr="00265EFB">
        <w:rPr>
          <w:rFonts w:ascii="Arial" w:hAnsi="Arial" w:cstheme="majorHAnsi"/>
        </w:rPr>
        <w:t xml:space="preserve">or human PAH, including Kv1.5, Kv2.1 and TASK-1 among others </w:t>
      </w:r>
      <w:r w:rsidR="00DA750B" w:rsidRPr="00265EFB">
        <w:rPr>
          <w:rFonts w:ascii="Arial" w:hAnsi="Arial" w:cstheme="majorHAnsi"/>
        </w:rPr>
        <w:fldChar w:fldCharType="begin"/>
      </w:r>
      <w:r w:rsidR="00DD016C">
        <w:rPr>
          <w:rFonts w:ascii="Arial" w:hAnsi="Arial" w:cstheme="majorHAnsi"/>
        </w:rPr>
        <w:instrText xml:space="preserve"> ADDIN ZOTERO_ITEM CSL_CITATION {"citationID":"xatZg6Oh","properties":{"unsorted":true,"formattedCitation":"\\super 44,7,9,11,2,13\\nosupersub{}","plainCitation":"44,7,9,11,2,13","noteIndex":0},"citationItems":[{"id":2801,"uris":["http://zotero.org/users/1883518/items/RK2XIRYB"],"uri":["http://zotero.org/users/1883518/items/RK2XIRYB"],"itemData":{"id":2801,"type":"article-journal","abstract":"Many different types of potassium channels with various functions exist in pulmonary artery smooth muscle cells, contributing to many physiological actions and pathological conditions. The deep involvement of these channels in the onset and exacerbation of pulmonary arterial hypertension (PAH) also continues to be revealed. In 2013, KCNK3 (TASK1), which encodes a type of two-pore domain potassium channel, was shown to be a predisposing gene for PAH by genetic mutation, and it was added to the PAH classification at the Fifth World Symposium on Pulmonary Hypertension (Nice International Conference). Decreased expression and inhibited activity of voltage-gated potassium channels, particularly KCNA5 (Kv1.5), are also seen in PAH, regardless of the cause, and facilitation of pulmonary arterial contraction and vascular remodeling has been shown. The calcium-activated potassium channels seen in smooth muscle cells also change from BKca (Kca1.1) to IKca (Kca3.1) predominance in PAH due to transformation and have effects including the facilitation of smooth muscle cell migration, enhancement of proliferation, and inhibition of apoptosis. Elucidation of these roles for potassium channels in pulmonary vasoconstriction and remodeling may help bring new therapeutic strategies into view.","container-title":"Pediatric Cardiology","DOI":"10.1007/s00246-016-1491-7","ISSN":"1432-1971","issue":"1","journalAbbreviation":"Pediatr Cardiol","language":"eng","note":"PMID: 27826710","page":"1-14","source":"PubMed","title":"The Action of Smooth Muscle Cell Potassium Channels in the Pathology of Pulmonary Arterial Hypertension","volume":"38","author":[{"family":"Hayabuchi","given":"Yasunobu"}],"issued":{"date-parts":[["2017",1]]}},"label":"page"},{"id":2387,"uris":["http://zotero.org/users/1883518/items/XHEDGVMQ"],"uri":["http://zotero.org/users/1883518/items/XHEDGVMQ"],"itemData":{"id":2387,"type":"article-journal","abstract":"BACKGROUND: Mutations in the KCNK3 gene have been identified in some patients suffering from heritable pulmonary arterial hypertension (PAH). KCNK3 encodes an outward rectifier K(+) channel, and each identified mutation leads to a loss of function. However, the pathophysiological role of potassium channel subfamily K member 3 (KCNK3) in PAH is unclear. We hypothesized that loss of function of KCNK3 is a hallmark of idiopathic and heritable PAH and contributes to dysfunction of pulmonary artery smooth muscle cells and pulmonary artery endothelial cells, leading to pulmonary artery remodeling: consequently, restoring KCNK3 function could alleviate experimental pulmonary hypertension (PH).\nMETHODS AND RESULTS: We demonstrated that KCNK3 expression and function were reduced in human PAH and in monocrotaline-induced PH in rats. Using a patch-clamp technique in freshly isolated (not cultured) pulmonary artery smooth muscle cells and pulmonary artery endothelial cells, we found that KCNK3 current decreased progressively during the development of monocrotaline-induced PH and correlated with plasma-membrane depolarization. We demonstrated that KCNK3 modulated pulmonary arterial tone. Long-term inhibition of KCNK3 in rats induced distal neomuscularization and early hemodynamic signs of PH, which were related to exaggerated proliferation of pulmonary artery endothelial cells, pulmonary artery smooth muscle cell, adventitial fibroblasts, and pulmonary and systemic inflammation. Lastly, in vivo pharmacological activation of KCNK3 significantly reversed monocrotaline-induced PH in rats.\nCONCLUSIONS: In PAH and experimental PH, KCNK3 expression and activity are strongly reduced in pulmonary artery smooth muscle cells and endothelial cells. KCNK3 inhibition promoted increased proliferation, vasoconstriction, and inflammation. In vivo pharmacological activation of KCNK3 alleviated monocrotaline-induced PH, thus demonstrating that loss of KCNK3 is a key event in PAH pathogenesis and thus could be therapeutically targeted.","container-title":"Circulation","DOI":"10.1161/CIRCULATIONAHA.115.020951","ISSN":"1524-4539","issue":"14","journalAbbreviation":"Circulation","language":"eng","note":"PMID: 26912814","page":"1371-1385","source":"PubMed","title":"Potassium Channel Subfamily K Member 3 (KCNK3) Contributes to the Development of Pulmonary Arterial Hypertension","volume":"133","author":[{"family":"Antigny","given":"Fabrice"},{"family":"Hautefort","given":"Aurélie"},{"family":"Meloche","given":"Jolyane"},{"family":"Belacel-Ouari","given":"Milia"},{"family":"Manoury","given":"Boris"},{"family":"Rucker-Martin","given":"Catherine"},{"family":"Péchoux","given":"Christine"},{"family":"Potus","given":"François"},{"family":"Nadeau","given":"Valérie"},{"family":"Tremblay","given":"Eve"},{"family":"Ruffenach","given":"Grégoire"},{"family":"Bourgeois","given":"Alice"},{"family":"Dorfmüller","given":"Peter"},{"family":"Breuils-Bonnet","given":"Sandra"},{"family":"Fadel","given":"Elie"},{"family":"Ranchoux","given":"Benoît"},{"family":"Jourdon","given":"Philippe"},{"family":"Girerd","given":"Barbara"},{"family":"Montani","given":"David"},{"family":"Provencher","given":"Steeve"},{"family":"Bonnet","given":"Sébastien"},{"family":"Simonneau","given":"Gérald"},{"family":"Humbert","given":"Marc"},{"family":"Perros","given":"Frédéric"}],"issued":{"date-parts":[["2016",4,5]]}},"label":"page"},{"id":2765,"uris":["http://zotero.org/users/1883518/items/PHGHSG9W"],"uri":["http://zotero.org/users/1883518/items/PHGHSG9W"],"itemData":{"id":2765,"type":"article-journal","abstract":"Aims: Mutations in the KCNK3 gene, which encodes for an outward-rectifier K+ channel, have been identified in patients suffering from pulmonary arterial hypertension (PAH), and constitute the first described channelopathy in PAH. In human PAH and experimental pulmonary hypertension (PH), we demonstrated that KCNK3 expression and function are severely reduced in pulmonary vascular cells, promoting PH-like phenotype at the morphologic and haemodynamic levels. Since KCNK3 channel is also expressed in both the human and rodent heart, we aimed to elucidate the pathophysiological role of KCNK3 channel in right ventricular (RV) hypertrophy (RVH) related to PH.\nMethods and results: Using whole-cell Patch-clamp technique, we demonstrated that KCNK3 is predominantly expressed in adult rat RV cardiomyocytes compared to the left ventricle cardiomyocytes and participates in the repolarizing phase of the RV action potential. We revealed a reduction in KCNK3 function prior to development of RVH and the rise of pulmonary vascular resistance. KCNK3 function is severely reduced in RV cardiomyocytes during the development of RVH in several rat models of PH (exposure to monocrotaline, chronic hypoxia, and Sugen/hypoxia) and chronic RV pressure overload (pulmonary artery banding). In experimental PH, we revealed a reduction in KCNK3 function before any rise in pulmonary vascular resistance and the development of RVH. KCNK3 mRNA level is also reduced in human RV tissues from PAH patients compared to non-PAH patients. In line with these findings, chronic inhibition of KCNK3 in rats with the specific inhibitor (A293) induces RV hypertrophy which is associated with the re-expression of foetal genes, RV fibrosis, RV inflammation, and subsequent loss of RV performance as assessed by echocardiography.\nConclusion: Our data indicate that loss of KCNK3 function and expression is a hallmark of the RV hypertrophy/dysfunction associated with PH.","container-title":"Cardiovascular Research","DOI":"10.1093/cvr/cvy016","ISSN":"1755-3245","issue":"6","journalAbbreviation":"Cardiovasc. Res.","language":"eng","note":"PMID: 29360952","page":"880-893","source":"PubMed","title":"Loss of KCNK3 is a hallmark of RV hypertrophy/dysfunction associated with pulmonary hypertension","volume":"114","author":[{"family":"Lambert","given":"Mélanie"},{"family":"Boet","given":"Angèle"},{"family":"Rucker-Martin","given":"Catherine"},{"family":"Mendes-Ferreira","given":"Pedro"},{"family":"Capuano","given":"Véronique"},{"family":"Hatem","given":"Stéphane"},{"family":"Adão","given":"Rui"},{"family":"Brás-Silva","given":"Carmen"},{"family":"Hautefort","given":"Aurélie"},{"family":"Michel","given":"Jean-Baptiste"},{"family":"Dorfmuller","given":"Peter"},{"family":"Fadel","given":"Elie"},{"family":"Kotsimbos","given":"Tom"},{"family":"Price","given":"Laura"},{"family":"Jourdon","given":"Philippe"},{"family":"Montani","given":"David"},{"family":"Humbert","given":"Marc"},{"family":"Perros","given":"Frédéric"},{"family":"Antigny","given":"Fabrice"}],"issued":{"date-parts":[["2018"]],"season":"01"}},"label":"page"},{"id":2749,"uris":["http://zotero.org/users/1883518/items/QZDUQYYE"],"uri":["http://zotero.org/users/1883518/items/QZDUQYYE"],"itemData":{"id":2749,"type":"article-journal","abstract":"TWIK-related acid-sensitive potassium channel 1 (TASK-1 encoded by KCNK3) belongs to the family of two-pore domain potassium channels. This gene subfamily is constitutively active at physiological resting membrane potentials in excitable cells, including smooth muscle cells, and has been particularly linked to the human pulmonary circulation. TASK-1 channels are sensitive to a wide array of physiological and pharmacological mediators that affect their activity such as unsaturated fatty acids, extracellular pH, hypoxia, anaesthetics and intracellular signalling pathways. Recent studies show that modulation of TASK-1 channels, either directly or indirectly by targeting their regulatory mechanisms, has the potential to control pulmonary arterial tone in humans. Furthermore, mutations in KCNK3 have been identified as a rare cause of both familial and idiopathic pulmonary arterial hypertension. This review summarises our current state of knowledge of the functional role of TASK-1 channels in the pulmonary circulation in health and disease, with special emphasis on current advancements in the field.","container-title":"The European Respiratory Journal","DOI":"10.1183/13993003.00754-2017","ISSN":"1399-3003","issue":"5","journalAbbreviation":"Eur. Respir. J.","language":"eng","note":"PMID: 29122916","source":"PubMed","title":"TASK-1 (KCNK3) channels in the lung: from cell biology to clinical implications","title-short":"TASK-1 (KCNK3) channels in the lung","volume":"50","author":[{"family":"Olschewski","given":"Andrea"},{"family":"Veale","given":"Emma L."},{"family":"Nagy","given":"Bence M."},{"family":"Nagaraj","given":"Chandran"},{"family":"Kwapiszewska","given":"Grazyna"},{"family":"Antigny","given":"Fabrice"},{"family":"Lambert","given":"Mélanie"},{"family":"Humbert","given":"Marc"},{"family":"Czirják","given":"Gábor"},{"family":"Enyedi","given":"Péter"},{"family":"Mathie","given":"Alistair"}],"issued":{"date-parts":[["2017"]]}},"label":"page"},{"id":1163,"uris":["http://zotero.org/users/1883518/items/VMZRIQTH"],"uri":["http://zotero.org/users/1883518/items/VMZRIQTH"],"itemData":{"id":1163,"type":"article-journal","abstract":"BACKGROUND: Primary pulmonary hypertension (PPH) is a rare disease of unknown cause. Although PPH and secondary pulmonary hypertension (SPH) share many clinical and pathological characteristics, their origins may be disparate. In pulmonary artery smooth muscle cells (PASMCs), the activity of voltage-gated K+ (KV) channels governs membrane potential (Em) and regulates cytosolic free Ca2+ concentration ([Ca2+]cyt). A rise in [Ca2+]cyt is a trigger of vasoconstriction and a stimulus of smooth muscle proliferation.\nMETHODS AND RESULTS: Fluorescence microscopy and patch clamp techniques were used to measure [Ca2+]cyt, Em, and KV currents in PASMCs. Mean pulmonary arterial pressures were comparable (46+/-4 and 53+/-4 mm Hg; P=0.30) in SPH and PPH patients. However, PPH-PASMCs had a higher resting [Ca2+]cyt than cells from patients with SPH and nonpulmonary hypertension disease. Consistently, PPH-PASMCs had a more depolarized Em than SPH-PASMCs. Furthermore, KV currents were significantly diminished in PPH-PASMCs. Because of the dysfunctional KV channels, the response of [Ca2+]cyt to the KV channel blocker 4-aminopyridine was significantly attenuated in PPH-PASMCs, whereas the response to 60 mmol/L K+ was comparable to that in SPH-PASMCs.\nCONCLUSIONS: These results indicate that KV channel function in PPH-PASMCs is inhibited compared with SPH-PASMCs. The resulting membrane depolarization and increase in [Ca2+]cyt lead to pulmonary vasoconstriction and PASMC proliferation. Our data suggest that defects in PASMC KV channels in PPH patients may be a unique mechanism involved in initiating and maintaining pulmonary vasoconstriction and appear to play a role in the pathogenesis of PPH.","container-title":"Circulation","ISSN":"0009-7322","issue":"14","journalAbbreviation":"Circulation","language":"eng","note":"PMID: 9760294","page":"1400-1406","source":"PubMed","title":"Dysfunctional voltage-gated K+ channels in pulmonary artery smooth muscle cells of patients with primary pulmonary hypertension","volume":"98","author":[{"family":"Yuan","given":"J. X."},{"family":"Aldinger","given":"A. M."},{"family":"Juhaszova","given":"M."},{"family":"Wang","given":"J."},{"family":"Conte","given":"J. V."},{"family":"Gaine","given":"S. P."},{"family":"Orens","given":"J. B."},{"family":"Rubin","given":"L. J."}],"issued":{"date-parts":[["1998",10,6]]}},"label":"page"},{"id":2758,"uris":["http://zotero.org/users/1883518/items/EJUQR8NE"],"uri":["http://zotero.org/users/1883518/items/EJUQR8NE"],"itemData":{"id":2758,"type":"article-journal","container-title":"Lancet (London, England)","DOI":"10.1016/S0140-6736(05)78495-6","ISSN":"0140-6736","issue":"9104","journalAbbreviation":"Lancet","language":"eng","note":"PMID: 9504523","page":"726-727","source":"PubMed","title":"Attenuated K+ channel gene transcription in primary pulmonary hypertension","volume":"351","author":[{"family":"Yuan","given":"X. J."},{"family":"Wang","given":"J."},{"family":"Juhaszova","given":"M."},{"family":"Gaine","given":"S. P."},{"family":"Rubin","given":"L. J."}],"issued":{"date-parts":[["1998",3,7]]}},"label":"page"}],"schema":"https://github.com/citation-style-language/schema/raw/master/csl-citation.json"} </w:instrText>
      </w:r>
      <w:r w:rsidR="00DA750B" w:rsidRPr="00265EFB">
        <w:rPr>
          <w:rFonts w:ascii="Arial" w:hAnsi="Arial" w:cstheme="majorHAnsi"/>
        </w:rPr>
        <w:fldChar w:fldCharType="separate"/>
      </w:r>
      <w:r w:rsidR="00DD016C" w:rsidRPr="00DD016C">
        <w:rPr>
          <w:rFonts w:ascii="Arial" w:hAnsi="Arial" w:cs="Arial"/>
          <w:vertAlign w:val="superscript"/>
          <w:lang w:val="en-US"/>
        </w:rPr>
        <w:t>44,7,9,11,2,13</w:t>
      </w:r>
      <w:r w:rsidR="00DA750B" w:rsidRPr="00265EFB">
        <w:rPr>
          <w:rFonts w:ascii="Arial" w:hAnsi="Arial" w:cstheme="majorHAnsi"/>
        </w:rPr>
        <w:fldChar w:fldCharType="end"/>
      </w:r>
      <w:r w:rsidR="00344103" w:rsidRPr="00265EFB">
        <w:rPr>
          <w:rFonts w:ascii="Arial" w:hAnsi="Arial" w:cstheme="majorHAnsi"/>
        </w:rPr>
        <w:t>.</w:t>
      </w:r>
      <w:r w:rsidR="005D3951" w:rsidRPr="00265EFB">
        <w:rPr>
          <w:rFonts w:ascii="Arial" w:hAnsi="Arial" w:cstheme="majorHAnsi"/>
        </w:rPr>
        <w:t xml:space="preserve"> In the </w:t>
      </w:r>
      <w:proofErr w:type="spellStart"/>
      <w:r w:rsidR="005D3951" w:rsidRPr="00265EFB">
        <w:rPr>
          <w:rFonts w:ascii="Arial" w:hAnsi="Arial" w:cstheme="majorHAnsi"/>
        </w:rPr>
        <w:t>Su</w:t>
      </w:r>
      <w:proofErr w:type="spellEnd"/>
      <w:r w:rsidR="005D3951" w:rsidRPr="00265EFB">
        <w:rPr>
          <w:rFonts w:ascii="Arial" w:hAnsi="Arial" w:cstheme="majorHAnsi"/>
        </w:rPr>
        <w:t>/</w:t>
      </w:r>
      <w:proofErr w:type="spellStart"/>
      <w:r w:rsidR="005D3951" w:rsidRPr="00265EFB">
        <w:rPr>
          <w:rFonts w:ascii="Arial" w:hAnsi="Arial" w:cstheme="majorHAnsi"/>
        </w:rPr>
        <w:t>Hpx</w:t>
      </w:r>
      <w:proofErr w:type="spellEnd"/>
      <w:r w:rsidR="005D3951" w:rsidRPr="00265EFB">
        <w:rPr>
          <w:rFonts w:ascii="Arial" w:hAnsi="Arial" w:cstheme="majorHAnsi"/>
        </w:rPr>
        <w:t xml:space="preserve"> rats, </w:t>
      </w:r>
      <w:r w:rsidR="009B7221" w:rsidRPr="00265EFB">
        <w:rPr>
          <w:rFonts w:ascii="Arial" w:hAnsi="Arial" w:cstheme="majorHAnsi"/>
        </w:rPr>
        <w:t>the rodent</w:t>
      </w:r>
      <w:r w:rsidR="005D3951" w:rsidRPr="00265EFB">
        <w:rPr>
          <w:rFonts w:ascii="Arial" w:hAnsi="Arial" w:cstheme="majorHAnsi"/>
        </w:rPr>
        <w:t xml:space="preserve"> model which best recapitulates PAH, we have previously reported a reduced activity of Kv1.5 </w:t>
      </w:r>
      <w:r w:rsidR="00DA750B" w:rsidRPr="00265EFB">
        <w:rPr>
          <w:rFonts w:ascii="Arial" w:hAnsi="Arial" w:cstheme="majorHAnsi"/>
        </w:rPr>
        <w:fldChar w:fldCharType="begin"/>
      </w:r>
      <w:r w:rsidR="004C52D0">
        <w:rPr>
          <w:rFonts w:ascii="Arial" w:hAnsi="Arial" w:cstheme="majorHAnsi"/>
        </w:rPr>
        <w:instrText xml:space="preserve"> ADDIN ZOTERO_ITEM CSL_CITATION {"citationID":"FNQFvME9","properties":{"formattedCitation":"\\super 10\\nosupersub{}","plainCitation":"10","noteIndex":0},"citationItems":[{"id":2752,"uris":["http://zotero.org/users/1883518/items/H48B6V3Z"],"uri":["http://zotero.org/users/1883518/items/H48B6V3Z"],"itemData":{"id":2752,"type":"article-journal","abstract":"KEY POINTS: The expression of miR-1 is increased in lungs from the Hyp/Su5416 PAH rat model. Pulmonary artery smooth muscle cells from this animal model are more depolarized and show decreased expression and activity of voltage-dependent potassium channel (Kv)1.5. miR-1 directly targets Kv1.5 channels, reduces Kv1.5 activity and induces membrane depolarization. Antagomir-1 prevents Kv1.5 channel downregulation and the depolarization induced by hypoxia/Su5416 exposition.\nABSTRACT: Impairment of the voltage-dependent potassium channel (Kv) plays a central role in the development of cardiovascular diseases, including pulmonary arterial hypertension (PAH). MicroRNAs are non-coding RNAs that regulate gene expression by binding to the 3'-untranslated region region of specific mRNAs. The present study aimed to analyse the effects of miR-1 on Kv channel function in pulmonary arteries (PA). Kv channel activity was studied in PA from healthy animals transfected with miR-1 or scrambled-miR. Kv currents were studied using the whole-cell configuration of the patch clamp technique. The characterization of the Kv1.5 currents was performed with the selective inhibitor DPO-1. miR-1 expression was increased and Kv1.5 channels were decreased in lungs from a rat model of PAH induced by hypoxia and Su5416. miR-1 transfection increased cell capacitance, reduced Kv1.5 currents and induced membrane depolarization in isolated pulmonary artery smooth muscle cells. A luciferase reporter assay indicated that KCNA5, which encodes Kv1.5 channels, is a direct target gene of miR-1. Incubation of PA with Su5416 and hypoxia (3% O2 ) increased miR-1 and induced a decline in Kv1.5 currents, which was prevented by antagomiR-1. In conclusion, these data indicate that miR-1 induces pulmonary artery smooth muscle cell hypertrophy and reduces the activity and expression of Kv channels, suggesting a pathophysiological role in PAH.","container-title":"The Journal of Physiology","DOI":"10.1113/JP276054","ISSN":"1469-7793","issue":"4","journalAbbreviation":"J. Physiol. (Lond.)","language":"eng","note":"PMID: 29717493\nPMCID: PMC6375863","page":"1185-1197","source":"PubMed","title":"miR-1 is increased in pulmonary hypertension and downregulates Kv1.5 channels in rat pulmonary arteries","volume":"597","author":[{"family":"Mondejar-Parreño","given":"Gema"},{"family":"Callejo","given":"María"},{"family":"Barreira","given":"Bianca"},{"family":"Morales-Cano","given":"Daniel"},{"family":"Esquivel-Ruiz","given":"Sergio"},{"family":"Moreno","given":"Laura"},{"family":"Cogolludo","given":"Angel"},{"family":"Perez-Vizcaino","given":"Francisco"}],"issued":{"date-parts":[["2019"]]}}}],"schema":"https://github.com/citation-style-language/schema/raw/master/csl-citation.json"} </w:instrText>
      </w:r>
      <w:r w:rsidR="00DA750B" w:rsidRPr="00265EFB">
        <w:rPr>
          <w:rFonts w:ascii="Arial" w:hAnsi="Arial" w:cstheme="majorHAnsi"/>
        </w:rPr>
        <w:fldChar w:fldCharType="separate"/>
      </w:r>
      <w:r w:rsidR="004C52D0" w:rsidRPr="004C52D0">
        <w:rPr>
          <w:rFonts w:ascii="Arial" w:hAnsi="Arial" w:cs="Arial"/>
          <w:vertAlign w:val="superscript"/>
          <w:lang w:val="en-US"/>
        </w:rPr>
        <w:t>10</w:t>
      </w:r>
      <w:r w:rsidR="00DA750B" w:rsidRPr="00265EFB">
        <w:rPr>
          <w:rFonts w:ascii="Arial" w:hAnsi="Arial" w:cstheme="majorHAnsi"/>
        </w:rPr>
        <w:fldChar w:fldCharType="end"/>
      </w:r>
      <w:r w:rsidR="005D3951" w:rsidRPr="00265EFB">
        <w:rPr>
          <w:rFonts w:ascii="Arial" w:hAnsi="Arial" w:cstheme="majorHAnsi"/>
        </w:rPr>
        <w:t xml:space="preserve"> and TASK-</w:t>
      </w:r>
      <w:r w:rsidR="005D3951" w:rsidRPr="00265EFB">
        <w:rPr>
          <w:rFonts w:ascii="Arial" w:hAnsi="Arial" w:cstheme="majorHAnsi"/>
        </w:rPr>
        <w:lastRenderedPageBreak/>
        <w:t xml:space="preserve">1 channels </w:t>
      </w:r>
      <w:r w:rsidR="0090544A" w:rsidRPr="00265EFB">
        <w:rPr>
          <w:rFonts w:ascii="Arial" w:hAnsi="Arial" w:cstheme="majorHAnsi"/>
        </w:rPr>
        <w:fldChar w:fldCharType="begin"/>
      </w:r>
      <w:r w:rsidR="00DD016C">
        <w:rPr>
          <w:rFonts w:ascii="Arial" w:hAnsi="Arial" w:cstheme="majorHAnsi"/>
        </w:rPr>
        <w:instrText xml:space="preserve"> ADDIN ZOTERO_ITEM CSL_CITATION {"citationID":"sxXdCClV","properties":{"formattedCitation":"\\super 45\\nosupersub{}","plainCitation":"45","noteIndex":0},"citationItems":[{"id":3098,"uris":["http://zotero.org/users/1883518/items/74ZLSMN3"],"uri":["http://zotero.org/users/1883518/items/74ZLSMN3"],"itemData":{"id":3098,"type":"article-journal","abstract":"Vitamin D deficiency is recognized as a worldwide pandemic. Pulmonary arterial hypertension (PAH) is a severe and progressive vascular disease with a poor prognosis. Interestingly, calcitriol, the active form of vitamin D, modulates several signaling pathways affected in PAH. The aims of this study were to examine the prevalence of vitamin D deficiency in PAH-patients and to investigate if vitamin D deficiency may predispose to PAH.\nA retrospective cohort of 67 Spanish-PAH patients, whose plasma samples were obtained from CIBERES Biobank and clinical parameters from the Spanish Pulmonary Arterial Hypertension Registry (REHAP). Rats were fed a standard or a vitamin D-free diet for five weeks and then were randomized into SU5416 (20 mg/Kg) plus two weeks in hypoxia (10% O2) or vehicle plus 2 weeks in normoxia.\nSeventy percent of PAH-patients had severe deficit of vitamin D (median 7.17 ng/ml). Patients with lower vitamin D levels (&lt; 7.17 ng/ml) were associated with worse functional classification, poorer 6-minute-walk-distance-test and reduced survival. PAH-animals with a deficit of vitamin D showed an increased in pulmonary arterial pressure and pulmonary artery muscularization. Pulmonary arteries from vitamin D deficient rats showed endothelial-dysfunction as measured by acetylcholine-induced relaxation and reduced TASK1-potassium current density.\nVitamin D deficiency has a significantly higher prevalence in PAH-patients and predicts poor prognosis. Interestingly, vitamin D free diet aggravates PAH in an animal model. These findings strongly suggest a pathophysiological role of vitamin D deficiency in PAH.","container-title":"European Respiratory Journal","DOI":"10.1183/13993003.congress-2018.PA3083","ISSN":"0903-1936, 1399-3003","issue":"suppl 62","language":"en","note":"publisher: European Respiratory Society\nsection: Pulmonary hypertension","source":"erj.ersjournals.com","title":"Possible pathophysiological role of vitamin D deficit in pulmonary arterial hypertension","URL":"https://erj.ersjournals.com/content/52/suppl_62/PA3083","volume":"52","author":[{"family":"Callejo","given":"Maria"},{"family":"Morales-Cano","given":"Daniel"},{"family":"Mondejar-Parreño","given":"Gema"},{"family":"Barreira","given":"Bianca"},{"family":"Esquivel-Ruiz","given":"Sergio"},{"family":"Moreno","given":"Laura"},{"family":"Escribano","given":"Pilar"},{"family":"Blanco","given":"Isabel"},{"family":"Barberà","given":"Joan Albert"},{"family":"Cogolludo","given":"Angel"},{"family":"Perez-Vizcaino","given":"Francisco"}],"accessed":{"date-parts":[["2020",3,14]]},"issued":{"date-parts":[["2018",9,15]]}}}],"schema":"https://github.com/citation-style-language/schema/raw/master/csl-citation.json"} </w:instrText>
      </w:r>
      <w:r w:rsidR="0090544A" w:rsidRPr="00265EFB">
        <w:rPr>
          <w:rFonts w:ascii="Arial" w:hAnsi="Arial" w:cstheme="majorHAnsi"/>
        </w:rPr>
        <w:fldChar w:fldCharType="separate"/>
      </w:r>
      <w:r w:rsidR="00DD016C" w:rsidRPr="00DD016C">
        <w:rPr>
          <w:rFonts w:ascii="Arial" w:hAnsi="Arial" w:cs="Arial"/>
          <w:vertAlign w:val="superscript"/>
          <w:lang w:val="en-US"/>
        </w:rPr>
        <w:t>45</w:t>
      </w:r>
      <w:r w:rsidR="0090544A" w:rsidRPr="00265EFB">
        <w:rPr>
          <w:rFonts w:ascii="Arial" w:hAnsi="Arial" w:cstheme="majorHAnsi"/>
        </w:rPr>
        <w:fldChar w:fldCharType="end"/>
      </w:r>
      <w:r w:rsidR="00344103" w:rsidRPr="00265EFB">
        <w:rPr>
          <w:rFonts w:ascii="Arial" w:hAnsi="Arial" w:cstheme="majorHAnsi"/>
        </w:rPr>
        <w:t xml:space="preserve"> </w:t>
      </w:r>
      <w:r w:rsidR="005D3951" w:rsidRPr="00265EFB">
        <w:rPr>
          <w:rFonts w:ascii="Arial" w:hAnsi="Arial" w:cstheme="majorHAnsi"/>
        </w:rPr>
        <w:t>in PASMC. Accordingly, herein we found a profound reduction of total K</w:t>
      </w:r>
      <w:r w:rsidR="005D3951" w:rsidRPr="00265EFB">
        <w:rPr>
          <w:rFonts w:ascii="Arial" w:hAnsi="Arial" w:cstheme="majorHAnsi"/>
          <w:vertAlign w:val="superscript"/>
        </w:rPr>
        <w:t>+</w:t>
      </w:r>
      <w:r w:rsidR="005D3951" w:rsidRPr="00265EFB">
        <w:rPr>
          <w:rFonts w:ascii="Arial" w:hAnsi="Arial" w:cstheme="majorHAnsi"/>
        </w:rPr>
        <w:t xml:space="preserve"> channel activity and a marked depolarization in PASMC from </w:t>
      </w:r>
      <w:proofErr w:type="spellStart"/>
      <w:r w:rsidR="005D3951" w:rsidRPr="00265EFB">
        <w:rPr>
          <w:rFonts w:ascii="Arial" w:hAnsi="Arial" w:cstheme="majorHAnsi"/>
        </w:rPr>
        <w:t>Su</w:t>
      </w:r>
      <w:proofErr w:type="spellEnd"/>
      <w:r w:rsidR="005D3951" w:rsidRPr="00265EFB">
        <w:rPr>
          <w:rFonts w:ascii="Arial" w:hAnsi="Arial" w:cstheme="majorHAnsi"/>
        </w:rPr>
        <w:t>/</w:t>
      </w:r>
      <w:proofErr w:type="spellStart"/>
      <w:r w:rsidR="005D3951" w:rsidRPr="00265EFB">
        <w:rPr>
          <w:rFonts w:ascii="Arial" w:hAnsi="Arial" w:cstheme="majorHAnsi"/>
        </w:rPr>
        <w:t>Hpx</w:t>
      </w:r>
      <w:proofErr w:type="spellEnd"/>
      <w:r w:rsidR="005D3951" w:rsidRPr="00265EFB">
        <w:rPr>
          <w:rFonts w:ascii="Arial" w:hAnsi="Arial" w:cstheme="majorHAnsi"/>
        </w:rPr>
        <w:t xml:space="preserve"> rats. </w:t>
      </w:r>
      <w:r w:rsidR="005D3951" w:rsidRPr="001C0642">
        <w:rPr>
          <w:rFonts w:ascii="Arial" w:hAnsi="Arial" w:cstheme="majorHAnsi"/>
          <w:strike/>
          <w:highlight w:val="yellow"/>
        </w:rPr>
        <w:t>In</w:t>
      </w:r>
      <w:r w:rsidR="0011218A" w:rsidRPr="001C0642">
        <w:rPr>
          <w:rFonts w:ascii="Arial" w:hAnsi="Arial" w:cstheme="majorHAnsi"/>
          <w:strike/>
          <w:highlight w:val="yellow"/>
        </w:rPr>
        <w:t xml:space="preserve"> contrast</w:t>
      </w:r>
      <w:r w:rsidR="005D3951" w:rsidRPr="001C0642">
        <w:rPr>
          <w:rFonts w:ascii="Arial" w:hAnsi="Arial" w:cstheme="majorHAnsi"/>
          <w:strike/>
          <w:highlight w:val="yellow"/>
        </w:rPr>
        <w:t xml:space="preserve">, Kv7 </w:t>
      </w:r>
      <w:r w:rsidR="00370119" w:rsidRPr="001C0642">
        <w:rPr>
          <w:rFonts w:ascii="Arial" w:hAnsi="Arial" w:cstheme="majorHAnsi"/>
          <w:strike/>
          <w:highlight w:val="yellow"/>
        </w:rPr>
        <w:t xml:space="preserve">currents </w:t>
      </w:r>
      <w:r w:rsidR="002618DD">
        <w:rPr>
          <w:rFonts w:ascii="Arial" w:hAnsi="Arial" w:cstheme="majorHAnsi"/>
          <w:strike/>
          <w:highlight w:val="yellow"/>
        </w:rPr>
        <w:t xml:space="preserve">were </w:t>
      </w:r>
      <w:r w:rsidR="005D3951" w:rsidRPr="001C0642">
        <w:rPr>
          <w:rFonts w:ascii="Arial" w:hAnsi="Arial" w:cstheme="majorHAnsi"/>
          <w:strike/>
          <w:highlight w:val="yellow"/>
        </w:rPr>
        <w:t xml:space="preserve">essentially preserved in </w:t>
      </w:r>
      <w:r w:rsidR="00333DC0" w:rsidRPr="001C0642">
        <w:rPr>
          <w:rFonts w:ascii="Arial" w:hAnsi="Arial" w:cs="Arial"/>
          <w:strike/>
          <w:highlight w:val="yellow"/>
        </w:rPr>
        <w:t>PH</w:t>
      </w:r>
      <w:r w:rsidR="005D3951" w:rsidRPr="001C0642">
        <w:rPr>
          <w:rFonts w:ascii="Arial" w:hAnsi="Arial" w:cstheme="majorHAnsi"/>
          <w:strike/>
          <w:highlight w:val="yellow"/>
        </w:rPr>
        <w:t xml:space="preserve"> rats</w:t>
      </w:r>
      <w:r w:rsidR="005D3951" w:rsidRPr="00265EFB">
        <w:rPr>
          <w:rFonts w:ascii="Arial" w:hAnsi="Arial" w:cstheme="majorHAnsi"/>
        </w:rPr>
        <w:t>. Moreover XE991 inhibited the K</w:t>
      </w:r>
      <w:r w:rsidR="00DD0D53" w:rsidRPr="00265EFB">
        <w:rPr>
          <w:rFonts w:ascii="Arial" w:hAnsi="Arial" w:cstheme="majorHAnsi"/>
          <w:vertAlign w:val="superscript"/>
        </w:rPr>
        <w:t>+</w:t>
      </w:r>
      <w:r w:rsidR="005D3951" w:rsidRPr="00265EFB">
        <w:rPr>
          <w:rFonts w:ascii="Arial" w:hAnsi="Arial" w:cstheme="majorHAnsi"/>
        </w:rPr>
        <w:t xml:space="preserve"> current to a greater extent in </w:t>
      </w:r>
      <w:r w:rsidR="00333DC0" w:rsidRPr="00333DC0">
        <w:rPr>
          <w:rFonts w:ascii="Arial" w:hAnsi="Arial" w:cs="Arial"/>
          <w:highlight w:val="yellow"/>
        </w:rPr>
        <w:t>PH</w:t>
      </w:r>
      <w:r w:rsidR="005D3951" w:rsidRPr="00265EFB">
        <w:rPr>
          <w:rFonts w:ascii="Arial" w:hAnsi="Arial" w:cstheme="majorHAnsi"/>
        </w:rPr>
        <w:t>, indicating that Kv7 channels make a much higher contribution to the net K</w:t>
      </w:r>
      <w:r w:rsidR="00DD0D53" w:rsidRPr="00265EFB">
        <w:rPr>
          <w:rFonts w:ascii="Arial" w:hAnsi="Arial" w:cstheme="majorHAnsi"/>
          <w:vertAlign w:val="superscript"/>
        </w:rPr>
        <w:t>+</w:t>
      </w:r>
      <w:r w:rsidR="005D3951" w:rsidRPr="00265EFB">
        <w:rPr>
          <w:rFonts w:ascii="Arial" w:hAnsi="Arial" w:cstheme="majorHAnsi"/>
        </w:rPr>
        <w:t xml:space="preserve"> current in </w:t>
      </w:r>
      <w:r w:rsidR="00333DC0" w:rsidRPr="00333DC0">
        <w:rPr>
          <w:rFonts w:ascii="Arial" w:hAnsi="Arial" w:cs="Arial"/>
          <w:highlight w:val="yellow"/>
        </w:rPr>
        <w:t>PH</w:t>
      </w:r>
      <w:r w:rsidR="005D3951" w:rsidRPr="00265EFB">
        <w:rPr>
          <w:rFonts w:ascii="Arial" w:hAnsi="Arial" w:cstheme="majorHAnsi"/>
        </w:rPr>
        <w:t xml:space="preserve"> than in healthy PASMC. </w:t>
      </w:r>
      <w:r w:rsidR="006F52E8" w:rsidRPr="00265EFB">
        <w:rPr>
          <w:rFonts w:ascii="Arial" w:hAnsi="Arial" w:cstheme="majorHAnsi"/>
        </w:rPr>
        <w:t xml:space="preserve">Likewise, </w:t>
      </w:r>
      <w:r w:rsidR="005D3951" w:rsidRPr="00265EFB">
        <w:rPr>
          <w:rFonts w:ascii="Arial" w:hAnsi="Arial" w:cstheme="majorHAnsi"/>
        </w:rPr>
        <w:t>retigabine-induced vasodila</w:t>
      </w:r>
      <w:r w:rsidR="00F247D1">
        <w:rPr>
          <w:rFonts w:ascii="Arial" w:hAnsi="Arial" w:cstheme="majorHAnsi"/>
        </w:rPr>
        <w:t xml:space="preserve">tor </w:t>
      </w:r>
      <w:r w:rsidR="00F247D1" w:rsidRPr="00F247D1">
        <w:rPr>
          <w:rFonts w:ascii="Arial" w:hAnsi="Arial" w:cstheme="majorHAnsi"/>
          <w:highlight w:val="yellow"/>
        </w:rPr>
        <w:t>and antiproliferative effects</w:t>
      </w:r>
      <w:r w:rsidR="00F247D1">
        <w:rPr>
          <w:rFonts w:ascii="Arial" w:hAnsi="Arial" w:cstheme="majorHAnsi"/>
        </w:rPr>
        <w:t xml:space="preserve"> </w:t>
      </w:r>
      <w:r w:rsidR="005D3951" w:rsidRPr="00265EFB">
        <w:rPr>
          <w:rFonts w:ascii="Arial" w:hAnsi="Arial" w:cstheme="majorHAnsi"/>
        </w:rPr>
        <w:t>and XE991-induced vasoconstriction w</w:t>
      </w:r>
      <w:r w:rsidR="00F247D1">
        <w:rPr>
          <w:rFonts w:ascii="Arial" w:hAnsi="Arial" w:cstheme="majorHAnsi"/>
        </w:rPr>
        <w:t>ere</w:t>
      </w:r>
      <w:r w:rsidR="005D3951" w:rsidRPr="00265EFB">
        <w:rPr>
          <w:rFonts w:ascii="Arial" w:hAnsi="Arial" w:cstheme="majorHAnsi"/>
        </w:rPr>
        <w:t xml:space="preserve"> greatly augmented in PA from </w:t>
      </w:r>
      <w:r w:rsidR="00F247D1" w:rsidRPr="00F247D1">
        <w:rPr>
          <w:rFonts w:ascii="Arial" w:hAnsi="Arial" w:cstheme="majorHAnsi"/>
          <w:highlight w:val="yellow"/>
        </w:rPr>
        <w:t>PH</w:t>
      </w:r>
      <w:r w:rsidR="005D3951" w:rsidRPr="00265EFB">
        <w:rPr>
          <w:rFonts w:ascii="Arial" w:hAnsi="Arial" w:cstheme="majorHAnsi"/>
        </w:rPr>
        <w:t xml:space="preserve"> rats. Thus, the vascular effects of the Kv7 channel modulators tu</w:t>
      </w:r>
      <w:r w:rsidR="001230E8" w:rsidRPr="00265EFB">
        <w:rPr>
          <w:rFonts w:ascii="Arial" w:hAnsi="Arial" w:cstheme="majorHAnsi"/>
        </w:rPr>
        <w:t xml:space="preserve">rned from negligible in control-PA to very robust in </w:t>
      </w:r>
      <w:proofErr w:type="spellStart"/>
      <w:r w:rsidR="001230E8" w:rsidRPr="00265EFB">
        <w:rPr>
          <w:rFonts w:ascii="Arial" w:hAnsi="Arial" w:cstheme="majorHAnsi"/>
        </w:rPr>
        <w:t>Su</w:t>
      </w:r>
      <w:proofErr w:type="spellEnd"/>
      <w:r w:rsidR="001230E8" w:rsidRPr="00265EFB">
        <w:rPr>
          <w:rFonts w:ascii="Arial" w:hAnsi="Arial" w:cstheme="majorHAnsi"/>
        </w:rPr>
        <w:t>/</w:t>
      </w:r>
      <w:proofErr w:type="spellStart"/>
      <w:r w:rsidR="001230E8" w:rsidRPr="00265EFB">
        <w:rPr>
          <w:rFonts w:ascii="Arial" w:hAnsi="Arial" w:cstheme="majorHAnsi"/>
        </w:rPr>
        <w:t>Hpx</w:t>
      </w:r>
      <w:proofErr w:type="spellEnd"/>
      <w:r w:rsidR="001230E8" w:rsidRPr="00265EFB">
        <w:rPr>
          <w:rFonts w:ascii="Arial" w:hAnsi="Arial" w:cstheme="majorHAnsi"/>
        </w:rPr>
        <w:t>-</w:t>
      </w:r>
      <w:r w:rsidR="005D3951" w:rsidRPr="00265EFB">
        <w:rPr>
          <w:rFonts w:ascii="Arial" w:hAnsi="Arial" w:cstheme="majorHAnsi"/>
        </w:rPr>
        <w:t xml:space="preserve">PA, again indicating a greater functional contribution of Kv7 channels in the setting of </w:t>
      </w:r>
      <w:r w:rsidR="00A26384" w:rsidRPr="00333DC0">
        <w:rPr>
          <w:rFonts w:ascii="Arial" w:hAnsi="Arial" w:cs="Arial"/>
          <w:highlight w:val="yellow"/>
        </w:rPr>
        <w:t>PH</w:t>
      </w:r>
      <w:r w:rsidR="005D3951" w:rsidRPr="00265EFB">
        <w:rPr>
          <w:rFonts w:ascii="Arial" w:hAnsi="Arial" w:cstheme="majorHAnsi"/>
        </w:rPr>
        <w:t>.</w:t>
      </w:r>
      <w:r w:rsidR="005D3951" w:rsidRPr="00487FD5">
        <w:rPr>
          <w:rFonts w:ascii="Arial" w:hAnsi="Arial" w:cstheme="majorHAnsi"/>
        </w:rPr>
        <w:t xml:space="preserve"> </w:t>
      </w:r>
    </w:p>
    <w:p w14:paraId="4C667BDE" w14:textId="77777777" w:rsidR="00DD0D53" w:rsidRPr="00487FD5" w:rsidRDefault="00DD0D53" w:rsidP="00EC7DDA">
      <w:pPr>
        <w:spacing w:line="480" w:lineRule="auto"/>
        <w:jc w:val="both"/>
        <w:rPr>
          <w:rFonts w:ascii="Arial" w:hAnsi="Arial" w:cstheme="majorHAnsi"/>
        </w:rPr>
      </w:pPr>
    </w:p>
    <w:p w14:paraId="7BCC76B9" w14:textId="715B5E0A" w:rsidR="00BE108A" w:rsidRPr="00487FD5" w:rsidRDefault="00AF6A91" w:rsidP="00EC7DDA">
      <w:pPr>
        <w:spacing w:line="480" w:lineRule="auto"/>
        <w:jc w:val="both"/>
        <w:rPr>
          <w:rFonts w:ascii="Arial" w:hAnsi="Arial" w:cstheme="majorHAnsi"/>
        </w:rPr>
      </w:pPr>
      <w:r w:rsidRPr="00487FD5">
        <w:rPr>
          <w:rFonts w:ascii="Arial" w:hAnsi="Arial" w:cstheme="majorHAnsi"/>
        </w:rPr>
        <w:t>Previous studies suggest that drugs activating Kv7 channels may have beneficial effects in PH experimental models</w:t>
      </w:r>
      <w:r w:rsidR="0090544A" w:rsidRPr="00487FD5">
        <w:rPr>
          <w:rFonts w:ascii="Arial" w:hAnsi="Arial" w:cstheme="majorHAnsi"/>
        </w:rPr>
        <w:t xml:space="preserve"> </w:t>
      </w:r>
      <w:r w:rsidR="0090544A" w:rsidRPr="00487FD5">
        <w:rPr>
          <w:rFonts w:ascii="Arial" w:hAnsi="Arial" w:cstheme="majorHAnsi"/>
        </w:rPr>
        <w:fldChar w:fldCharType="begin"/>
      </w:r>
      <w:r w:rsidR="004C52D0">
        <w:rPr>
          <w:rFonts w:ascii="Arial" w:hAnsi="Arial" w:cstheme="majorHAnsi"/>
        </w:rPr>
        <w:instrText xml:space="preserve"> ADDIN ZOTERO_ITEM CSL_CITATION {"citationID":"r5outqPE","properties":{"formattedCitation":"\\super 35,36\\nosupersub{}","plainCitation":"35,36","noteIndex":0},"citationItems":[{"id":1161,"uris":["http://zotero.org/users/1883518/items/9324TZMR"],"uri":["http://zotero.org/users/1883518/items/9324TZMR"],"itemData":{"id":1161,"type":"article-journal","abstract":"BACKGROUND AND PURPOSE: Voltage-gated potassium (K(v)) channels contribute to resting membrane potential in pulmonary artery smooth muscle cells and are down regulated in patients with pulmonary arterial hypertension (PAH) and a contribution from K(v)7 channels has been recently proposed. We investigated the effect of the K(v)7 channel activator, flupirtine, on PAH in two independent mouse models: PAH induced by hypoxia and spontaneous PAH in mice over-expressing the 5-HT transporter (SERT(+) mice).\nEXPERIMENTAL APPROACH: Right ventricular pressure was assessed in vivo in mice chronically treated with flupirtine (30 mg.kg(-1).day(-1)). In separate in vitro experiments, pulmonary arteries from untreated mice were mounted in a wire myograph. Relaxations to acute administration of flupirtine and contractions to K(v) channel blocking drugs, including the K(v)7 channel blocker linopirdine, were measured.\nKEY RESULTS: In wild-type (WT) mice, hypoxia increased right ventricular pressure, pulmonary vascular remodelling and right ventricular hypertrophy. These effects were attenuated by flupirtine, which also attenuated these indices of PAH in SERT(+) mice. In the in vitro experiments, flupirtine induced a potent relaxant response in arteries from untreated WT and SERT(+) mice. The relaxation was fully reversed by linopirdine, which potently contracted mouse pulmonary arteries while other K(v) channel blockers did not.\nCONCLUSIONS AND IMPLICATIONS: Flupirtine significantly attenuated development of chronic hypoxia-induced PAH in mice and reversed established PAH in SERT(+) mice, apparently via K(v)7 channel activation. These results provide the first direct evidence that drugs activating K(v)7 channels may be of benefit in the treatment of PAH with different aetiologies.","container-title":"British Journal of Pharmacology","DOI":"10.1111/j.1476-5381.2009.00283.x","ISSN":"1476-5381","issue":"7","journalAbbreviation":"Br. J. Pharmacol.","language":"eng","note":"PMID: 19508393\nPMCID: PMC2743843","page":"1241-1249","source":"PubMed","title":"Treatment with the Kv7 potassium channel activator flupirtine is beneficial in two independent mouse models of pulmonary hypertension","volume":"157","author":[{"family":"Morecroft","given":"I."},{"family":"Murray","given":"A."},{"family":"Nilsen","given":"M."},{"family":"Gurney","given":"A. M."},{"family":"MacLean","given":"M. R."}],"issued":{"date-parts":[["2009",8]]}},"label":"page"},{"id":2793,"uris":["http://zotero.org/users/1883518/items/AZWKPBP5"],"uri":["http://zotero.org/users/1883518/items/AZWKPBP5"],"itemData":{"id":2793,"type":"article-journal","abstract":"Hypoxic pulmonary vasoconstriction (HPV) is a beneficial mechanism that diverts blood from hypoxic alveoli to better ventilated areas of the lung, but breathing hypoxic air causes the pulmonary circulation to become hypertensive. Responses to airway hypoxia are associated with depolarization of smooth muscle cells in the pulmonary arteries and reduced activity of K(+) channels. As Kv7 channels have been proposed to play a key role in regulating the smooth muscle membrane potential, we investigated their involvement in the development of HPV and hypoxia-induced pulmonary hypertension. Vascular effects of the selective Kv7 blocker, linopirdine, and Kv7 activator, flupirtine, were investigated in isolated, saline-perfused lungs from rats maintained for 3-5 days in an isobaric hypoxic chamber (FiO2 = 0.1) or room air. Linopirdine increased vascular resistance in lungs from normoxic, but not hypoxic rats. This effect was associated with reduced mRNA expression of the Kv7.4 channel α-subunit in hypoxic arteries, whereas Kv7.1 and Kv7.5 were unaffected. Flupirtine had no effect in normoxic lungs but reduced vascular resistance in hypoxic lungs. Moreover, oral dosing with flupirtine (30 mg/kg/day) prevented short-term in vivo hypoxia from increasing pulmonary vascular resistance and sensitizing the arteries to acute hypoxia. These findings suggest a protective role for Kv7.4 channels in the pulmonary circulation, limiting its reactivity to pressor agents and preventing hypoxia-induced pulmonary hypertension. They also provide further support for the therapeutic potential of Kv7 activators in pulmonary vascular disease.","container-title":"American Journal of Physiology. Lung Cellular and Molecular Physiology","DOI":"10.1152/ajplung.00362.2013","ISSN":"1522-1504","issue":"1","journalAbbreviation":"Am. J. Physiol. Lung Cell Mol. Physiol.","language":"eng","note":"PMID: 25361569\nPMCID: PMC4281702","page":"L48-57","source":"PubMed","title":"Role of Kv7 channels in responses of the pulmonary circulation to hypoxia","volume":"308","author":[{"family":"Sedivy","given":"Vojtech"},{"family":"Joshi","given":"Shreena"},{"family":"Ghaly","given":"Youssef"},{"family":"Mizera","given":"Roman"},{"family":"Zaloudikova","given":"Marie"},{"family":"Brennan","given":"Sean"},{"family":"Novotna","given":"Jana"},{"family":"Herget","given":"Jan"},{"family":"Gurney","given":"Alison M."}],"issued":{"date-parts":[["2015",1,1]]}},"label":"page"}],"schema":"https://github.com/citation-style-language/schema/raw/master/csl-citation.json"} </w:instrText>
      </w:r>
      <w:r w:rsidR="0090544A" w:rsidRPr="00487FD5">
        <w:rPr>
          <w:rFonts w:ascii="Arial" w:hAnsi="Arial" w:cstheme="majorHAnsi"/>
        </w:rPr>
        <w:fldChar w:fldCharType="separate"/>
      </w:r>
      <w:r w:rsidR="004C52D0" w:rsidRPr="004C52D0">
        <w:rPr>
          <w:rFonts w:ascii="Arial" w:hAnsi="Arial" w:cs="Arial"/>
          <w:vertAlign w:val="superscript"/>
          <w:lang w:val="en-US"/>
        </w:rPr>
        <w:t>35,36</w:t>
      </w:r>
      <w:r w:rsidR="0090544A" w:rsidRPr="00487FD5">
        <w:rPr>
          <w:rFonts w:ascii="Arial" w:hAnsi="Arial" w:cstheme="majorHAnsi"/>
        </w:rPr>
        <w:fldChar w:fldCharType="end"/>
      </w:r>
      <w:r w:rsidRPr="00487FD5">
        <w:rPr>
          <w:rFonts w:ascii="Arial" w:hAnsi="Arial"/>
        </w:rPr>
        <w:t xml:space="preserve">. </w:t>
      </w:r>
      <w:r w:rsidR="0011218A" w:rsidRPr="00487FD5">
        <w:rPr>
          <w:rFonts w:ascii="Arial" w:hAnsi="Arial" w:cstheme="majorHAnsi"/>
        </w:rPr>
        <w:t xml:space="preserve">Thus, </w:t>
      </w:r>
      <w:proofErr w:type="spellStart"/>
      <w:r w:rsidR="0011218A" w:rsidRPr="00487FD5">
        <w:rPr>
          <w:rFonts w:ascii="Arial" w:hAnsi="Arial" w:cstheme="majorHAnsi"/>
        </w:rPr>
        <w:t>Morecrof</w:t>
      </w:r>
      <w:r w:rsidR="00CB3104" w:rsidRPr="00487FD5">
        <w:rPr>
          <w:rFonts w:ascii="Arial" w:hAnsi="Arial" w:cstheme="majorHAnsi"/>
        </w:rPr>
        <w:t>t</w:t>
      </w:r>
      <w:proofErr w:type="spellEnd"/>
      <w:r w:rsidR="0011218A" w:rsidRPr="00487FD5">
        <w:rPr>
          <w:rFonts w:ascii="Arial" w:hAnsi="Arial" w:cstheme="majorHAnsi"/>
        </w:rPr>
        <w:t xml:space="preserve"> </w:t>
      </w:r>
      <w:r w:rsidRPr="00487FD5">
        <w:rPr>
          <w:rFonts w:ascii="Arial" w:hAnsi="Arial" w:cstheme="majorHAnsi"/>
          <w:i/>
        </w:rPr>
        <w:t>et al.,</w:t>
      </w:r>
      <w:r w:rsidRPr="00487FD5">
        <w:rPr>
          <w:rFonts w:ascii="Arial" w:hAnsi="Arial" w:cstheme="majorHAnsi"/>
        </w:rPr>
        <w:t xml:space="preserve"> reported that </w:t>
      </w:r>
      <w:proofErr w:type="spellStart"/>
      <w:r w:rsidRPr="00487FD5">
        <w:rPr>
          <w:rFonts w:ascii="Arial" w:hAnsi="Arial" w:cstheme="majorHAnsi"/>
        </w:rPr>
        <w:t>flupirtine</w:t>
      </w:r>
      <w:proofErr w:type="spellEnd"/>
      <w:r w:rsidRPr="00487FD5">
        <w:rPr>
          <w:rFonts w:ascii="Arial" w:hAnsi="Arial" w:cstheme="majorHAnsi"/>
        </w:rPr>
        <w:t>, a Kv7 channel activator, significantly attenuated the development of PH in chronic hypoxic mice and reversed established PH in mice over-expressing the 5-HT transporter (SERT)</w:t>
      </w:r>
      <w:r w:rsidR="0090544A" w:rsidRPr="00487FD5">
        <w:rPr>
          <w:rFonts w:ascii="Arial" w:hAnsi="Arial" w:cstheme="majorHAnsi"/>
        </w:rPr>
        <w:t xml:space="preserve"> </w:t>
      </w:r>
      <w:r w:rsidR="00A76B8B" w:rsidRPr="00487FD5">
        <w:rPr>
          <w:rFonts w:ascii="Arial" w:hAnsi="Arial" w:cstheme="majorHAnsi"/>
        </w:rPr>
        <w:fldChar w:fldCharType="begin"/>
      </w:r>
      <w:r w:rsidR="004C52D0">
        <w:rPr>
          <w:rFonts w:ascii="Arial" w:hAnsi="Arial" w:cstheme="majorHAnsi"/>
        </w:rPr>
        <w:instrText xml:space="preserve"> ADDIN ZOTERO_ITEM CSL_CITATION {"citationID":"fQJrSg7u","properties":{"formattedCitation":"\\super 36\\nosupersub{}","plainCitation":"36","noteIndex":0},"citationItems":[{"id":1161,"uris":["http://zotero.org/users/1883518/items/9324TZMR"],"uri":["http://zotero.org/users/1883518/items/9324TZMR"],"itemData":{"id":1161,"type":"article-journal","abstract":"BACKGROUND AND PURPOSE: Voltage-gated potassium (K(v)) channels contribute to resting membrane potential in pulmonary artery smooth muscle cells and are down regulated in patients with pulmonary arterial hypertension (PAH) and a contribution from K(v)7 channels has been recently proposed. We investigated the effect of the K(v)7 channel activator, flupirtine, on PAH in two independent mouse models: PAH induced by hypoxia and spontaneous PAH in mice over-expressing the 5-HT transporter (SERT(+) mice).\nEXPERIMENTAL APPROACH: Right ventricular pressure was assessed in vivo in mice chronically treated with flupirtine (30 mg.kg(-1).day(-1)). In separate in vitro experiments, pulmonary arteries from untreated mice were mounted in a wire myograph. Relaxations to acute administration of flupirtine and contractions to K(v) channel blocking drugs, including the K(v)7 channel blocker linopirdine, were measured.\nKEY RESULTS: In wild-type (WT) mice, hypoxia increased right ventricular pressure, pulmonary vascular remodelling and right ventricular hypertrophy. These effects were attenuated by flupirtine, which also attenuated these indices of PAH in SERT(+) mice. In the in vitro experiments, flupirtine induced a potent relaxant response in arteries from untreated WT and SERT(+) mice. The relaxation was fully reversed by linopirdine, which potently contracted mouse pulmonary arteries while other K(v) channel blockers did not.\nCONCLUSIONS AND IMPLICATIONS: Flupirtine significantly attenuated development of chronic hypoxia-induced PAH in mice and reversed established PAH in SERT(+) mice, apparently via K(v)7 channel activation. These results provide the first direct evidence that drugs activating K(v)7 channels may be of benefit in the treatment of PAH with different aetiologies.","container-title":"British Journal of Pharmacology","DOI":"10.1111/j.1476-5381.2009.00283.x","ISSN":"1476-5381","issue":"7","journalAbbreviation":"Br. J. Pharmacol.","language":"eng","note":"PMID: 19508393\nPMCID: PMC2743843","page":"1241-1249","source":"PubMed","title":"Treatment with the Kv7 potassium channel activator flupirtine is beneficial in two independent mouse models of pulmonary hypertension","volume":"157","author":[{"family":"Morecroft","given":"I."},{"family":"Murray","given":"A."},{"family":"Nilsen","given":"M."},{"family":"Gurney","given":"A. M."},{"family":"MacLean","given":"M. R."}],"issued":{"date-parts":[["2009",8]]}}}],"schema":"https://github.com/citation-style-language/schema/raw/master/csl-citation.json"} </w:instrText>
      </w:r>
      <w:r w:rsidR="00A76B8B" w:rsidRPr="00487FD5">
        <w:rPr>
          <w:rFonts w:ascii="Arial" w:hAnsi="Arial" w:cstheme="majorHAnsi"/>
        </w:rPr>
        <w:fldChar w:fldCharType="separate"/>
      </w:r>
      <w:r w:rsidR="004C52D0" w:rsidRPr="004C52D0">
        <w:rPr>
          <w:rFonts w:ascii="Arial" w:hAnsi="Arial" w:cs="Arial"/>
          <w:vertAlign w:val="superscript"/>
          <w:lang w:val="en-US"/>
        </w:rPr>
        <w:t>36</w:t>
      </w:r>
      <w:r w:rsidR="00A76B8B" w:rsidRPr="00487FD5">
        <w:rPr>
          <w:rFonts w:ascii="Arial" w:hAnsi="Arial" w:cstheme="majorHAnsi"/>
        </w:rPr>
        <w:fldChar w:fldCharType="end"/>
      </w:r>
      <w:r w:rsidR="00A76B8B" w:rsidRPr="00487FD5">
        <w:rPr>
          <w:rFonts w:ascii="Arial" w:hAnsi="Arial" w:cstheme="majorHAnsi"/>
        </w:rPr>
        <w:t xml:space="preserve">. In addition, </w:t>
      </w:r>
      <w:proofErr w:type="spellStart"/>
      <w:r w:rsidR="00A76B8B" w:rsidRPr="00487FD5">
        <w:rPr>
          <w:rFonts w:ascii="Arial" w:hAnsi="Arial" w:cstheme="majorHAnsi"/>
        </w:rPr>
        <w:t>Sedivy</w:t>
      </w:r>
      <w:proofErr w:type="spellEnd"/>
      <w:r w:rsidR="00A76B8B" w:rsidRPr="00487FD5">
        <w:rPr>
          <w:rFonts w:ascii="Arial" w:hAnsi="Arial" w:cstheme="majorHAnsi"/>
        </w:rPr>
        <w:t xml:space="preserve"> V et </w:t>
      </w:r>
      <w:r w:rsidR="00A76B8B" w:rsidRPr="00487FD5">
        <w:rPr>
          <w:rFonts w:ascii="Arial" w:hAnsi="Arial" w:cstheme="majorHAnsi"/>
          <w:i/>
        </w:rPr>
        <w:t>al</w:t>
      </w:r>
      <w:r w:rsidR="00A76B8B" w:rsidRPr="00487FD5">
        <w:rPr>
          <w:rFonts w:ascii="Arial" w:hAnsi="Arial" w:cstheme="majorHAnsi"/>
        </w:rPr>
        <w:t xml:space="preserve">., found that </w:t>
      </w:r>
      <w:proofErr w:type="spellStart"/>
      <w:r w:rsidR="00A76B8B" w:rsidRPr="00487FD5">
        <w:rPr>
          <w:rFonts w:ascii="Arial" w:hAnsi="Arial" w:cstheme="majorHAnsi"/>
        </w:rPr>
        <w:t>flupirtine</w:t>
      </w:r>
      <w:proofErr w:type="spellEnd"/>
      <w:r w:rsidR="00A76B8B" w:rsidRPr="00487FD5">
        <w:rPr>
          <w:rFonts w:ascii="Arial" w:hAnsi="Arial" w:cstheme="majorHAnsi"/>
        </w:rPr>
        <w:t xml:space="preserve"> caused pulmonary </w:t>
      </w:r>
      <w:r w:rsidR="00C92F2D" w:rsidRPr="00487FD5">
        <w:rPr>
          <w:rFonts w:ascii="Arial" w:hAnsi="Arial" w:cstheme="majorHAnsi"/>
        </w:rPr>
        <w:t>relaxant</w:t>
      </w:r>
      <w:r w:rsidR="00A76B8B" w:rsidRPr="00487FD5">
        <w:rPr>
          <w:rFonts w:ascii="Arial" w:hAnsi="Arial" w:cstheme="majorHAnsi"/>
        </w:rPr>
        <w:t xml:space="preserve"> effects in rats exposed to short-term (3-5 days) hypoxia but not in those exposed to </w:t>
      </w:r>
      <w:proofErr w:type="spellStart"/>
      <w:r w:rsidR="00A76B8B" w:rsidRPr="00487FD5">
        <w:rPr>
          <w:rFonts w:ascii="Arial" w:hAnsi="Arial" w:cstheme="majorHAnsi"/>
        </w:rPr>
        <w:t>normoxia</w:t>
      </w:r>
      <w:proofErr w:type="spellEnd"/>
      <w:r w:rsidR="00A76B8B" w:rsidRPr="00487FD5">
        <w:rPr>
          <w:rFonts w:ascii="Arial" w:hAnsi="Arial" w:cstheme="majorHAnsi"/>
        </w:rPr>
        <w:t xml:space="preserve"> </w:t>
      </w:r>
      <w:r w:rsidR="00A76B8B" w:rsidRPr="00487FD5">
        <w:rPr>
          <w:rFonts w:ascii="Arial" w:hAnsi="Arial" w:cstheme="majorHAnsi"/>
        </w:rPr>
        <w:fldChar w:fldCharType="begin"/>
      </w:r>
      <w:r w:rsidR="004C52D0">
        <w:rPr>
          <w:rFonts w:ascii="Arial" w:hAnsi="Arial" w:cstheme="majorHAnsi"/>
        </w:rPr>
        <w:instrText xml:space="preserve"> ADDIN ZOTERO_ITEM CSL_CITATION {"citationID":"OfZtXmgs","properties":{"formattedCitation":"\\super 35\\nosupersub{}","plainCitation":"35","noteIndex":0},"citationItems":[{"id":2793,"uris":["http://zotero.org/users/1883518/items/AZWKPBP5"],"uri":["http://zotero.org/users/1883518/items/AZWKPBP5"],"itemData":{"id":2793,"type":"article-journal","abstract":"Hypoxic pulmonary vasoconstriction (HPV) is a beneficial mechanism that diverts blood from hypoxic alveoli to better ventilated areas of the lung, but breathing hypoxic air causes the pulmonary circulation to become hypertensive. Responses to airway hypoxia are associated with depolarization of smooth muscle cells in the pulmonary arteries and reduced activity of K(+) channels. As Kv7 channels have been proposed to play a key role in regulating the smooth muscle membrane potential, we investigated their involvement in the development of HPV and hypoxia-induced pulmonary hypertension. Vascular effects of the selective Kv7 blocker, linopirdine, and Kv7 activator, flupirtine, were investigated in isolated, saline-perfused lungs from rats maintained for 3-5 days in an isobaric hypoxic chamber (FiO2 = 0.1) or room air. Linopirdine increased vascular resistance in lungs from normoxic, but not hypoxic rats. This effect was associated with reduced mRNA expression of the Kv7.4 channel α-subunit in hypoxic arteries, whereas Kv7.1 and Kv7.5 were unaffected. Flupirtine had no effect in normoxic lungs but reduced vascular resistance in hypoxic lungs. Moreover, oral dosing with flupirtine (30 mg/kg/day) prevented short-term in vivo hypoxia from increasing pulmonary vascular resistance and sensitizing the arteries to acute hypoxia. These findings suggest a protective role for Kv7.4 channels in the pulmonary circulation, limiting its reactivity to pressor agents and preventing hypoxia-induced pulmonary hypertension. They also provide further support for the therapeutic potential of Kv7 activators in pulmonary vascular disease.","container-title":"American Journal of Physiology. Lung Cellular and Molecular Physiology","DOI":"10.1152/ajplung.00362.2013","ISSN":"1522-1504","issue":"1","journalAbbreviation":"Am. J. Physiol. Lung Cell Mol. Physiol.","language":"eng","note":"PMID: 25361569\nPMCID: PMC4281702","page":"L48-57","source":"PubMed","title":"Role of Kv7 channels in responses of the pulmonary circulation to hypoxia","volume":"308","author":[{"family":"Sedivy","given":"Vojtech"},{"family":"Joshi","given":"Shreena"},{"family":"Ghaly","given":"Youssef"},{"family":"Mizera","given":"Roman"},{"family":"Zaloudikova","given":"Marie"},{"family":"Brennan","given":"Sean"},{"family":"Novotna","given":"Jana"},{"family":"Herget","given":"Jan"},{"family":"Gurney","given":"Alison M."}],"issued":{"date-parts":[["2015",1,1]]}}}],"schema":"https://github.com/citation-style-language/schema/raw/master/csl-citation.json"} </w:instrText>
      </w:r>
      <w:r w:rsidR="00A76B8B" w:rsidRPr="00487FD5">
        <w:rPr>
          <w:rFonts w:ascii="Arial" w:hAnsi="Arial" w:cstheme="majorHAnsi"/>
        </w:rPr>
        <w:fldChar w:fldCharType="separate"/>
      </w:r>
      <w:r w:rsidR="004C52D0" w:rsidRPr="004C52D0">
        <w:rPr>
          <w:rFonts w:ascii="Arial" w:hAnsi="Arial" w:cs="Arial"/>
          <w:vertAlign w:val="superscript"/>
          <w:lang w:val="en-US"/>
        </w:rPr>
        <w:t>35</w:t>
      </w:r>
      <w:r w:rsidR="00A76B8B" w:rsidRPr="00487FD5">
        <w:rPr>
          <w:rFonts w:ascii="Arial" w:hAnsi="Arial" w:cstheme="majorHAnsi"/>
        </w:rPr>
        <w:fldChar w:fldCharType="end"/>
      </w:r>
      <w:r w:rsidR="00A76B8B" w:rsidRPr="00487FD5">
        <w:rPr>
          <w:rFonts w:ascii="Arial" w:hAnsi="Arial" w:cstheme="majorHAnsi"/>
        </w:rPr>
        <w:t xml:space="preserve">. </w:t>
      </w:r>
      <w:r w:rsidR="00BE108A" w:rsidRPr="00487FD5">
        <w:rPr>
          <w:rFonts w:ascii="Arial" w:hAnsi="Arial" w:cstheme="majorHAnsi"/>
        </w:rPr>
        <w:t xml:space="preserve">Of note, the enhanced response to </w:t>
      </w:r>
      <w:proofErr w:type="spellStart"/>
      <w:r w:rsidR="00BE108A" w:rsidRPr="00487FD5">
        <w:rPr>
          <w:rFonts w:ascii="Arial" w:hAnsi="Arial" w:cstheme="majorHAnsi"/>
        </w:rPr>
        <w:t>flupirtine</w:t>
      </w:r>
      <w:proofErr w:type="spellEnd"/>
      <w:r w:rsidR="00BE108A" w:rsidRPr="00487FD5">
        <w:rPr>
          <w:rFonts w:ascii="Arial" w:hAnsi="Arial" w:cstheme="majorHAnsi"/>
        </w:rPr>
        <w:t xml:space="preserve"> in this hypoxic model was unrelated to an increased expression of Kv7 channels</w:t>
      </w:r>
      <w:r w:rsidR="006F52E8">
        <w:rPr>
          <w:rFonts w:ascii="Arial" w:hAnsi="Arial" w:cstheme="majorHAnsi"/>
        </w:rPr>
        <w:t xml:space="preserve">, but </w:t>
      </w:r>
      <w:r w:rsidR="00BE108A" w:rsidRPr="00487FD5">
        <w:rPr>
          <w:rFonts w:ascii="Arial" w:hAnsi="Arial" w:cstheme="majorHAnsi"/>
        </w:rPr>
        <w:t xml:space="preserve">paradoxically, a robust reduction of </w:t>
      </w:r>
      <w:r w:rsidR="00BE108A" w:rsidRPr="00487FD5">
        <w:rPr>
          <w:rFonts w:ascii="Arial" w:hAnsi="Arial" w:cstheme="majorHAnsi"/>
          <w:i/>
        </w:rPr>
        <w:t>KCNQ4</w:t>
      </w:r>
      <w:r w:rsidR="00BE108A" w:rsidRPr="00487FD5">
        <w:rPr>
          <w:rFonts w:ascii="Arial" w:hAnsi="Arial" w:cstheme="majorHAnsi"/>
        </w:rPr>
        <w:t xml:space="preserve"> was observed. Our data in the present study are consistent with these observations and suggest that the enhanced response to Kv7 modulators observed in PH models is not due to an au</w:t>
      </w:r>
      <w:r w:rsidR="001230E8" w:rsidRPr="00487FD5">
        <w:rPr>
          <w:rFonts w:ascii="Arial" w:hAnsi="Arial" w:cstheme="majorHAnsi"/>
        </w:rPr>
        <w:t>gmented expression of the Kv7 α-</w:t>
      </w:r>
      <w:r w:rsidR="00BE108A" w:rsidRPr="00487FD5">
        <w:rPr>
          <w:rFonts w:ascii="Arial" w:hAnsi="Arial" w:cstheme="majorHAnsi"/>
        </w:rPr>
        <w:t xml:space="preserve">subunits. </w:t>
      </w:r>
    </w:p>
    <w:p w14:paraId="1F905D6C" w14:textId="77777777" w:rsidR="00433DCF" w:rsidRPr="00487FD5" w:rsidRDefault="00433DCF" w:rsidP="00EC7DDA">
      <w:pPr>
        <w:spacing w:line="480" w:lineRule="auto"/>
        <w:jc w:val="both"/>
        <w:rPr>
          <w:rFonts w:ascii="Arial" w:hAnsi="Arial" w:cstheme="majorHAnsi"/>
        </w:rPr>
      </w:pPr>
    </w:p>
    <w:p w14:paraId="65A36E5B" w14:textId="63DABD2C" w:rsidR="001C28E4" w:rsidRPr="00487FD5" w:rsidRDefault="00884F75" w:rsidP="00EC7DDA">
      <w:pPr>
        <w:spacing w:line="480" w:lineRule="auto"/>
        <w:jc w:val="both"/>
        <w:rPr>
          <w:rFonts w:ascii="Arial" w:hAnsi="Arial" w:cstheme="majorHAnsi"/>
        </w:rPr>
      </w:pPr>
      <w:r w:rsidRPr="00487FD5">
        <w:rPr>
          <w:rFonts w:ascii="Arial" w:hAnsi="Arial" w:cstheme="majorHAnsi"/>
        </w:rPr>
        <w:lastRenderedPageBreak/>
        <w:t xml:space="preserve">Kv7 channel activity is regulated by auxiliary subunits (KCNE1-5) and many arteries express KCNE3 and KCNE4 predominantly. Co-expression of KCNE4 increases </w:t>
      </w:r>
      <w:r w:rsidRPr="00487FD5">
        <w:rPr>
          <w:rFonts w:ascii="Arial" w:hAnsi="Arial" w:cstheme="majorHAnsi"/>
          <w:color w:val="000000" w:themeColor="text1"/>
        </w:rPr>
        <w:t>Kv7.4 currents in heterologous expression systems</w:t>
      </w:r>
      <w:r w:rsidR="004C52D0">
        <w:rPr>
          <w:rFonts w:ascii="Arial" w:hAnsi="Arial" w:cstheme="majorHAnsi"/>
          <w:color w:val="000000" w:themeColor="text1"/>
        </w:rPr>
        <w:t xml:space="preserve"> </w:t>
      </w:r>
      <w:r w:rsidR="004C52D0">
        <w:rPr>
          <w:rFonts w:ascii="Arial" w:hAnsi="Arial" w:cstheme="majorHAnsi"/>
          <w:color w:val="000000" w:themeColor="text1"/>
        </w:rPr>
        <w:fldChar w:fldCharType="begin"/>
      </w:r>
      <w:r w:rsidR="00DD016C">
        <w:rPr>
          <w:rFonts w:ascii="Arial" w:hAnsi="Arial" w:cstheme="majorHAnsi"/>
          <w:color w:val="000000" w:themeColor="text1"/>
        </w:rPr>
        <w:instrText xml:space="preserve"> ADDIN ZOTERO_ITEM CSL_CITATION {"citationID":"6PxMnYEp","properties":{"formattedCitation":"\\super 46,47\\nosupersub{}","plainCitation":"46,47","noteIndex":0},"citationItems":[{"id":2803,"uris":["http://zotero.org/users/1883518/items/R4TLEBIJ"],"uri":["http://zotero.org/users/1883518/items/R4TLEBIJ"],"itemData":{"id":2803,"type":"article-journal","abstract":"KEY POINTS: KCNE4 alters the biophysical properties and cellular localization of voltage-gated potassium channel Kv7.4. KCNE4 is expressed in a variety of arteries and, in mesenteric arteries, co-localizes with Kv7.4, which is important in the control of vascular contractility. Knockdown of KCNE4 leads to reduced Kv7.4 membrane abundance, a depolarized membrane potential and an augmented response to vasoconstrictors. KCNE4 is a key regulator of the function and expression of Kv7.4 in vascular smooth muscle.\nABSTRACT: The KCNE ancillary subunits (KCNE1-5) significantly alter the expression and function of voltage-gated potassium channels; however, their role in the vasculature has yet to be determined. The present study aimed to investigate the expression and function of the KCNE4 subunit in rat mesenteric arteries and to determine whether it has a functional impact on the regulation of arterial tone by Kv7 channels. In HEK cells expressing Kv7.4, co-expression of KCNE4 increased the membrane expression of Kv7.4 and significantly altered Kv7.4 current properties. Quantitative PCR analysis of different rat arteries found that the KCNE4 isoform predominated and proximity ligation experiments showed that KCNE4 co-localized with Kv7.4 in mesenteric artery myocytes. Morpholino-induced knockdown of KCNE4 depolarized mesenteric artery smooth muscle cells and resulted in their increased sensitivity to methoxamine being attenuated (mean ± SEM EC50 decreased from 5.7 ± 0.63 μm to 1.6 ± 0.23 μm), which coincided with impaired effects of Kv7 modulators. When KCNE4 expression was reduced, less Kv7.4 expression was found in the membrane of the mesenteric artery myocytes. These data show that KCNE4 is consistently expressed in a variety of arteries, and knockdown of the expression product leads to reduced Kv7.4 membrane abundance, a depolarized membrane potential and an augmented response to vasoconstrictors. The present study is the first to demonstrate an integral role of KCNE4 in regulating the function and expression of Kv7.4 in vascular smooth muscle.","container-title":"The Journal of Physiology","DOI":"10.1113/JP271286","ISSN":"1469-7793","issue":"24","journalAbbreviation":"J. Physiol. (Lond.)","language":"eng","note":"PMID: 26503181\nPMCID: PMC4704525","page":"5325-5340","source":"PubMed","title":"Fundamental role for the KCNE4 ancillary subunit in Kv7.4 regulation of arterial tone","volume":"593","author":[{"family":"Jepps","given":"Thomas A."},{"family":"Carr","given":"Georgina"},{"family":"Lundegaard","given":"Pia R."},{"family":"Olesen","given":"Søren-Peter"},{"family":"Greenwood","given":"Iain A."}],"issued":{"date-parts":[["2015",12,15]]}},"label":"page"},{"id":2806,"uris":["http://zotero.org/users/1883518/items/YBZFU98N"],"uri":["http://zotero.org/users/1883518/items/YBZFU98N"],"itemData":{"id":2806,"type":"article-journal","abstract":"The 5 human (h)KCNE β subunits each regulate various cation channels and are linked to inherited cardiac arrhythmias. Reported here are previously undiscovered protein-coding regions in exon 1 of hKCNE3 and hKCNE4 that extend their encoded extracellular domains by 44 and 51 residues, which yields full-length proteins of 147 and 221 residues, respectively. Full-length hKCNE3 and hKCNE4 transcript and protein are expressed in multiple human tissues; for hKCNE4, only the longer protein isoform is detectable. Two-electrode voltage-clamp electrophysiology revealed that, when coexpressed in Xenopus laevis oocytes with various potassium channels, the newly discovered segment preserved conversion of KCNQ1 by hKCNE3 to a constitutively open channel, but prevented its inhibition of Kv4.2 and KCNQ4. hKCNE4 slowing of Kv4.2 inactivation and positive-shifted steady-state inactivation were also preserved in the longer form. In contrast, full-length hKCNE4 inhibition of KCNQ1 was limited to 40% at +40 mV vs. 80% inhibition by the shorter form, and augmentation of KCNQ4 activity by hKCNE4 was entirely abolished by the additional segment. Among the genome databases analyzed, the longer KCNE3 is confined to primates; full-length KCNE4 is widespread in vertebrates but is notably absent from Mus musculus Findings highlight unexpected KCNE gene diversity, raise the possibility of dynamic regulation of KCNE partner modulation via splice variation, and suggest that the longer hKCNE3 and hKCNE4 proteins should be adopted in future mechanistic and genetic screening studies.-Abbott, G. W. Novel exon 1 protein-coding regions N-terminally extend human KCNE3 and KCNE4.","container-title":"FASEB journal: official publication of the Federation of American Societies for Experimental Biology","DOI":"10.1096/fj.201600467R","ISSN":"1530-6860","issue":"8","journalAbbreviation":"FASEB J.","language":"eng","note":"PMID: 27162025\nPMCID: PMC6137956","page":"2959-2969","source":"PubMed","title":"Novel exon 1 protein-coding regions N-terminally extend human KCNE3 and KCNE4","volume":"30","author":[{"family":"Abbott","given":"Geoffrey W."}],"issued":{"date-parts":[["2016"]]}},"label":"page"}],"schema":"https://github.com/citation-style-language/schema/raw/master/csl-citation.json"} </w:instrText>
      </w:r>
      <w:r w:rsidR="004C52D0">
        <w:rPr>
          <w:rFonts w:ascii="Arial" w:hAnsi="Arial" w:cstheme="majorHAnsi"/>
          <w:color w:val="000000" w:themeColor="text1"/>
        </w:rPr>
        <w:fldChar w:fldCharType="separate"/>
      </w:r>
      <w:r w:rsidR="00DD016C" w:rsidRPr="00DD016C">
        <w:rPr>
          <w:rFonts w:ascii="Arial" w:hAnsi="Arial" w:cs="Arial"/>
          <w:color w:val="000000"/>
          <w:vertAlign w:val="superscript"/>
          <w:lang w:val="en-US"/>
        </w:rPr>
        <w:t>46,47</w:t>
      </w:r>
      <w:r w:rsidR="004C52D0">
        <w:rPr>
          <w:rFonts w:ascii="Arial" w:hAnsi="Arial" w:cstheme="majorHAnsi"/>
          <w:color w:val="000000" w:themeColor="text1"/>
        </w:rPr>
        <w:fldChar w:fldCharType="end"/>
      </w:r>
      <w:r w:rsidR="001C28E4" w:rsidRPr="00487FD5">
        <w:rPr>
          <w:rFonts w:ascii="Arial" w:hAnsi="Arial" w:cstheme="majorHAnsi"/>
          <w:color w:val="000000" w:themeColor="text1"/>
        </w:rPr>
        <w:t xml:space="preserve">. </w:t>
      </w:r>
      <w:r w:rsidRPr="00487FD5">
        <w:rPr>
          <w:rFonts w:ascii="Arial" w:hAnsi="Arial" w:cstheme="majorHAnsi"/>
        </w:rPr>
        <w:t xml:space="preserve">Of note, </w:t>
      </w:r>
      <w:r w:rsidRPr="00487FD5">
        <w:rPr>
          <w:rFonts w:ascii="Arial" w:hAnsi="Arial" w:cstheme="majorHAnsi"/>
          <w:color w:val="000000" w:themeColor="text1"/>
        </w:rPr>
        <w:t xml:space="preserve">Jepps </w:t>
      </w:r>
      <w:r w:rsidRPr="00487FD5">
        <w:rPr>
          <w:rFonts w:ascii="Arial" w:hAnsi="Arial" w:cstheme="majorHAnsi"/>
          <w:i/>
          <w:color w:val="000000" w:themeColor="text1"/>
        </w:rPr>
        <w:t>et al.,</w:t>
      </w:r>
      <w:r w:rsidRPr="00487FD5">
        <w:rPr>
          <w:rFonts w:ascii="Arial" w:hAnsi="Arial" w:cstheme="majorHAnsi"/>
          <w:color w:val="000000" w:themeColor="text1"/>
        </w:rPr>
        <w:t xml:space="preserve"> found that KCNE4 co-localizes with Kv7.4 channels and Kv7.4/Kv7.5 heteromeric channels in freshly isolated MASMC and that knocking down this regulatory subunit reduced Kv7 currents, depolarized MASMC and markedly attenuated the vascular responses to Kv7 channel modulators</w:t>
      </w:r>
      <w:r w:rsidR="0090544A" w:rsidRPr="00487FD5">
        <w:rPr>
          <w:rFonts w:ascii="Arial" w:hAnsi="Arial" w:cstheme="majorHAnsi"/>
          <w:color w:val="000000" w:themeColor="text1"/>
        </w:rPr>
        <w:t xml:space="preserve"> </w:t>
      </w:r>
      <w:r w:rsidR="001C28E4" w:rsidRPr="00487FD5">
        <w:rPr>
          <w:rFonts w:ascii="Arial" w:hAnsi="Arial" w:cstheme="majorHAnsi"/>
        </w:rPr>
        <w:fldChar w:fldCharType="begin"/>
      </w:r>
      <w:r w:rsidR="00DD016C">
        <w:rPr>
          <w:rFonts w:ascii="Arial" w:hAnsi="Arial" w:cstheme="majorHAnsi"/>
        </w:rPr>
        <w:instrText xml:space="preserve"> ADDIN ZOTERO_ITEM CSL_CITATION {"citationID":"xoZv0fWv","properties":{"formattedCitation":"\\super 46\\nosupersub{}","plainCitation":"46","noteIndex":0},"citationItems":[{"id":2803,"uris":["http://zotero.org/users/1883518/items/R4TLEBIJ"],"uri":["http://zotero.org/users/1883518/items/R4TLEBIJ"],"itemData":{"id":2803,"type":"article-journal","abstract":"KEY POINTS: KCNE4 alters the biophysical properties and cellular localization of voltage-gated potassium channel Kv7.4. KCNE4 is expressed in a variety of arteries and, in mesenteric arteries, co-localizes with Kv7.4, which is important in the control of vascular contractility. Knockdown of KCNE4 leads to reduced Kv7.4 membrane abundance, a depolarized membrane potential and an augmented response to vasoconstrictors. KCNE4 is a key regulator of the function and expression of Kv7.4 in vascular smooth muscle.\nABSTRACT: The KCNE ancillary subunits (KCNE1-5) significantly alter the expression and function of voltage-gated potassium channels; however, their role in the vasculature has yet to be determined. The present study aimed to investigate the expression and function of the KCNE4 subunit in rat mesenteric arteries and to determine whether it has a functional impact on the regulation of arterial tone by Kv7 channels. In HEK cells expressing Kv7.4, co-expression of KCNE4 increased the membrane expression of Kv7.4 and significantly altered Kv7.4 current properties. Quantitative PCR analysis of different rat arteries found that the KCNE4 isoform predominated and proximity ligation experiments showed that KCNE4 co-localized with Kv7.4 in mesenteric artery myocytes. Morpholino-induced knockdown of KCNE4 depolarized mesenteric artery smooth muscle cells and resulted in their increased sensitivity to methoxamine being attenuated (mean ± SEM EC50 decreased from 5.7 ± 0.63 μm to 1.6 ± 0.23 μm), which coincided with impaired effects of Kv7 modulators. When KCNE4 expression was reduced, less Kv7.4 expression was found in the membrane of the mesenteric artery myocytes. These data show that KCNE4 is consistently expressed in a variety of arteries, and knockdown of the expression product leads to reduced Kv7.4 membrane abundance, a depolarized membrane potential and an augmented response to vasoconstrictors. The present study is the first to demonstrate an integral role of KCNE4 in regulating the function and expression of Kv7.4 in vascular smooth muscle.","container-title":"The Journal of Physiology","DOI":"10.1113/JP271286","ISSN":"1469-7793","issue":"24","journalAbbreviation":"J. Physiol. (Lond.)","language":"eng","note":"PMID: 26503181\nPMCID: PMC4704525","page":"5325-5340","source":"PubMed","title":"Fundamental role for the KCNE4 ancillary subunit in Kv7.4 regulation of arterial tone","volume":"593","author":[{"family":"Jepps","given":"Thomas A."},{"family":"Carr","given":"Georgina"},{"family":"Lundegaard","given":"Pia R."},{"family":"Olesen","given":"Søren-Peter"},{"family":"Greenwood","given":"Iain A."}],"issued":{"date-parts":[["2015",12,15]]}}}],"schema":"https://github.com/citation-style-language/schema/raw/master/csl-citation.json"} </w:instrText>
      </w:r>
      <w:r w:rsidR="001C28E4" w:rsidRPr="00487FD5">
        <w:rPr>
          <w:rFonts w:ascii="Arial" w:hAnsi="Arial" w:cstheme="majorHAnsi"/>
        </w:rPr>
        <w:fldChar w:fldCharType="separate"/>
      </w:r>
      <w:r w:rsidR="00DD016C" w:rsidRPr="00DD016C">
        <w:rPr>
          <w:rFonts w:ascii="Arial" w:hAnsi="Arial" w:cs="Arial"/>
          <w:vertAlign w:val="superscript"/>
          <w:lang w:val="en-US"/>
        </w:rPr>
        <w:t>46</w:t>
      </w:r>
      <w:r w:rsidR="001C28E4" w:rsidRPr="00487FD5">
        <w:rPr>
          <w:rFonts w:ascii="Arial" w:hAnsi="Arial" w:cstheme="majorHAnsi"/>
        </w:rPr>
        <w:fldChar w:fldCharType="end"/>
      </w:r>
      <w:r w:rsidR="001C28E4" w:rsidRPr="00487FD5">
        <w:rPr>
          <w:rFonts w:ascii="Arial" w:hAnsi="Arial" w:cstheme="majorHAnsi"/>
        </w:rPr>
        <w:t xml:space="preserve">. </w:t>
      </w:r>
      <w:r w:rsidRPr="00487FD5">
        <w:rPr>
          <w:rFonts w:ascii="Arial" w:hAnsi="Arial" w:cstheme="majorHAnsi"/>
        </w:rPr>
        <w:t xml:space="preserve">Interestingly, we found an upregulation of KCNE4 in lungs from </w:t>
      </w:r>
      <w:r w:rsidR="00333DC0" w:rsidRPr="00333DC0">
        <w:rPr>
          <w:rFonts w:ascii="Arial" w:hAnsi="Arial" w:cs="Arial"/>
          <w:highlight w:val="yellow"/>
        </w:rPr>
        <w:t>PH</w:t>
      </w:r>
      <w:r w:rsidRPr="00487FD5">
        <w:rPr>
          <w:rFonts w:ascii="Arial" w:hAnsi="Arial" w:cstheme="majorHAnsi"/>
        </w:rPr>
        <w:t xml:space="preserve"> rats, which could contribute to the preservation of the Kv7 current in a condition where Kv7.4 expression is reduced. Remarkably, our study shows for the first time that Kv7 subunits are also expressed in human lungs and, consistent with our data in the animal model, we found an upregulation of KCNE4 in samples from PAH </w:t>
      </w:r>
      <w:r w:rsidR="00DD0D53" w:rsidRPr="00487FD5">
        <w:rPr>
          <w:rFonts w:ascii="Arial" w:hAnsi="Arial" w:cstheme="majorHAnsi"/>
        </w:rPr>
        <w:t>patients.</w:t>
      </w:r>
    </w:p>
    <w:p w14:paraId="7B20D3DC" w14:textId="77777777" w:rsidR="001C28E4" w:rsidRPr="00487FD5" w:rsidRDefault="001C28E4" w:rsidP="00EC7DDA">
      <w:pPr>
        <w:spacing w:line="480" w:lineRule="auto"/>
        <w:jc w:val="both"/>
        <w:rPr>
          <w:rFonts w:ascii="Arial" w:hAnsi="Arial" w:cstheme="majorHAnsi"/>
        </w:rPr>
      </w:pPr>
    </w:p>
    <w:p w14:paraId="4D6D64C0" w14:textId="611B4361" w:rsidR="003748DE" w:rsidRPr="00487FD5" w:rsidRDefault="001C28E4" w:rsidP="00EC7DDA">
      <w:pPr>
        <w:spacing w:line="480" w:lineRule="auto"/>
        <w:jc w:val="both"/>
        <w:rPr>
          <w:rFonts w:ascii="Arial" w:hAnsi="Arial" w:cstheme="majorHAnsi"/>
        </w:rPr>
      </w:pPr>
      <w:r w:rsidRPr="00487FD5">
        <w:rPr>
          <w:rFonts w:ascii="Arial" w:hAnsi="Arial" w:cstheme="majorHAnsi"/>
        </w:rPr>
        <w:t>As stated above, the development of P</w:t>
      </w:r>
      <w:r w:rsidR="003748DE" w:rsidRPr="00487FD5">
        <w:rPr>
          <w:rFonts w:ascii="Arial" w:hAnsi="Arial" w:cstheme="majorHAnsi"/>
        </w:rPr>
        <w:t>A</w:t>
      </w:r>
      <w:r w:rsidRPr="00487FD5">
        <w:rPr>
          <w:rFonts w:ascii="Arial" w:hAnsi="Arial" w:cstheme="majorHAnsi"/>
        </w:rPr>
        <w:t>H is associated with downregulation of Kv1.5 and TASK-1 channels</w:t>
      </w:r>
      <w:r w:rsidR="001806BF" w:rsidRPr="00487FD5">
        <w:rPr>
          <w:rFonts w:ascii="Arial" w:hAnsi="Arial" w:cstheme="majorHAnsi"/>
        </w:rPr>
        <w:t xml:space="preserve"> </w:t>
      </w:r>
      <w:r w:rsidR="0090544A" w:rsidRPr="00487FD5">
        <w:rPr>
          <w:rStyle w:val="articletitle"/>
          <w:rFonts w:ascii="Arial" w:eastAsiaTheme="minorEastAsia" w:hAnsi="Arial"/>
          <w:iCs/>
        </w:rPr>
        <w:fldChar w:fldCharType="begin"/>
      </w:r>
      <w:r w:rsidR="004C52D0">
        <w:rPr>
          <w:rStyle w:val="articletitle"/>
          <w:rFonts w:ascii="Arial" w:eastAsiaTheme="minorEastAsia" w:hAnsi="Arial"/>
          <w:iCs/>
        </w:rPr>
        <w:instrText xml:space="preserve"> ADDIN ZOTERO_ITEM CSL_CITATION {"citationID":"9X4x6m1r","properties":{"unsorted":true,"formattedCitation":"\\super 7\\uc0\\u8211{}12,2,13\\uc0\\u8211{}15\\nosupersub{}","plainCitation":"7–12,2,13–15","noteIndex":0},"citationItems":[{"id":2387,"uris":["http://zotero.org/users/1883518/items/XHEDGVMQ"],"uri":["http://zotero.org/users/1883518/items/XHEDGVMQ"],"itemData":{"id":2387,"type":"article-journal","abstract":"BACKGROUND: Mutations in the KCNK3 gene have been identified in some patients suffering from heritable pulmonary arterial hypertension (PAH). KCNK3 encodes an outward rectifier K(+) channel, and each identified mutation leads to a loss of function. However, the pathophysiological role of potassium channel subfamily K member 3 (KCNK3) in PAH is unclear. We hypothesized that loss of function of KCNK3 is a hallmark of idiopathic and heritable PAH and contributes to dysfunction of pulmonary artery smooth muscle cells and pulmonary artery endothelial cells, leading to pulmonary artery remodeling: consequently, restoring KCNK3 function could alleviate experimental pulmonary hypertension (PH).\nMETHODS AND RESULTS: We demonstrated that KCNK3 expression and function were reduced in human PAH and in monocrotaline-induced PH in rats. Using a patch-clamp technique in freshly isolated (not cultured) pulmonary artery smooth muscle cells and pulmonary artery endothelial cells, we found that KCNK3 current decreased progressively during the development of monocrotaline-induced PH and correlated with plasma-membrane depolarization. We demonstrated that KCNK3 modulated pulmonary arterial tone. Long-term inhibition of KCNK3 in rats induced distal neomuscularization and early hemodynamic signs of PH, which were related to exaggerated proliferation of pulmonary artery endothelial cells, pulmonary artery smooth muscle cell, adventitial fibroblasts, and pulmonary and systemic inflammation. Lastly, in vivo pharmacological activation of KCNK3 significantly reversed monocrotaline-induced PH in rats.\nCONCLUSIONS: In PAH and experimental PH, KCNK3 expression and activity are strongly reduced in pulmonary artery smooth muscle cells and endothelial cells. KCNK3 inhibition promoted increased proliferation, vasoconstriction, and inflammation. In vivo pharmacological activation of KCNK3 alleviated monocrotaline-induced PH, thus demonstrating that loss of KCNK3 is a key event in PAH pathogenesis and thus could be therapeutically targeted.","container-title":"Circulation","DOI":"10.1161/CIRCULATIONAHA.115.020951","ISSN":"1524-4539","issue":"14","journalAbbreviation":"Circulation","language":"eng","note":"PMID: 26912814","page":"1371-1385","source":"PubMed","title":"Potassium Channel Subfamily K Member 3 (KCNK3) Contributes to the Development of Pulmonary Arterial Hypertension","volume":"133","author":[{"family":"Antigny","given":"Fabrice"},{"family":"Hautefort","given":"Aurélie"},{"family":"Meloche","given":"Jolyane"},{"family":"Belacel-Ouari","given":"Milia"},{"family":"Manoury","given":"Boris"},{"family":"Rucker-Martin","given":"Catherine"},{"family":"Péchoux","given":"Christine"},{"family":"Potus","given":"François"},{"family":"Nadeau","given":"Valérie"},{"family":"Tremblay","given":"Eve"},{"family":"Ruffenach","given":"Grégoire"},{"family":"Bourgeois","given":"Alice"},{"family":"Dorfmüller","given":"Peter"},{"family":"Breuils-Bonnet","given":"Sandra"},{"family":"Fadel","given":"Elie"},{"family":"Ranchoux","given":"Benoît"},{"family":"Jourdon","given":"Philippe"},{"family":"Girerd","given":"Barbara"},{"family":"Montani","given":"David"},{"family":"Provencher","given":"Steeve"},{"family":"Bonnet","given":"Sébastien"},{"family":"Simonneau","given":"Gérald"},{"family":"Humbert","given":"Marc"},{"family":"Perros","given":"Frédéric"}],"issued":{"date-parts":[["2016",4,5]]}},"label":"page"},{"id":2384,"uris":["http://zotero.org/users/1883518/items/C7FV5AGA"],"uri":["http://zotero.org/users/1883518/items/C7FV5AGA"],"itemData":{"id":2384,"type":"article-journal","abstract":"Pulmonary vascular tone is strongly influenced by the resting membrane potential of smooth muscle cells, depolarization promoting Ca2+ influx, and contraction. The resting potential is determined largely by the activity of K+-selective ion channels, the molecular nature of which has been debated for some time. In this study, we provide strong evidence that the two-pore domain K+ channel, TASK-1, mediates a noninactivating, background K+ current (IKN), which sets the resting membrane potential in rabbit pulmonary artery smooth muscle cells (PASMCs). TASK-1 mRNA was found to be present in PASMCs, and the membranes of PASMCs contained TASK-1 protein. Both IKN and the resting potential were found to be exquisitely sensitive to extracellular pH, acidosis inhibiting the current and causing depolarization. Moreover, IKN and the resting potential were enhanced by halothane (1 mmol/L), inhibited by Zn2+ (100 to 200 micromol/L) and anandamide (10 micromol/L), but insensitive to cytoplasmic Ca2+. These properties are all diagnostic of TASK-1 channels and add to previously identified features of IKN that are shared with TASK-1, such as inhibition by hypoxia, low sensitivity to 4-aminopyridine and quinine and insensitivity to tetraethylammonium ions. It is therefore concluded that TASK-1 channels are major contributors to the resting potential in pulmonary artery smooth muscle. They are likely to play an important role in mediating pulmonary vascular responses to changes in extracellular pH, and they could be responsible for the modulatory effects of pH on hypoxic pulmonary vasoconstriction.","container-title":"Circulation Research","DOI":"10.1161/01.RES.0000099883.68414.61","ISSN":"1524-4571","issue":"10","journalAbbreviation":"Circ. Res.","language":"eng","note":"PMID: 14551239","page":"957-964","source":"PubMed","title":"Two-pore domain K channel, TASK-1, in pulmonary artery smooth muscle cells","volume":"93","author":[{"family":"Gurney","given":"A. M."},{"family":"Osipenko","given":"O. N."},{"family":"MacMillan","given":"D."},{"family":"McFarlane","given":"K. M."},{"family":"Tate","given":"R. J."},{"family":"Kempsill","given":"F. E. J."}],"issued":{"date-parts":[["2003",11,14]]}},"label":"page"},{"id":2765,"uris":["http://zotero.org/users/1883518/items/PHGHSG9W"],"uri":["http://zotero.org/users/1883518/items/PHGHSG9W"],"itemData":{"id":2765,"type":"article-journal","abstract":"Aims: Mutations in the KCNK3 gene, which encodes for an outward-rectifier K+ channel, have been identified in patients suffering from pulmonary arterial hypertension (PAH), and constitute the first described channelopathy in PAH. In human PAH and experimental pulmonary hypertension (PH), we demonstrated that KCNK3 expression and function are severely reduced in pulmonary vascular cells, promoting PH-like phenotype at the morphologic and haemodynamic levels. Since KCNK3 channel is also expressed in both the human and rodent heart, we aimed to elucidate the pathophysiological role of KCNK3 channel in right ventricular (RV) hypertrophy (RVH) related to PH.\nMethods and results: Using whole-cell Patch-clamp technique, we demonstrated that KCNK3 is predominantly expressed in adult rat RV cardiomyocytes compared to the left ventricle cardiomyocytes and participates in the repolarizing phase of the RV action potential. We revealed a reduction in KCNK3 function prior to development of RVH and the rise of pulmonary vascular resistance. KCNK3 function is severely reduced in RV cardiomyocytes during the development of RVH in several rat models of PH (exposure to monocrotaline, chronic hypoxia, and Sugen/hypoxia) and chronic RV pressure overload (pulmonary artery banding). In experimental PH, we revealed a reduction in KCNK3 function before any rise in pulmonary vascular resistance and the development of RVH. KCNK3 mRNA level is also reduced in human RV tissues from PAH patients compared to non-PAH patients. In line with these findings, chronic inhibition of KCNK3 in rats with the specific inhibitor (A293) induces RV hypertrophy which is associated with the re-expression of foetal genes, RV fibrosis, RV inflammation, and subsequent loss of RV performance as assessed by echocardiography.\nConclusion: Our data indicate that loss of KCNK3 function and expression is a hallmark of the RV hypertrophy/dysfunction associated with PH.","container-title":"Cardiovascular Research","DOI":"10.1093/cvr/cvy016","ISSN":"1755-3245","issue":"6","journalAbbreviation":"Cardiovasc. Res.","language":"eng","note":"PMID: 29360952","page":"880-893","source":"PubMed","title":"Loss of KCNK3 is a hallmark of RV hypertrophy/dysfunction associated with pulmonary hypertension","volume":"114","author":[{"family":"Lambert","given":"Mélanie"},{"family":"Boet","given":"Angèle"},{"family":"Rucker-Martin","given":"Catherine"},{"family":"Mendes-Ferreira","given":"Pedro"},{"family":"Capuano","given":"Véronique"},{"family":"Hatem","given":"Stéphane"},{"family":"Adão","given":"Rui"},{"family":"Brás-Silva","given":"Carmen"},{"family":"Hautefort","given":"Aurélie"},{"family":"Michel","given":"Jean-Baptiste"},{"family":"Dorfmuller","given":"Peter"},{"family":"Fadel","given":"Elie"},{"family":"Kotsimbos","given":"Tom"},{"family":"Price","given":"Laura"},{"family":"Jourdon","given":"Philippe"},{"family":"Montani","given":"David"},{"family":"Humbert","given":"Marc"},{"family":"Perros","given":"Frédéric"},{"family":"Antigny","given":"Fabrice"}],"issued":{"date-parts":[["2018"]],"season":"01"}},"label":"page"},{"id":2752,"uris":["http://zotero.org/users/1883518/items/H48B6V3Z"],"uri":["http://zotero.org/users/1883518/items/H48B6V3Z"],"itemData":{"id":2752,"type":"article-journal","abstract":"KEY POINTS: The expression of miR-1 is increased in lungs from the Hyp/Su5416 PAH rat model. Pulmonary artery smooth muscle cells from this animal model are more depolarized and show decreased expression and activity of voltage-dependent potassium channel (Kv)1.5. miR-1 directly targets Kv1.5 channels, reduces Kv1.5 activity and induces membrane depolarization. Antagomir-1 prevents Kv1.5 channel downregulation and the depolarization induced by hypoxia/Su5416 exposition.\nABSTRACT: Impairment of the voltage-dependent potassium channel (Kv) plays a central role in the development of cardiovascular diseases, including pulmonary arterial hypertension (PAH). MicroRNAs are non-coding RNAs that regulate gene expression by binding to the 3'-untranslated region region of specific mRNAs. The present study aimed to analyse the effects of miR-1 on Kv channel function in pulmonary arteries (PA). Kv channel activity was studied in PA from healthy animals transfected with miR-1 or scrambled-miR. Kv currents were studied using the whole-cell configuration of the patch clamp technique. The characterization of the Kv1.5 currents was performed with the selective inhibitor DPO-1. miR-1 expression was increased and Kv1.5 channels were decreased in lungs from a rat model of PAH induced by hypoxia and Su5416. miR-1 transfection increased cell capacitance, reduced Kv1.5 currents and induced membrane depolarization in isolated pulmonary artery smooth muscle cells. A luciferase reporter assay indicated that KCNA5, which encodes Kv1.5 channels, is a direct target gene of miR-1. Incubation of PA with Su5416 and hypoxia (3% O2 ) increased miR-1 and induced a decline in Kv1.5 currents, which was prevented by antagomiR-1. In conclusion, these data indicate that miR-1 induces pulmonary artery smooth muscle cell hypertrophy and reduces the activity and expression of Kv channels, suggesting a pathophysiological role in PAH.","container-title":"The Journal of Physiology","DOI":"10.1113/JP276054","ISSN":"1469-7793","issue":"4","journalAbbreviation":"J. Physiol. (Lond.)","language":"eng","note":"PMID: 29717493\nPMCID: PMC6375863","page":"1185-1197","source":"PubMed","title":"miR-1 is increased in pulmonary hypertension and downregulates Kv1.5 channels in rat pulmonary arteries","volume":"597","author":[{"family":"Mondejar-Parreño","given":"Gema"},{"family":"Callejo","given":"María"},{"family":"Barreira","given":"Bianca"},{"family":"Morales-Cano","given":"Daniel"},{"family":"Esquivel-Ruiz","given":"Sergio"},{"family":"Moreno","given":"Laura"},{"family":"Cogolludo","given":"Angel"},{"family":"Perez-Vizcaino","given":"Francisco"}],"issued":{"date-parts":[["2019"]]}},"label":"page"},{"id":2749,"uris":["http://zotero.org/users/1883518/items/QZDUQYYE"],"uri":["http://zotero.org/users/1883518/items/QZDUQYYE"],"itemData":{"id":2749,"type":"article-journal","abstract":"TWIK-related acid-sensitive potassium channel 1 (TASK-1 encoded by KCNK3) belongs to the family of two-pore domain potassium channels. This gene subfamily is constitutively active at physiological resting membrane potentials in excitable cells, including smooth muscle cells, and has been particularly linked to the human pulmonary circulation. TASK-1 channels are sensitive to a wide array of physiological and pharmacological mediators that affect their activity such as unsaturated fatty acids, extracellular pH, hypoxia, anaesthetics and intracellular signalling pathways. Recent studies show that modulation of TASK-1 channels, either directly or indirectly by targeting their regulatory mechanisms, has the potential to control pulmonary arterial tone in humans. Furthermore, mutations in KCNK3 have been identified as a rare cause of both familial and idiopathic pulmonary arterial hypertension. This review summarises our current state of knowledge of the functional role of TASK-1 channels in the pulmonary circulation in health and disease, with special emphasis on current advancements in the field.","container-title":"The European Respiratory Journal","DOI":"10.1183/13993003.00754-2017","ISSN":"1399-3003","issue":"5","journalAbbreviation":"Eur. Respir. J.","language":"eng","note":"PMID: 29122916","source":"PubMed","title":"TASK-1 (KCNK3) channels in the lung: from cell biology to clinical implications","title-short":"TASK-1 (KCNK3) channels in the lung","volume":"50","author":[{"family":"Olschewski","given":"Andrea"},{"family":"Veale","given":"Emma L."},{"family":"Nagy","given":"Bence M."},{"family":"Nagaraj","given":"Chandran"},{"family":"Kwapiszewska","given":"Grazyna"},{"family":"Antigny","given":"Fabrice"},{"family":"Lambert","given":"Mélanie"},{"family":"Humbert","given":"Marc"},{"family":"Czirják","given":"Gábor"},{"family":"Enyedi","given":"Péter"},{"family":"Mathie","given":"Alistair"}],"issued":{"date-parts":[["2017"]]}},"label":"page"},{"id":2755,"uris":["http://zotero.org/users/1883518/items/ZZQ5X4YX"],"uri":["http://zotero.org/users/1883518/items/ZZQ5X4YX"],"itemData":{"id":2755,"type":"article-journal","abstract":"Quercetin is a dietary flavonoid which exerts vasodilator, antiplatelet and antiproliferative effects and reduces blood pressure, oxidative status and end-organ damage in humans and animal models of systemic hypertension. We hypothesized that oral quercetin treatment might be protective in a rat model of pulmonary arterial hypertension. Three weeks after injection of monocrotaline, quercetin (10 mg/kg/d per os) or vehicle was administered for 10 days to adult Wistar rats. Quercetin significantly reduced mortality. In surviving animals, quercetin decreased pulmonary arterial pressure, right ventricular hypertrophy and muscularization of small pulmonary arteries. Classic biomarkers of pulmonary arterial hypertension such as the downregulated expression of lung BMPR2, Kv1.5, Kv2.1, upregulated survivin, endothelial dysfunction and hyperresponsiveness to 5-HT were unaffected by quercetin. Quercetin significantly restored the decrease in Kv currents, the upregulation of 5-HT2A receptors and reduced the Akt and S6 phosphorylation. In vitro, quercetin induced pulmonary artery vasodilator effects, inhibited pulmonary artery smooth muscle cell proliferation and induced apoptosis. In conclusion, quercetin is partially protective in this rat model of PAH. It delayed mortality by lowering PAP, RVH and vascular remodeling. Quercetin exerted effective vasodilator effects in isolated PA, inhibited cell proliferation and induced apoptosis in PASMCs. These effects were associated with decreased 5-HT2A receptor expression and Akt and S6 phosphorylation and partially restored Kv currents. Therefore, quercetin could be useful in the treatment of PAH.","container-title":"PloS One","DOI":"10.1371/journal.pone.0114492","ISSN":"1932-6203","issue":"12","journalAbbreviation":"PLoS ONE","language":"eng","note":"PMID: 25460361\nPMCID: PMC4252144","page":"e114492","source":"PubMed","title":"The flavonoid quercetin reverses pulmonary hypertension in rats","volume":"9","author":[{"family":"Morales-Cano","given":"Daniel"},{"family":"Menendez","given":"Carmen"},{"family":"Moreno","given":"Enrique"},{"family":"Moral-Sanz","given":"Javier"},{"family":"Barreira","given":"Bianca"},{"family":"Galindo","given":"Pilar"},{"family":"Pandolfi","given":"Rachele"},{"family":"Jimenez","given":"Rosario"},{"family":"Moreno","given":"Laura"},{"family":"Cogolludo","given":"Angel"},{"family":"Duarte","given":"Juan"},{"family":"Perez-Vizcaino","given":"Francisco"}],"issued":{"date-parts":[["2014"]]}},"label":"page"},{"id":1163,"uris":["http://zotero.org/users/1883518/items/VMZRIQTH"],"uri":["http://zotero.org/users/1883518/items/VMZRIQTH"],"itemData":{"id":1163,"type":"article-journal","abstract":"BACKGROUND: Primary pulmonary hypertension (PPH) is a rare disease of unknown cause. Although PPH and secondary pulmonary hypertension (SPH) share many clinical and pathological characteristics, their origins may be disparate. In pulmonary artery smooth muscle cells (PASMCs), the activity of voltage-gated K+ (KV) channels governs membrane potential (Em) and regulates cytosolic free Ca2+ concentration ([Ca2+]cyt). A rise in [Ca2+]cyt is a trigger of vasoconstriction and a stimulus of smooth muscle proliferation.\nMETHODS AND RESULTS: Fluorescence microscopy and patch clamp techniques were used to measure [Ca2+]cyt, Em, and KV currents in PASMCs. Mean pulmonary arterial pressures were comparable (46+/-4 and 53+/-4 mm Hg; P=0.30) in SPH and PPH patients. However, PPH-PASMCs had a higher resting [Ca2+]cyt than cells from patients with SPH and nonpulmonary hypertension disease. Consistently, PPH-PASMCs had a more depolarized Em than SPH-PASMCs. Furthermore, KV currents were significantly diminished in PPH-PASMCs. Because of the dysfunctional KV channels, the response of [Ca2+]cyt to the KV channel blocker 4-aminopyridine was significantly attenuated in PPH-PASMCs, whereas the response to 60 mmol/L K+ was comparable to that in SPH-PASMCs.\nCONCLUSIONS: These results indicate that KV channel function in PPH-PASMCs is inhibited compared with SPH-PASMCs. The resulting membrane depolarization and increase in [Ca2+]cyt lead to pulmonary vasoconstriction and PASMC proliferation. Our data suggest that defects in PASMC KV channels in PPH patients may be a unique mechanism involved in initiating and maintaining pulmonary vasoconstriction and appear to play a role in the pathogenesis of PPH.","container-title":"Circulation","ISSN":"0009-7322","issue":"14","journalAbbreviation":"Circulation","language":"eng","note":"PMID: 9760294","page":"1400-1406","source":"PubMed","title":"Dysfunctional voltage-gated K+ channels in pulmonary artery smooth muscle cells of patients with primary pulmonary hypertension","volume":"98","author":[{"family":"Yuan","given":"J. X."},{"family":"Aldinger","given":"A. M."},{"family":"Juhaszova","given":"M."},{"family":"Wang","given":"J."},{"family":"Conte","given":"J. V."},{"family":"Gaine","given":"S. P."},{"family":"Orens","given":"J. B."},{"family":"Rubin","given":"L. J."}],"issued":{"date-parts":[["1998",10,6]]}},"label":"page"},{"id":2758,"uris":["http://zotero.org/users/1883518/items/EJUQR8NE"],"uri":["http://zotero.org/users/1883518/items/EJUQR8NE"],"itemData":{"id":2758,"type":"article-journal","container-title":"Lancet (London, England)","DOI":"10.1016/S0140-6736(05)78495-6","ISSN":"0140-6736","issue":"9104","journalAbbreviation":"Lancet","language":"eng","note":"PMID: 9504523","page":"726-727","source":"PubMed","title":"Attenuated K+ channel gene transcription in primary pulmonary hypertension","volume":"351","author":[{"family":"Yuan","given":"X. J."},{"family":"Wang","given":"J."},{"family":"Juhaszova","given":"M."},{"family":"Gaine","given":"S. P."},{"family":"Rubin","given":"L. J."}],"issued":{"date-parts":[["1998",3,7]]}},"label":"page"},{"id":2350,"uris":["http://zotero.org/users/1883518/items/RBLZJJ6X"],"uri":["http://zotero.org/users/1883518/items/RBLZJJ6X"],"itemData":{"id":2350,"type":"article-journal","abstract":"K(+)-channel activity-mediated alteration of the membrane potential and cytoplasmic free Ca2+ concentration ([Ca2+]cyt) is a pivotal mechanism in controlling pulmonary vasomotor tone. By using combined approaches of patch clamp, imaging fluorescent microscopy, and molecular biology, we examined the electrophysiological properties of K+ channels and the role of different K+ currents in regulating [Ca2+]cyt and explored the molecular identification of voltage-gated K+ (KV)- and Ca(2+)-activated K+ (KCa)-channel genes expressed in pulmonary arterial smooth muscle cells (PASMC). Two kinetically distinct KV currents [IK(V)], a rapidly inactivating (A-type) and a noninactivating delayed rectifier, as well as a slowly activated KCa current [IK(Ca)] were identified. IK(V) was reversibly inhibited by 4-aminopyridine (5 mM), whereas IK(Ca) was significantly inhibited by charybdotoxin (10-20 nM). K+ channels are composed of pore-forming alpha-subunits and auxiliary beta-subunits. Five KV-channel alpha-subunit genes from the Shaker subfamily (KV1.1, KV1.2, KV1.4, KV1.5, and KV1.6), a KV-channel alpha-subunit gene from the Shab subfamily (KV2.1), a KV-channel modulatory alpha-subunit (KV9.3), and a KCa-channel alpha-subunit gene (rSlo), as well as three KV-channel beta-subunit genes (KV beta 1.1, KV beta 2, and KV beta 3) are expressed in PASMC. The data suggest that 1) native K+ channels in PASMC are encoded by multiple genes; 2) the delayed rectifier IK(V) may be generated by the KV1.1, KV1.2, KV1.5, KV1.6, KV2.1, and/or KV2.1/KV9.3 channels; 3) the A-type IK(V) may be generated by the KV1.4 channel and/or the delayed rectifier KV channels (KV1 subfamily) associated with beta-subunits; and 4) the IK(Ca) may be generated by the rSlo gene product. The function of the KV channels plays an important role in the regulation of membrane potential and [Ca2+]cyt in PASMC.","container-title":"The American Journal of Physiology","DOI":"10.1152/ajplung.1998.274.4.L621","ISSN":"0002-9513","issue":"4","journalAbbreviation":"Am. J. Physiol.","language":"eng","note":"PMID: 9575881","page":"L621-635","source":"PubMed","title":"Molecular basis and function of voltage-gated K+ channels in pulmonary arterial smooth muscle cells","volume":"274","author":[{"family":"Yuan","given":"X. J."},{"family":"Wang","given":"J."},{"family":"Juhaszova","given":"M."},{"family":"Golovina","given":"V. A."},{"family":"Rubin","given":"L. J."}],"issued":{"date-parts":[["1998"]]}},"label":"page"},{"id":2760,"uris":["http://zotero.org/users/1883518/items/IVCQZLEX"],"uri":["http://zotero.org/users/1883518/items/IVCQZLEX"],"itemData":{"id":2760,"type":"article-journal","abstract":"Activity of voltage-gated K+ channels (KV) in pulmonary arterial smooth muscle cells (PASMC) is pivotal in controlling membrane potential, cytoplasmic free Ca2+ concentration ([Ca2+]cyt, and pulmonary vasomotor tone. Acute hypoxia selectively inhibits KV channels, depolarizes PASMC, raises [Ca2+]cyt, and causes pulmonary vasoconstriction and vascular remodeling. Prolonged hypoxia (24-60 h) decreased significantly the mRNA levels of KV channel alpha subunits, KV1.2 and KV1.5. Consistently, the protein levels of KV1.2 and KV1.5 were also decreased significantly by hypoxia (48-72 h). Nevertheless, hypoxia affected negligibly the mRNA levels of KV channel beta subunits (KVbeta1, KVbeta2, and KVbeta3). The native K+ channels are composed of pore-forming alpha and auxiliary beta subunits. Assembly of KV beta subunits with alpha subunits confers rapid inactivation on the slowly or non-inactivating delayed rectifier KV channels. KV beta subunits also function as an open-channel blocker of KV channels. Thus, the diminished transcription and expression of KV alpha subunits may reduce the number of KV channels and decrease KC currents. Unchanged transcription of KV beta subunits may increase the fraction of the KV channel alpha subunits that are associated with beta subunits and further reduce the total KV currents. These data demonstrate a novel mechanism by which chronic hypoxia may cause pulmonary vasoconstriction and hypertension.","container-title":"The Journal of Clinical Investigation","DOI":"10.1172/JCI119774","ISSN":"0021-9738","issue":"9","journalAbbreviation":"J. Clin. Invest.","language":"eng","note":"PMID: 9410914\nPMCID: PMC508432","page":"2347-2353","source":"PubMed","title":"Hypoxia inhibits gene expression of voltage-gated K+ channel alpha subunits in pulmonary artery smooth muscle cells","volume":"100","author":[{"family":"Wang","given":"J."},{"family":"Juhaszova","given":"M."},{"family":"Rubin","given":"L. J."},{"family":"Yuan","given":"X. J."}],"issued":{"date-parts":[["1997",11,1]]}},"label":"page"}],"schema":"https://github.com/citation-style-language/schema/raw/master/csl-citation.json"} </w:instrText>
      </w:r>
      <w:r w:rsidR="0090544A" w:rsidRPr="00487FD5">
        <w:rPr>
          <w:rStyle w:val="articletitle"/>
          <w:rFonts w:ascii="Arial" w:eastAsiaTheme="minorEastAsia" w:hAnsi="Arial"/>
          <w:iCs/>
        </w:rPr>
        <w:fldChar w:fldCharType="separate"/>
      </w:r>
      <w:r w:rsidR="004C52D0" w:rsidRPr="004C52D0">
        <w:rPr>
          <w:rFonts w:ascii="Arial" w:hAnsi="Arial" w:cs="Arial"/>
          <w:vertAlign w:val="superscript"/>
          <w:lang w:val="en-US"/>
        </w:rPr>
        <w:t>7–12,2,13–15</w:t>
      </w:r>
      <w:r w:rsidR="0090544A" w:rsidRPr="00487FD5">
        <w:rPr>
          <w:rStyle w:val="articletitle"/>
          <w:rFonts w:ascii="Arial" w:eastAsiaTheme="minorEastAsia" w:hAnsi="Arial"/>
          <w:iCs/>
        </w:rPr>
        <w:fldChar w:fldCharType="end"/>
      </w:r>
      <w:r w:rsidRPr="00487FD5">
        <w:rPr>
          <w:rFonts w:ascii="Arial" w:hAnsi="Arial"/>
        </w:rPr>
        <w:t xml:space="preserve">. </w:t>
      </w:r>
      <w:r w:rsidRPr="00487FD5">
        <w:rPr>
          <w:rFonts w:ascii="Arial" w:hAnsi="Arial" w:cstheme="majorHAnsi"/>
        </w:rPr>
        <w:t xml:space="preserve">To mimic these conditions we performed </w:t>
      </w:r>
      <w:r w:rsidRPr="00487FD5">
        <w:rPr>
          <w:rFonts w:ascii="Arial" w:hAnsi="Arial" w:cstheme="majorHAnsi"/>
          <w:i/>
        </w:rPr>
        <w:t>in vitro</w:t>
      </w:r>
      <w:r w:rsidRPr="00487FD5">
        <w:rPr>
          <w:rFonts w:ascii="Arial" w:hAnsi="Arial" w:cstheme="majorHAnsi"/>
        </w:rPr>
        <w:t xml:space="preserve"> experiments in which the Kv7 channel function was assessed in the presence of Kv1.5 and TASK-1 chan</w:t>
      </w:r>
      <w:r w:rsidR="003748DE" w:rsidRPr="00487FD5">
        <w:rPr>
          <w:rFonts w:ascii="Arial" w:hAnsi="Arial" w:cstheme="majorHAnsi"/>
        </w:rPr>
        <w:t>nel inhibitors. F</w:t>
      </w:r>
      <w:r w:rsidRPr="00487FD5">
        <w:rPr>
          <w:rFonts w:ascii="Arial" w:hAnsi="Arial" w:cstheme="majorHAnsi"/>
        </w:rPr>
        <w:t>ollowing acute exposure to these inhibitors the ability of retigabine to increase K</w:t>
      </w:r>
      <w:r w:rsidRPr="00487FD5">
        <w:rPr>
          <w:rFonts w:ascii="Arial" w:hAnsi="Arial" w:cstheme="majorHAnsi"/>
          <w:vertAlign w:val="superscript"/>
        </w:rPr>
        <w:t>+</w:t>
      </w:r>
      <w:r w:rsidRPr="00487FD5">
        <w:rPr>
          <w:rFonts w:ascii="Arial" w:hAnsi="Arial" w:cstheme="majorHAnsi"/>
        </w:rPr>
        <w:t xml:space="preserve"> current amplitude and hyperpolarise the membrane potential of PASMC became evident. In addition</w:t>
      </w:r>
      <w:r w:rsidR="00BF419F" w:rsidRPr="00487FD5">
        <w:rPr>
          <w:rFonts w:ascii="Arial" w:hAnsi="Arial" w:cstheme="majorHAnsi"/>
        </w:rPr>
        <w:t>,</w:t>
      </w:r>
      <w:r w:rsidRPr="00487FD5">
        <w:rPr>
          <w:rFonts w:ascii="Arial" w:hAnsi="Arial" w:cstheme="majorHAnsi"/>
        </w:rPr>
        <w:t xml:space="preserve"> this was associated with a profound enhancement of retigabine-induced PA vasodilation and XE991-indu</w:t>
      </w:r>
      <w:r w:rsidR="003748DE" w:rsidRPr="00487FD5">
        <w:rPr>
          <w:rFonts w:ascii="Arial" w:hAnsi="Arial" w:cstheme="majorHAnsi"/>
        </w:rPr>
        <w:t xml:space="preserve">ced pulmonary vasoconstriction. </w:t>
      </w:r>
      <w:r w:rsidRPr="00487FD5">
        <w:rPr>
          <w:rFonts w:ascii="Arial" w:hAnsi="Arial" w:cstheme="majorHAnsi"/>
        </w:rPr>
        <w:t>Altogether these data suggest that Kv7 channel activity is unmasked under conditions mimicking the ion</w:t>
      </w:r>
      <w:r w:rsidR="007D12AD" w:rsidRPr="00487FD5">
        <w:rPr>
          <w:rFonts w:ascii="Arial" w:hAnsi="Arial" w:cstheme="majorHAnsi"/>
        </w:rPr>
        <w:t xml:space="preserve"> channel</w:t>
      </w:r>
      <w:r w:rsidRPr="00487FD5">
        <w:rPr>
          <w:rFonts w:ascii="Arial" w:hAnsi="Arial" w:cstheme="majorHAnsi"/>
        </w:rPr>
        <w:t xml:space="preserve"> remodelling characteristic of PH. The simplest explanation for this would be that: 1) this ion </w:t>
      </w:r>
      <w:r w:rsidR="007D12AD" w:rsidRPr="00487FD5">
        <w:rPr>
          <w:rFonts w:ascii="Arial" w:hAnsi="Arial" w:cstheme="majorHAnsi"/>
        </w:rPr>
        <w:t xml:space="preserve">channel </w:t>
      </w:r>
      <w:r w:rsidRPr="00487FD5">
        <w:rPr>
          <w:rFonts w:ascii="Arial" w:hAnsi="Arial" w:cstheme="majorHAnsi"/>
        </w:rPr>
        <w:t xml:space="preserve">remodelling would bring the membrane potential up to the voltage threshold for activation of Kv7 channels </w:t>
      </w:r>
      <w:r w:rsidR="0011218A" w:rsidRPr="00487FD5">
        <w:rPr>
          <w:rFonts w:ascii="Arial" w:hAnsi="Arial" w:cstheme="majorHAnsi"/>
        </w:rPr>
        <w:t>and/</w:t>
      </w:r>
      <w:r w:rsidRPr="00487FD5">
        <w:rPr>
          <w:rFonts w:ascii="Arial" w:hAnsi="Arial" w:cstheme="majorHAnsi"/>
        </w:rPr>
        <w:t>or 2) the redundant nature of K</w:t>
      </w:r>
      <w:r w:rsidRPr="00487FD5">
        <w:rPr>
          <w:rFonts w:ascii="Arial" w:hAnsi="Arial" w:cstheme="majorHAnsi"/>
          <w:vertAlign w:val="superscript"/>
        </w:rPr>
        <w:t>+</w:t>
      </w:r>
      <w:r w:rsidRPr="00487FD5">
        <w:rPr>
          <w:rFonts w:ascii="Arial" w:hAnsi="Arial" w:cstheme="majorHAnsi"/>
        </w:rPr>
        <w:t xml:space="preserve"> channels would result in the Kv7 channels </w:t>
      </w:r>
      <w:r w:rsidRPr="00487FD5">
        <w:rPr>
          <w:rFonts w:ascii="Arial" w:hAnsi="Arial" w:cstheme="majorHAnsi"/>
        </w:rPr>
        <w:lastRenderedPageBreak/>
        <w:t xml:space="preserve">assuming a major role when other members (i.e. Kv1.5 and TASK-1) are not active. </w:t>
      </w:r>
      <w:r w:rsidR="00D0220C" w:rsidRPr="000B5776">
        <w:rPr>
          <w:rFonts w:ascii="Arial" w:hAnsi="Arial" w:cstheme="majorHAnsi"/>
        </w:rPr>
        <w:t xml:space="preserve">Alternatively, </w:t>
      </w:r>
      <w:r w:rsidR="00573DFC" w:rsidRPr="000B5776">
        <w:rPr>
          <w:rFonts w:ascii="Arial" w:hAnsi="Arial" w:cstheme="majorHAnsi"/>
        </w:rPr>
        <w:t xml:space="preserve">we </w:t>
      </w:r>
      <w:r w:rsidRPr="000B5776">
        <w:rPr>
          <w:rFonts w:ascii="Arial" w:hAnsi="Arial" w:cstheme="majorHAnsi"/>
        </w:rPr>
        <w:t>studied if the acute inhibition of Kv1.5 and TASK-1 channels could regulate the traffic</w:t>
      </w:r>
      <w:r w:rsidR="003748DE" w:rsidRPr="000B5776">
        <w:rPr>
          <w:rFonts w:ascii="Arial" w:hAnsi="Arial" w:cstheme="majorHAnsi"/>
        </w:rPr>
        <w:t>king</w:t>
      </w:r>
      <w:r w:rsidRPr="000B5776">
        <w:rPr>
          <w:rFonts w:ascii="Arial" w:hAnsi="Arial" w:cstheme="majorHAnsi"/>
        </w:rPr>
        <w:t xml:space="preserve"> of </w:t>
      </w:r>
      <w:r w:rsidR="00573DFC" w:rsidRPr="000B5776">
        <w:rPr>
          <w:rFonts w:ascii="Arial" w:hAnsi="Arial" w:cstheme="majorHAnsi"/>
        </w:rPr>
        <w:t xml:space="preserve">Kv7 </w:t>
      </w:r>
      <w:r w:rsidRPr="000B5776">
        <w:rPr>
          <w:rFonts w:ascii="Arial" w:hAnsi="Arial" w:cstheme="majorHAnsi"/>
        </w:rPr>
        <w:t>channel</w:t>
      </w:r>
      <w:r w:rsidR="00573DFC" w:rsidRPr="000B5776">
        <w:rPr>
          <w:rFonts w:ascii="Arial" w:hAnsi="Arial" w:cstheme="majorHAnsi"/>
        </w:rPr>
        <w:t xml:space="preserve"> subunits</w:t>
      </w:r>
      <w:r w:rsidRPr="000B5776">
        <w:rPr>
          <w:rFonts w:ascii="Arial" w:hAnsi="Arial" w:cstheme="majorHAnsi"/>
        </w:rPr>
        <w:t>.</w:t>
      </w:r>
      <w:r w:rsidRPr="00487FD5">
        <w:rPr>
          <w:rFonts w:ascii="Arial" w:hAnsi="Arial" w:cstheme="majorHAnsi"/>
        </w:rPr>
        <w:t xml:space="preserve"> No apparent changes in location or membrane abundance of Kv7.4 were observed, while KCNE4 trafficked from the cytosol to the plasma membrane, </w:t>
      </w:r>
      <w:r w:rsidRPr="00487FD5">
        <w:rPr>
          <w:rFonts w:ascii="Arial" w:hAnsi="Arial" w:cstheme="majorHAnsi"/>
          <w:color w:val="000000" w:themeColor="text1"/>
        </w:rPr>
        <w:t xml:space="preserve">resulting in higher membrane </w:t>
      </w:r>
      <w:r w:rsidRPr="00487FD5">
        <w:rPr>
          <w:rFonts w:ascii="Arial" w:hAnsi="Arial" w:cstheme="majorHAnsi"/>
        </w:rPr>
        <w:t xml:space="preserve">abundance. </w:t>
      </w:r>
      <w:r w:rsidR="003748DE" w:rsidRPr="00487FD5">
        <w:rPr>
          <w:rFonts w:ascii="Arial" w:hAnsi="Arial" w:cstheme="majorHAnsi"/>
        </w:rPr>
        <w:t xml:space="preserve">Thus, the higher confinement of this enhancer subunit in the membrane would lead to a greater Kv7 channel activity compensating for the loss of Kv1.5 and TASK-1 channel function in PASMC. Our findings indicate that the activation of Kv7 channels under conditions mimicking the ion channel remodelling occurring in PAH would be crucial to control membrane potential and limit an exaggerated depolarization in PASMC. Moreover, the upregulation of KCNE4 found in our </w:t>
      </w:r>
      <w:r w:rsidR="003748DE" w:rsidRPr="00487FD5">
        <w:rPr>
          <w:rFonts w:ascii="Arial" w:hAnsi="Arial" w:cstheme="majorHAnsi"/>
          <w:i/>
        </w:rPr>
        <w:t>in vivo</w:t>
      </w:r>
      <w:r w:rsidR="003748DE" w:rsidRPr="00487FD5">
        <w:rPr>
          <w:rFonts w:ascii="Arial" w:hAnsi="Arial" w:cstheme="majorHAnsi"/>
        </w:rPr>
        <w:t xml:space="preserve"> and </w:t>
      </w:r>
      <w:r w:rsidR="003748DE" w:rsidRPr="00487FD5">
        <w:rPr>
          <w:rFonts w:ascii="Arial" w:hAnsi="Arial" w:cstheme="majorHAnsi"/>
          <w:i/>
        </w:rPr>
        <w:t>in vitro</w:t>
      </w:r>
      <w:r w:rsidR="003748DE" w:rsidRPr="00487FD5">
        <w:rPr>
          <w:rFonts w:ascii="Arial" w:hAnsi="Arial" w:cstheme="majorHAnsi"/>
        </w:rPr>
        <w:t xml:space="preserve"> models of </w:t>
      </w:r>
      <w:r w:rsidR="00333DC0" w:rsidRPr="00333DC0">
        <w:rPr>
          <w:rFonts w:ascii="Arial" w:hAnsi="Arial" w:cs="Arial"/>
          <w:highlight w:val="yellow"/>
        </w:rPr>
        <w:t>PH</w:t>
      </w:r>
      <w:r w:rsidR="003748DE" w:rsidRPr="00487FD5">
        <w:rPr>
          <w:rFonts w:ascii="Arial" w:hAnsi="Arial" w:cstheme="majorHAnsi"/>
        </w:rPr>
        <w:t>, as well as in patient samples, is very likely to contribute to the enhanced Kv7 channel activity during the onset of the disease.</w:t>
      </w:r>
    </w:p>
    <w:p w14:paraId="78BF04BF" w14:textId="77777777" w:rsidR="003748DE" w:rsidRPr="00487FD5" w:rsidRDefault="003748DE" w:rsidP="00EC7DDA">
      <w:pPr>
        <w:spacing w:line="480" w:lineRule="auto"/>
        <w:jc w:val="both"/>
        <w:rPr>
          <w:rFonts w:ascii="Arial" w:hAnsi="Arial" w:cstheme="majorHAnsi"/>
        </w:rPr>
      </w:pPr>
    </w:p>
    <w:p w14:paraId="3C2A6FAD" w14:textId="19D1B921" w:rsidR="0046310A" w:rsidRPr="00487FD5" w:rsidRDefault="005769A8" w:rsidP="00EC7DDA">
      <w:pPr>
        <w:spacing w:line="480" w:lineRule="auto"/>
        <w:jc w:val="both"/>
        <w:rPr>
          <w:rFonts w:ascii="Arial" w:hAnsi="Arial" w:cstheme="majorHAnsi"/>
        </w:rPr>
      </w:pPr>
      <w:r w:rsidRPr="00487FD5">
        <w:rPr>
          <w:rFonts w:ascii="Arial" w:hAnsi="Arial" w:cstheme="majorHAnsi"/>
        </w:rPr>
        <w:t xml:space="preserve">Currently, Kv7 channels are considered key regulators of membrane potential and vascular tone in many vessels Accordingly, MA were efficiently relaxed by a range of Kv7 channel openers. Surprisingly, we found that under control conditions PA were essentially insensitive to Kv7 channel modulators. This finding, confirmed in two independent labs, was consistent with differential expression profile of Kv7 channels in MA and PA. Thus, in comparison with MA, PA had similar expression of </w:t>
      </w:r>
      <w:r w:rsidRPr="00487FD5">
        <w:rPr>
          <w:rFonts w:ascii="Arial" w:hAnsi="Arial" w:cstheme="majorHAnsi"/>
          <w:i/>
        </w:rPr>
        <w:t>KCNQ1</w:t>
      </w:r>
      <w:r w:rsidRPr="00487FD5">
        <w:rPr>
          <w:rFonts w:ascii="Arial" w:hAnsi="Arial" w:cstheme="majorHAnsi"/>
        </w:rPr>
        <w:t xml:space="preserve">, </w:t>
      </w:r>
      <w:r w:rsidRPr="00487FD5">
        <w:rPr>
          <w:rFonts w:ascii="Arial" w:hAnsi="Arial" w:cstheme="majorHAnsi"/>
          <w:i/>
        </w:rPr>
        <w:t>KCNQ5</w:t>
      </w:r>
      <w:r w:rsidRPr="00487FD5">
        <w:rPr>
          <w:rFonts w:ascii="Arial" w:hAnsi="Arial" w:cstheme="majorHAnsi"/>
        </w:rPr>
        <w:t xml:space="preserve"> and </w:t>
      </w:r>
      <w:r w:rsidRPr="00487FD5">
        <w:rPr>
          <w:rFonts w:ascii="Arial" w:hAnsi="Arial" w:cstheme="majorHAnsi"/>
          <w:i/>
        </w:rPr>
        <w:t>KCNE3</w:t>
      </w:r>
      <w:r w:rsidRPr="00487FD5">
        <w:rPr>
          <w:rFonts w:ascii="Arial" w:hAnsi="Arial" w:cstheme="majorHAnsi"/>
        </w:rPr>
        <w:t xml:space="preserve"> but markedly </w:t>
      </w:r>
      <w:r w:rsidR="00D00907" w:rsidRPr="002618DD">
        <w:rPr>
          <w:rFonts w:ascii="Arial" w:hAnsi="Arial" w:cstheme="majorHAnsi"/>
          <w:highlight w:val="yellow"/>
        </w:rPr>
        <w:t>smaller</w:t>
      </w:r>
      <w:r w:rsidR="00D00907" w:rsidRPr="002618DD">
        <w:rPr>
          <w:rFonts w:ascii="Arial" w:hAnsi="Arial" w:cstheme="majorHAnsi"/>
        </w:rPr>
        <w:t xml:space="preserve"> </w:t>
      </w:r>
      <w:r w:rsidRPr="00487FD5">
        <w:rPr>
          <w:rFonts w:ascii="Arial" w:hAnsi="Arial" w:cstheme="majorHAnsi"/>
        </w:rPr>
        <w:t xml:space="preserve">expression of </w:t>
      </w:r>
      <w:r w:rsidRPr="00487FD5">
        <w:rPr>
          <w:rFonts w:ascii="Arial" w:hAnsi="Arial" w:cstheme="majorHAnsi"/>
          <w:i/>
        </w:rPr>
        <w:t>KCNQ4</w:t>
      </w:r>
      <w:r w:rsidRPr="00487FD5">
        <w:rPr>
          <w:rFonts w:ascii="Arial" w:hAnsi="Arial" w:cstheme="majorHAnsi"/>
        </w:rPr>
        <w:t xml:space="preserve"> and </w:t>
      </w:r>
      <w:r w:rsidRPr="00487FD5">
        <w:rPr>
          <w:rFonts w:ascii="Arial" w:hAnsi="Arial" w:cstheme="majorHAnsi"/>
          <w:i/>
        </w:rPr>
        <w:t>KCNE4</w:t>
      </w:r>
      <w:r w:rsidRPr="00487FD5">
        <w:rPr>
          <w:rFonts w:ascii="Arial" w:hAnsi="Arial" w:cstheme="majorHAnsi"/>
        </w:rPr>
        <w:t xml:space="preserve">, which are considered major contributors to the Kv7 current in systemic vessels </w:t>
      </w:r>
      <w:r w:rsidR="00401C98" w:rsidRPr="00487FD5">
        <w:rPr>
          <w:rFonts w:ascii="Arial" w:hAnsi="Arial" w:cstheme="majorHAnsi"/>
        </w:rPr>
        <w:fldChar w:fldCharType="begin"/>
      </w:r>
      <w:r w:rsidR="00DD016C">
        <w:rPr>
          <w:rFonts w:ascii="Arial" w:hAnsi="Arial" w:cstheme="majorHAnsi"/>
        </w:rPr>
        <w:instrText xml:space="preserve"> ADDIN ZOTERO_ITEM CSL_CITATION {"citationID":"nWQfRMFe","properties":{"unsorted":true,"formattedCitation":"\\super 46,20\\nosupersub{}","plainCitation":"46,20","noteIndex":0},"citationItems":[{"id":2803,"uris":["http://zotero.org/users/1883518/items/R4TLEBIJ"],"uri":["http://zotero.org/users/1883518/items/R4TLEBIJ"],"itemData":{"id":2803,"type":"article-journal","abstract":"KEY POINTS: KCNE4 alters the biophysical properties and cellular localization of voltage-gated potassium channel Kv7.4. KCNE4 is expressed in a variety of arteries and, in mesenteric arteries, co-localizes with Kv7.4, which is important in the control of vascular contractility. Knockdown of KCNE4 leads to reduced Kv7.4 membrane abundance, a depolarized membrane potential and an augmented response to vasoconstrictors. KCNE4 is a key regulator of the function and expression of Kv7.4 in vascular smooth muscle.\nABSTRACT: The KCNE ancillary subunits (KCNE1-5) significantly alter the expression and function of voltage-gated potassium channels; however, their role in the vasculature has yet to be determined. The present study aimed to investigate the expression and function of the KCNE4 subunit in rat mesenteric arteries and to determine whether it has a functional impact on the regulation of arterial tone by Kv7 channels. In HEK cells expressing Kv7.4, co-expression of KCNE4 increased the membrane expression of Kv7.4 and significantly altered Kv7.4 current properties. Quantitative PCR analysis of different rat arteries found that the KCNE4 isoform predominated and proximity ligation experiments showed that KCNE4 co-localized with Kv7.4 in mesenteric artery myocytes. Morpholino-induced knockdown of KCNE4 depolarized mesenteric artery smooth muscle cells and resulted in their increased sensitivity to methoxamine being attenuated (mean ± SEM EC50 decreased from 5.7 ± 0.63 μm to 1.6 ± 0.23 μm), which coincided with impaired effects of Kv7 modulators. When KCNE4 expression was reduced, less Kv7.4 expression was found in the membrane of the mesenteric artery myocytes. These data show that KCNE4 is consistently expressed in a variety of arteries, and knockdown of the expression product leads to reduced Kv7.4 membrane abundance, a depolarized membrane potential and an augmented response to vasoconstrictors. The present study is the first to demonstrate an integral role of KCNE4 in regulating the function and expression of Kv7.4 in vascular smooth muscle.","container-title":"The Journal of Physiology","DOI":"10.1113/JP271286","ISSN":"1469-7793","issue":"24","journalAbbreviation":"J. Physiol. (Lond.)","language":"eng","note":"PMID: 26503181\nPMCID: PMC4704525","page":"5325-5340","source":"PubMed","title":"Fundamental role for the KCNE4 ancillary subunit in Kv7.4 regulation of arterial tone","volume":"593","author":[{"family":"Jepps","given":"Thomas A."},{"family":"Carr","given":"Georgina"},{"family":"Lundegaard","given":"Pia R."},{"family":"Olesen","given":"Søren-Peter"},{"family":"Greenwood","given":"Iain A."}],"issued":{"date-parts":[["2015",12,15]]}},"label":"page"},{"id":2779,"uris":["http://zotero.org/users/1883518/items/JJ6R2BPY"],"uri":["http://zotero.org/users/1883518/items/JJ6R2BPY"],"itemData":{"id":2779,"type":"article-journal","abstract":"OBJECTIVE: Middle cerebral artery (MCA) diameter is regulated by inherent myogenic activity and the effect of potent vasodilators such as calcitonin gene-related peptide (CGRP). Previous studies showed that MCAs express KCNQ1, 4, and 5 potassium channel genes, and the expression products (Kv7 channels) participate in the myogenic control of MCA diameter. The present study investigated the contribution of Kv7.4 and Kv7.5 isoforms to myogenic and CGRP regulation of MCA diameter and determined whether they were affected in hypertensive animals.\nAPPROACH AND RESULTS: Isometric tension recordings performed on MCA from normotensive rats produced CGRP vasodilations that were inhibited by the pan-Kv7 channel blocker linopirdine (P&lt;0.01) and after transfection of arteries with siRNA against KCNQ4 (P&lt;0.01) but not KCNQ5. However, isobaric myography revealed that myogenic constriction in response to increases in intravascular pressure (20-80 mm Hg) was affected by both KCNQ4 and KCNQ5 siRNA. Proximity ligation assay signals were equally abundant for Kv7.4/Kv7.4 or Kv7.4/Kv7.5 antibody combinations but minimal for Kv7.5/Kv7.5 antibodies or Kv7.4/7.1 combinations. In contrast to systemic arteries, Kv7 function and Kv7.4 abundance in MCA were not altered in hypertensive rats.\nCONCLUSIONS: This study reveals, for the first time to our knowledge, that in cerebral arteries, Kv7.4 and Kv7.5 proteins exist predominantly as a functional heterotetramer, which regulates intrinsic myogenicity and vasodilation attributed to CGRP. Surprisingly, unlike systemic arteries, Kv7 activity in MCAs is not affected by the development of hypertension, and CGRP-mediated vasodilation is well maintained. As such, cerebrovascular Kv7 channels could be amenable for therapeutic targeting in conditions such as cerebral vasospasm.","container-title":"Arteriosclerosis, Thrombosis, and Vascular Biology","DOI":"10.1161/ATVBAHA.114.303405","ISSN":"1524-4636","issue":"4","journalAbbreviation":"Arterioscler. Thromb. Vasc. Biol.","language":"eng","note":"PMID: 24558103","page":"887-893","source":"PubMed","title":"Contribution of kv7.4/kv7.5 heteromers to intrinsic and calcitonin gene-related peptide-induced cerebral reactivity","volume":"34","author":[{"family":"Chadha","given":"Preet S."},{"family":"Jepps","given":"Thomas A."},{"family":"Carr","given":"Georgina"},{"family":"Stott","given":"Jennifer B."},{"family":"Zhu","given":"Hei-Lei"},{"family":"Cole","given":"William C."},{"family":"Greenwood","given":"Iain A."}],"issued":{"date-parts":[["2014",4]]}},"label":"page"}],"schema":"https://github.com/citation-style-language/schema/raw/master/csl-citation.json"} </w:instrText>
      </w:r>
      <w:r w:rsidR="00401C98" w:rsidRPr="00487FD5">
        <w:rPr>
          <w:rFonts w:ascii="Arial" w:hAnsi="Arial" w:cstheme="majorHAnsi"/>
        </w:rPr>
        <w:fldChar w:fldCharType="separate"/>
      </w:r>
      <w:r w:rsidR="00DD016C" w:rsidRPr="00DD016C">
        <w:rPr>
          <w:rFonts w:ascii="Arial" w:hAnsi="Arial" w:cs="Arial"/>
          <w:vertAlign w:val="superscript"/>
          <w:lang w:val="en-US"/>
        </w:rPr>
        <w:t>46,20</w:t>
      </w:r>
      <w:r w:rsidR="00401C98" w:rsidRPr="00487FD5">
        <w:rPr>
          <w:rFonts w:ascii="Arial" w:hAnsi="Arial" w:cstheme="majorHAnsi"/>
        </w:rPr>
        <w:fldChar w:fldCharType="end"/>
      </w:r>
      <w:r w:rsidR="00384682" w:rsidRPr="00487FD5">
        <w:rPr>
          <w:rFonts w:ascii="Arial" w:hAnsi="Arial" w:cstheme="majorHAnsi"/>
        </w:rPr>
        <w:t xml:space="preserve">. </w:t>
      </w:r>
      <w:r w:rsidR="0046310A" w:rsidRPr="00487FD5">
        <w:rPr>
          <w:rFonts w:ascii="Arial" w:hAnsi="Arial" w:cstheme="majorHAnsi"/>
        </w:rPr>
        <w:t xml:space="preserve">Additionally, Kv7.4 and KCNE4 were abundantly expressed at the membrane level (where the channel is functional) in MASMC </w:t>
      </w:r>
      <w:r w:rsidR="0046310A" w:rsidRPr="00487FD5">
        <w:rPr>
          <w:rFonts w:ascii="Arial" w:hAnsi="Arial" w:cstheme="majorHAnsi"/>
        </w:rPr>
        <w:fldChar w:fldCharType="begin"/>
      </w:r>
      <w:r w:rsidR="00DD016C">
        <w:rPr>
          <w:rFonts w:ascii="Arial" w:hAnsi="Arial" w:cstheme="majorHAnsi"/>
        </w:rPr>
        <w:instrText xml:space="preserve"> ADDIN ZOTERO_ITEM CSL_CITATION {"citationID":"7Wxl2cJA","properties":{"formattedCitation":"\\super 46\\nosupersub{}","plainCitation":"46","noteIndex":0},"citationItems":[{"id":2803,"uris":["http://zotero.org/users/1883518/items/R4TLEBIJ"],"uri":["http://zotero.org/users/1883518/items/R4TLEBIJ"],"itemData":{"id":2803,"type":"article-journal","abstract":"KEY POINTS: KCNE4 alters the biophysical properties and cellular localization of voltage-gated potassium channel Kv7.4. KCNE4 is expressed in a variety of arteries and, in mesenteric arteries, co-localizes with Kv7.4, which is important in the control of vascular contractility. Knockdown of KCNE4 leads to reduced Kv7.4 membrane abundance, a depolarized membrane potential and an augmented response to vasoconstrictors. KCNE4 is a key regulator of the function and expression of Kv7.4 in vascular smooth muscle.\nABSTRACT: The KCNE ancillary subunits (KCNE1-5) significantly alter the expression and function of voltage-gated potassium channels; however, their role in the vasculature has yet to be determined. The present study aimed to investigate the expression and function of the KCNE4 subunit in rat mesenteric arteries and to determine whether it has a functional impact on the regulation of arterial tone by Kv7 channels. In HEK cells expressing Kv7.4, co-expression of KCNE4 increased the membrane expression of Kv7.4 and significantly altered Kv7.4 current properties. Quantitative PCR analysis of different rat arteries found that the KCNE4 isoform predominated and proximity ligation experiments showed that KCNE4 co-localized with Kv7.4 in mesenteric artery myocytes. Morpholino-induced knockdown of KCNE4 depolarized mesenteric artery smooth muscle cells and resulted in their increased sensitivity to methoxamine being attenuated (mean ± SEM EC50 decreased from 5.7 ± 0.63 μm to 1.6 ± 0.23 μm), which coincided with impaired effects of Kv7 modulators. When KCNE4 expression was reduced, less Kv7.4 expression was found in the membrane of the mesenteric artery myocytes. These data show that KCNE4 is consistently expressed in a variety of arteries, and knockdown of the expression product leads to reduced Kv7.4 membrane abundance, a depolarized membrane potential and an augmented response to vasoconstrictors. The present study is the first to demonstrate an integral role of KCNE4 in regulating the function and expression of Kv7.4 in vascular smooth muscle.","container-title":"The Journal of Physiology","DOI":"10.1113/JP271286","ISSN":"1469-7793","issue":"24","journalAbbreviation":"J. Physiol. (Lond.)","language":"eng","note":"PMID: 26503181\nPMCID: PMC4704525","page":"5325-5340","source":"PubMed","title":"Fundamental role for the KCNE4 ancillary subunit in Kv7.4 regulation of arterial tone","volume":"593","author":[{"family":"Jepps","given":"Thomas A."},{"family":"Carr","given":"Georgina"},{"family":"Lundegaard","given":"Pia R."},{"family":"Olesen","given":"Søren-Peter"},{"family":"Greenwood","given":"Iain A."}],"issued":{"date-parts":[["2015",12,15]]}}}],"schema":"https://github.com/citation-style-language/schema/raw/master/csl-citation.json"} </w:instrText>
      </w:r>
      <w:r w:rsidR="0046310A" w:rsidRPr="00487FD5">
        <w:rPr>
          <w:rFonts w:ascii="Arial" w:hAnsi="Arial" w:cstheme="majorHAnsi"/>
        </w:rPr>
        <w:fldChar w:fldCharType="separate"/>
      </w:r>
      <w:r w:rsidR="00DD016C" w:rsidRPr="00DD016C">
        <w:rPr>
          <w:rFonts w:ascii="Arial" w:hAnsi="Arial" w:cs="Arial"/>
          <w:vertAlign w:val="superscript"/>
          <w:lang w:val="en-US"/>
        </w:rPr>
        <w:t>46</w:t>
      </w:r>
      <w:r w:rsidR="0046310A" w:rsidRPr="00487FD5">
        <w:rPr>
          <w:rFonts w:ascii="Arial" w:hAnsi="Arial" w:cstheme="majorHAnsi"/>
        </w:rPr>
        <w:fldChar w:fldCharType="end"/>
      </w:r>
      <w:r w:rsidR="0046310A" w:rsidRPr="00487FD5">
        <w:rPr>
          <w:rFonts w:ascii="Arial" w:hAnsi="Arial" w:cstheme="majorHAnsi"/>
        </w:rPr>
        <w:t xml:space="preserve">, while in PASMC Kv7.4 channels expression was essentially cytosolic and KCNE4 appeared to be located in cytoplasmic </w:t>
      </w:r>
      <w:r w:rsidR="0046310A" w:rsidRPr="00487FD5">
        <w:rPr>
          <w:rFonts w:ascii="Arial" w:hAnsi="Arial" w:cstheme="majorHAnsi"/>
        </w:rPr>
        <w:lastRenderedPageBreak/>
        <w:t>accumulations around the nucleus and in plaques near the membrane.</w:t>
      </w:r>
      <w:r w:rsidR="00D44655" w:rsidRPr="00487FD5">
        <w:rPr>
          <w:rFonts w:ascii="Arial" w:hAnsi="Arial" w:cstheme="majorHAnsi"/>
          <w:color w:val="1F497D" w:themeColor="text2"/>
        </w:rPr>
        <w:t xml:space="preserve"> </w:t>
      </w:r>
      <w:r w:rsidR="0046310A" w:rsidRPr="00487FD5">
        <w:rPr>
          <w:rFonts w:ascii="Arial" w:hAnsi="Arial" w:cstheme="majorHAnsi"/>
        </w:rPr>
        <w:t xml:space="preserve">By contrast, Kv7.4/7.5 </w:t>
      </w:r>
      <w:proofErr w:type="spellStart"/>
      <w:r w:rsidR="0046310A" w:rsidRPr="00487FD5">
        <w:rPr>
          <w:rFonts w:ascii="Arial" w:hAnsi="Arial" w:cstheme="majorHAnsi"/>
        </w:rPr>
        <w:t>heterotetramers</w:t>
      </w:r>
      <w:proofErr w:type="spellEnd"/>
      <w:r w:rsidR="0046310A" w:rsidRPr="00487FD5">
        <w:rPr>
          <w:rFonts w:ascii="Arial" w:hAnsi="Arial" w:cstheme="majorHAnsi"/>
        </w:rPr>
        <w:t>, which have been postulated as a predominant functional channel subtype in vascular smooth muscle cells</w:t>
      </w:r>
      <w:r w:rsidR="00401C98" w:rsidRPr="00487FD5">
        <w:rPr>
          <w:rFonts w:ascii="Arial" w:hAnsi="Arial" w:cstheme="majorHAnsi"/>
        </w:rPr>
        <w:t xml:space="preserve"> </w:t>
      </w:r>
      <w:r w:rsidR="00401C98" w:rsidRPr="00487FD5">
        <w:rPr>
          <w:rFonts w:ascii="Arial" w:hAnsi="Arial" w:cstheme="majorHAnsi"/>
        </w:rPr>
        <w:fldChar w:fldCharType="begin"/>
      </w:r>
      <w:r w:rsidR="00DD016C">
        <w:rPr>
          <w:rFonts w:ascii="Arial" w:hAnsi="Arial" w:cstheme="majorHAnsi"/>
        </w:rPr>
        <w:instrText xml:space="preserve"> ADDIN ZOTERO_ITEM CSL_CITATION {"citationID":"OuP8PG1H","properties":{"formattedCitation":"\\super 8,20,26,42\\nosupersub{}","plainCitation":"8,20,26,42","noteIndex":0},"citationItems":[{"id":2516,"uris":["http://zotero.org/users/1883518/items/JSIC58WD"],"uri":["http://zotero.org/users/1883518/items/JSIC58WD"],"itemData":{"id":2516,"type":"article-journal","abstract":"Recent research suggests that smooth muscle cells express Kv7.4 and Kv7.5 voltage-activated potassium channels, which contribute to maintenance of their resting membrane voltage. New pharmacologic activators of Kv7 channels, ML213 (N-mesitybicyclo[2.2.1]heptane-2-carboxamide) and ICA-069673 N-(6-chloropyridin-3-yl)-3,4-difluorobenzamide), have been reported to discriminate among channels formed from different Kv7 subtypes. We compared the effects of ML213 and ICA-069673 on homomeric human Kv7.4, Kv7.5, and heteromeric Kv7.4/7.5 channels exogenously expressed in A7r5 vascular smooth muscle cells. We found that, despite its previous description as a selective activator of Kv7.2 and Kv7.4, ML213 significantly increased the maximum conductance of homomeric Kv7.4 and Kv7.5, as well as heteromeric Kv7.4/7.5 channels, and induced a negative shift of their activation curves. Current deactivation rates decreased in the presence of the ML213 (10 μM) for all three channel combinations. Mutants of Kv7.4 (W242L) and Kv7.5 (W235L), previously found to be insensitive to another Kv7 channel activator, retigabine, were also insensitive to ML213 (10 μM). In contrast to ML213, ICA-069673 robustly activated Kv7.4 channels but was significantly less effective on homomeric Kv7.5 channels. Heteromeric Kv7.4/7.5 channels displayed intermediate responses to ICA-069673. In each case, ICA-069673 induced a negative shift of the activation curves without significantly increasing maximal conductance. Current deactivation rates decreased in the presence of ICA-069673 in a subunit-specific manner. Kv7.4 W242L responded to ICA-069673-like wild-type Kv7.4, but a Kv7.4 F143A mutant was much less sensitive to ICA-069673. Based on these results, ML213 and ICA-069673 likely bind to different sites and are differentially selective among Kv7.4, Kv7.5, and Kv7.4/7.5 channel subtypes.","container-title":"Molecular Pharmacology","DOI":"10.1124/mol.114.093799","ISSN":"1521-0111","issue":"3","journalAbbreviation":"Mol. Pharmacol.","language":"eng","note":"PMID: 24944189\nPMCID: PMC4152906","page":"330-341","source":"PubMed","title":"Differential activation of vascular smooth muscle Kv7.4, Kv7.5, and Kv7.4/7.5 channels by ML213 and ICA-069673","volume":"86","author":[{"family":"Brueggemann","given":"Lyubov I."},{"family":"Haick","given":"Jennifer M."},{"family":"Cribbs","given":"Leanne L."},{"family":"Byron","given":"Kenneth L."}],"issued":{"date-parts":[["2014",9]]}},"label":"page"},{"id":2513,"uris":["http://zotero.org/users/1883518/items/EQDS2UNG"],"uri":["http://zotero.org/users/1883518/items/EQDS2UNG"],"itemData":{"id":2513,"type":"article-journal","abstract":"The Kv7 family (Kv7.1-7.5) of voltage-activated potassium channels contributes to the maintenance of resting membrane potential in excitable cells. Previously, we provided pharmacological and electrophysiological evidence that Kv7.4 and Kv7.5 form predominantly heteromeric channels and that Kv7 activity is regulated by protein kinase C (PKC) in response to vasoconstrictors in vascular smooth muscle cells. Direct evidence for Kv7.4/7.5 heteromer formation, however, is lacking. Furthermore, it remains to be determined whether both subunits are regulated by PKC. Utilizing proximity ligation assays to visualize single molecule interactions, we now show that Kv7.4/Kv.7.5 heteromers are endogenously expressed in vascular smooth muscle cells. Introduction of dominant-negative Kv7.4 and Kv7.5 subunits in mesenteric artery myocytes reduced endogenous Kv7 currents by 84 and 76%, respectively. Expression of an inducible protein kinase Cα (PKCα) translocation system revealed that PKCα activation is sufficient to suppress endogenous Kv7 currents in A7r5 rat aortic and mesenteric artery smooth muscle cells. Arginine vasopressin (100 and 500 pm) and the PKC activator phorbol 12-myristate 13-acetate (1 nm) each inhibited human (h) Kv7.5 and hKv7.4/7.5, but not hKv7.4 channels expressed in A7r5 cells. A decrease in hKv7.5 and hKv7.4/7.5 current densities was associated with an increase in PKC-dependent phosphorylation of the channel proteins. These findings provide further evidence for a differential regulation of Kv7.4 and Kv7.5 channel subunits by PKC-dependent phosphorylation and new mechanistic insights into the role of heteromeric subunit assembly for regulation of vascular Kv7 channels.","container-title":"The Journal of Biological Chemistry","DOI":"10.1074/jbc.M113.527820","ISSN":"1083-351X","issue":"4","journalAbbreviation":"J. Biol. Chem.","language":"eng","note":"PMID: 24297175\nPMCID: PMC3900957","page":"2099-2111","source":"PubMed","title":"Differential protein kinase C-dependent modulation of Kv7.4 and Kv7.5 subunits of vascular Kv7 channels","volume":"289","author":[{"family":"Brueggemann","given":"Lioubov I."},{"family":"Mackie","given":"Alexander R."},{"family":"Cribbs","given":"Leanne L."},{"family":"Freda","given":"Jessica"},{"family":"Tripathi","given":"Abhishek"},{"family":"Majetschak","given":"Matthias"},{"family":"Byron","given":"Kenneth L."}],"issued":{"date-parts":[["2014",1,24]]}},"label":"page"},{"id":2779,"uris":["http://zotero.org/users/1883518/items/JJ6R2BPY"],"uri":["http://zotero.org/users/1883518/items/JJ6R2BPY"],"itemData":{"id":2779,"type":"article-journal","abstract":"OBJECTIVE: Middle cerebral artery (MCA) diameter is regulated by inherent myogenic activity and the effect of potent vasodilators such as calcitonin gene-related peptide (CGRP). Previous studies showed that MCAs express KCNQ1, 4, and 5 potassium channel genes, and the expression products (Kv7 channels) participate in the myogenic control of MCA diameter. The present study investigated the contribution of Kv7.4 and Kv7.5 isoforms to myogenic and CGRP regulation of MCA diameter and determined whether they were affected in hypertensive animals.\nAPPROACH AND RESULTS: Isometric tension recordings performed on MCA from normotensive rats produced CGRP vasodilations that were inhibited by the pan-Kv7 channel blocker linopirdine (P&lt;0.01) and after transfection of arteries with siRNA against KCNQ4 (P&lt;0.01) but not KCNQ5. However, isobaric myography revealed that myogenic constriction in response to increases in intravascular pressure (20-80 mm Hg) was affected by both KCNQ4 and KCNQ5 siRNA. Proximity ligation assay signals were equally abundant for Kv7.4/Kv7.4 or Kv7.4/Kv7.5 antibody combinations but minimal for Kv7.5/Kv7.5 antibodies or Kv7.4/7.1 combinations. In contrast to systemic arteries, Kv7 function and Kv7.4 abundance in MCA were not altered in hypertensive rats.\nCONCLUSIONS: This study reveals, for the first time to our knowledge, that in cerebral arteries, Kv7.4 and Kv7.5 proteins exist predominantly as a functional heterotetramer, which regulates intrinsic myogenicity and vasodilation attributed to CGRP. Surprisingly, unlike systemic arteries, Kv7 activity in MCAs is not affected by the development of hypertension, and CGRP-mediated vasodilation is well maintained. As such, cerebrovascular Kv7 channels could be amenable for therapeutic targeting in conditions such as cerebral vasospasm.","container-title":"Arteriosclerosis, Thrombosis, and Vascular Biology","DOI":"10.1161/ATVBAHA.114.303405","ISSN":"1524-4636","issue":"4","journalAbbreviation":"Arterioscler. Thromb. Vasc. Biol.","language":"eng","note":"PMID: 24558103","page":"887-893","source":"PubMed","title":"Contribution of kv7.4/kv7.5 heteromers to intrinsic and calcitonin gene-related peptide-induced cerebral reactivity","volume":"34","author":[{"family":"Chadha","given":"Preet S."},{"family":"Jepps","given":"Thomas A."},{"family":"Carr","given":"Georgina"},{"family":"Stott","given":"Jennifer B."},{"family":"Zhu","given":"Hei-Lei"},{"family":"Cole","given":"William C."},{"family":"Greenwood","given":"Iain A."}],"issued":{"date-parts":[["2014",4]]}},"label":"page"},{"id":2384,"uris":["http://zotero.org/users/1883518/items/C7FV5AGA"],"uri":["http://zotero.org/users/1883518/items/C7FV5AGA"],"itemData":{"id":2384,"type":"article-journal","abstract":"Pulmonary vascular tone is strongly influenced by the resting membrane potential of smooth muscle cells, depolarization promoting Ca2+ influx, and contraction. The resting potential is determined largely by the activity of K+-selective ion channels, the molecular nature of which has been debated for some time. In this study, we provide strong evidence that the two-pore domain K+ channel, TASK-1, mediates a noninactivating, background K+ current (IKN), which sets the resting membrane potential in rabbit pulmonary artery smooth muscle cells (PASMCs). TASK-1 mRNA was found to be present in PASMCs, and the membranes of PASMCs contained TASK-1 protein. Both IKN and the resting potential were found to be exquisitely sensitive to extracellular pH, acidosis inhibiting the current and causing depolarization. Moreover, IKN and the resting potential were enhanced by halothane (1 mmol/L), inhibited by Zn2+ (100 to 200 micromol/L) and anandamide (10 micromol/L), but insensitive to cytoplasmic Ca2+. These properties are all diagnostic of TASK-1 channels and add to previously identified features of IKN that are shared with TASK-1, such as inhibition by hypoxia, low sensitivity to 4-aminopyridine and quinine and insensitivity to tetraethylammonium ions. It is therefore concluded that TASK-1 channels are major contributors to the resting potential in pulmonary artery smooth muscle. They are likely to play an important role in mediating pulmonary vascular responses to changes in extracellular pH, and they could be responsible for the modulatory effects of pH on hypoxic pulmonary vasoconstriction.","container-title":"Circulation Research","DOI":"10.1161/01.RES.0000099883.68414.61","ISSN":"1524-4571","issue":"10","journalAbbreviation":"Circ. Res.","language":"eng","note":"PMID: 14551239","page":"957-964","source":"PubMed","title":"Two-pore domain K channel, TASK-1, in pulmonary artery smooth muscle cells","volume":"93","author":[{"family":"Gurney","given":"A. M."},{"family":"Osipenko","given":"O. N."},{"family":"MacMillan","given":"D."},{"family":"McFarlane","given":"K. M."},{"family":"Tate","given":"R. J."},{"family":"Kempsill","given":"F. E. J."}],"issued":{"date-parts":[["2003",11,14]]}},"label":"page"}],"schema":"https://github.com/citation-style-language/schema/raw/master/csl-citation.json"} </w:instrText>
      </w:r>
      <w:r w:rsidR="00401C98" w:rsidRPr="00487FD5">
        <w:rPr>
          <w:rFonts w:ascii="Arial" w:hAnsi="Arial" w:cstheme="majorHAnsi"/>
        </w:rPr>
        <w:fldChar w:fldCharType="separate"/>
      </w:r>
      <w:r w:rsidR="00DD016C" w:rsidRPr="00DD016C">
        <w:rPr>
          <w:rFonts w:ascii="Arial" w:hAnsi="Arial" w:cs="Arial"/>
          <w:vertAlign w:val="superscript"/>
          <w:lang w:val="en-US"/>
        </w:rPr>
        <w:t>8,20,26,42</w:t>
      </w:r>
      <w:r w:rsidR="00401C98" w:rsidRPr="00487FD5">
        <w:rPr>
          <w:rFonts w:ascii="Arial" w:hAnsi="Arial" w:cstheme="majorHAnsi"/>
        </w:rPr>
        <w:fldChar w:fldCharType="end"/>
      </w:r>
      <w:r w:rsidR="007816D2" w:rsidRPr="00487FD5">
        <w:rPr>
          <w:rFonts w:ascii="Arial" w:hAnsi="Arial"/>
          <w:color w:val="000000" w:themeColor="text1"/>
        </w:rPr>
        <w:t xml:space="preserve"> </w:t>
      </w:r>
      <w:r w:rsidR="0046310A" w:rsidRPr="00487FD5">
        <w:rPr>
          <w:rFonts w:ascii="Arial" w:hAnsi="Arial" w:cstheme="majorHAnsi"/>
        </w:rPr>
        <w:t>were similarly detected in MASMC and PASMC.</w:t>
      </w:r>
      <w:r w:rsidR="00D44655" w:rsidRPr="00487FD5">
        <w:rPr>
          <w:rFonts w:ascii="Arial" w:hAnsi="Arial" w:cstheme="majorHAnsi"/>
        </w:rPr>
        <w:t xml:space="preserve"> </w:t>
      </w:r>
    </w:p>
    <w:p w14:paraId="4CFEA2CF" w14:textId="77777777" w:rsidR="0046310A" w:rsidRPr="00487FD5" w:rsidRDefault="0046310A" w:rsidP="00EC7DDA">
      <w:pPr>
        <w:spacing w:line="480" w:lineRule="auto"/>
        <w:rPr>
          <w:rFonts w:ascii="Arial" w:hAnsi="Arial"/>
        </w:rPr>
      </w:pPr>
    </w:p>
    <w:p w14:paraId="3D920D45" w14:textId="42827E87" w:rsidR="00F97D5C" w:rsidRPr="00487FD5" w:rsidRDefault="00D44655" w:rsidP="00EC7DDA">
      <w:pPr>
        <w:spacing w:line="480" w:lineRule="auto"/>
        <w:jc w:val="both"/>
        <w:rPr>
          <w:rFonts w:ascii="Arial" w:hAnsi="Arial" w:cstheme="majorHAnsi"/>
        </w:rPr>
      </w:pPr>
      <w:r w:rsidRPr="00487FD5">
        <w:rPr>
          <w:rFonts w:ascii="Arial" w:hAnsi="Arial" w:cstheme="majorHAnsi"/>
        </w:rPr>
        <w:t>A few studies have previously assessed the role of Kv7 channels in the pulmonary circulation using rat</w:t>
      </w:r>
      <w:r w:rsidR="00BD55CA" w:rsidRPr="00487FD5">
        <w:rPr>
          <w:rFonts w:ascii="Arial" w:hAnsi="Arial" w:cstheme="majorHAnsi"/>
        </w:rPr>
        <w:t xml:space="preserve"> </w:t>
      </w:r>
      <w:r w:rsidR="00BD55CA" w:rsidRPr="00487FD5">
        <w:rPr>
          <w:rFonts w:ascii="Arial" w:hAnsi="Arial" w:cstheme="majorHAnsi"/>
        </w:rPr>
        <w:fldChar w:fldCharType="begin"/>
      </w:r>
      <w:r w:rsidR="004C52D0">
        <w:rPr>
          <w:rFonts w:ascii="Arial" w:hAnsi="Arial" w:cstheme="majorHAnsi"/>
        </w:rPr>
        <w:instrText xml:space="preserve"> ADDIN ZOTERO_ITEM CSL_CITATION {"citationID":"bvkIbOSM","properties":{"formattedCitation":"\\super 24,34,48\\nosupersub{}","plainCitation":"24,34,48","noteIndex":0},"citationItems":[{"id":2782,"uris":["http://zotero.org/users/1883518/items/WCJZIS2P"],"uri":["http://zotero.org/users/1883518/items/WCJZIS2P"],"itemData":{"id":2782,"type":"article-journal","abstract":"BACKGROUND AND PURPOSE: The aim of this study was to characterize the functional impact of KCNQ1-encoded voltage-dependent potassium channels (K(v)7.1) in the vasculature.\nEXPERIMENTAL APPROACH: Mesenteric arteries, intrapulmonary arteries and thoracic aortae were isolated from adult rats. K(v)7.1 channel expression was established by fluorescence immunocytochemistry. Wire myography determined functionality of these channels in response to selective blockers and activators. Xenopus oocytes expressing K(v)7.1 channels were used to assess the effectiveness of selective K(v)7.1 channel blockers.\nKEY RESULTS: K(v)7.1 channels were identified in arterial myocytes by immunocytochemistry. K(v)7.1 blockers HMR1556, L-768,673 (10 µM) and JNJ39490282 (JNJ282; 1 µM) had no contractile effects in arteries, whereas the pan-K(v)7 channel blocker linopirdine (10 µM) evoked robust contractions. Application of two compounds purported to activate K(v)7.1 channels, L-364 373 (R-L3) and mefenamic acid, relaxed mesenteric arteries preconstricted by methoxamine. These responses were reversed by HMR1556 or L-768,673 but not JNJ282. Similar effects were observed in the thoracic aorta and intrapulmonary arteries.\nCONCLUSIONS AND IMPLICATIONS: In contrast to previous assumptions, K(v)7.1 channels expressed in arterial myocytes are functional ion channels. Although these channels do not appear to contribute to resting vascular tone, K(v)7.1 activators were effective vasorelaxants.","container-title":"British Journal of Pharmacology","DOI":"10.1111/j.1476-5381.2012.01863.x","ISSN":"1476-5381","issue":"4","journalAbbreviation":"Br. J. Pharmacol.","language":"eng","note":"PMID: 22251082\nPMCID: PMC3417453","page":"1377-1387","source":"PubMed","title":"Pharmacological dissection of K(v)7.1 channels in systemic and pulmonary arteries","volume":"166","author":[{"family":"Chadha","given":"Preet S."},{"family":"Zunke","given":"Friederike"},{"family":"Davis","given":"Alison J."},{"family":"Jepps","given":"Thomas A."},{"family":"Linders","given":"Joannes T. M."},{"family":"Schwake","given":"Michael"},{"family":"Towart","given":"Rob"},{"family":"Greenwood","given":"Iain A."}],"issued":{"date-parts":[["2012",6]]}},"label":"page"},{"id":2519,"uris":["http://zotero.org/users/1883518/items/4BURBZVW"],"uri":["http://zotero.org/users/1883518/items/4BURBZVW"],"itemData":{"id":2519,"type":"article-journal","abstract":"Potassium channels are central to the regulation of pulmonary vascular tone. The smooth muscle cells of pulmonary artery display a background K(+) conductance with biophysical properties resembling those of KCNQ (K(V)7) potassium channels. Therefore, we investigated the expression and functional role of KCNQ channels in pulmonary artery. The effects of selective KCNQ channel modulators were investigated on K(+) current and membrane potential in isolated pulmonary artery smooth muscle cells (PASMCs), on the tension developed by intact pulmonary arteries, and on pulmonary arterial pressure in isolated perfused lungs and in vivo. The KCNQ channel blockers, linopirdine and XE991 [10,10-bis(4-pyridinylmethyl)-9(10H)-anthracenone], inhibited the noninactivating background K(+) conductance in PASMCs and caused depolarization, vasoconstriction, and raised pulmonary arterial pressure without constricting several systemic arteries or raising systemic pressure. The KCNQ channel openers, retigabine and flupirtine, had the opposite effects. PASMCs were found to express KCNQ4 mRNA, at higher levels than mesenteric artery, along with smaller amounts of KCNQ1 and 5. It is concluded that KCNQ channels, most probably KCNQ4, make an important contribution to the regulation of pulmonary vascular tone, with a greater contribution in pulmonary compared with systemic vessels. The pulmonary vasoconstrictor effect of KCNQ blockers is a potentially serious side effect, but the pulmonary vasodilator effect of the openers may be useful in the treatment of pulmonary hypertension.","container-title":"The Journal of Pharmacology and Experimental Therapeutics","DOI":"10.1124/jpet.108.147785","ISSN":"1521-0103","issue":"1","journalAbbreviation":"J. Pharmacol. Exp. Ther.","language":"eng","note":"PMID: 19151245\nPMCID: PMC2684066","page":"368-376","source":"PubMed","title":"KCNQ modulators reveal a key role for KCNQ potassium channels in regulating the tone of rat pulmonary artery smooth muscle","volume":"329","author":[{"family":"Joshi","given":"Shreena"},{"family":"Sedivy","given":"Vojtech"},{"family":"Hodyc","given":"Daniel"},{"family":"Herget","given":"Jan"},{"family":"Gurney","given":"Alison M."}],"issued":{"date-parts":[["2009",4]]}},"label":"page"},{"id":2791,"uris":["http://zotero.org/users/1883518/items/BALAC7SC"],"uri":["http://zotero.org/users/1883518/items/BALAC7SC"],"itemData":{"id":2791,"type":"article-journal","abstract":"BACKGROUND AND PURPOSE: The NO/cGMP pathway represents a major physiological signalling controlling tone in pulmonary arteries (PA), and drugs activating this pathway are used to treat pulmonary arterial hypertension. Kv channels expressed in PA smooth muscle cells (PASMCs) are key determinants of vascular tone. We aimed to analyse the contribution of Kv 1.5 and Kv 7 channels in the electrophysiological and vasodilating effects evoked by NO donors and the GC stimulator riociguat in PA.\nEXPERIMENTAL APPROACH: Kv currents were recorded in isolated rat PASMCs using the patch-clamp technique. Vascular reactivity was assessed in a wire myograph.\nKEY RESULTS: The NO donors diethylamine NONOate diethylammonium (DEA-NO) and sodium nitroprusside hyperpolarized the membrane potential and induced a bimodal effect on Kv currents (augmenting the current between -40 and -10 mV and decreasing it at more depolarized potentials). The hyperpolarization and the enhancement of the current were suppressed by Kv 7 channel inhibitors and by the GC inhibitor ODQ but preserved when Kv 1.5 channels were inhibited. Additionally, DEA-NO enhanced Kv 7.5 currents in COS7 cells expressing the KCNQ5 gene. Riociguat increased Kv currents at all potentials ≥-40 mV and induced membrane hyperpolarization. Both effects were prevented by Kv 7 inhibition. Likewise, PA relaxation induced by NO donors and riociguat was attenuated by Kv 7 inhibitors.\nCONCLUSIONS AND IMPLICATIONS: NO donors and riociguat enhance Kv 7 currents, leading to PASMC hyperpolarization. This mechanism contributes to NO/cGMP-induced PA vasodilation. Our study identifies Kv 7 channels as a novel mechanism of action of vasodilator drugs used in the treatment of pulmonary arterial hypertension.","container-title":"British Journal of Pharmacology","DOI":"10.1111/bph.14662","ISSN":"1476-5381","issue":"13","journalAbbreviation":"Br. J. Pharmacol.","language":"eng","note":"PMID: 30883701\nPMCID: PMC6555858","page":"2131-2145","source":"PubMed","title":"Activation of Kv 7 channels as a novel mechanism for NO/cGMP-induced pulmonary vasodilation","volume":"176","author":[{"family":"Mondéjar-Parreño","given":"Gema"},{"family":"Moral-Sanz","given":"Javier"},{"family":"Barreira","given":"Bianca"},{"family":"De la Cruz","given":"Alicia"},{"family":"Gonzalez","given":"Teresa"},{"family":"Callejo","given":"Maria"},{"family":"Esquivel-Ruiz","given":"Sergio"},{"family":"Morales-Cano","given":"Daniel"},{"family":"Moreno","given":"Laura"},{"family":"Valenzuela","given":"Carmen"},{"family":"Perez-Vizcaino","given":"Francisco"},{"family":"Cogolludo","given":"Angel"}],"issued":{"date-parts":[["2019",7]]}},"label":"page"}],"schema":"https://github.com/citation-style-language/schema/raw/master/csl-citation.json"} </w:instrText>
      </w:r>
      <w:r w:rsidR="00BD55CA" w:rsidRPr="00487FD5">
        <w:rPr>
          <w:rFonts w:ascii="Arial" w:hAnsi="Arial" w:cstheme="majorHAnsi"/>
        </w:rPr>
        <w:fldChar w:fldCharType="separate"/>
      </w:r>
      <w:r w:rsidR="004C52D0" w:rsidRPr="004C52D0">
        <w:rPr>
          <w:rFonts w:ascii="Arial" w:hAnsi="Arial" w:cs="Arial"/>
          <w:vertAlign w:val="superscript"/>
          <w:lang w:val="en-US"/>
        </w:rPr>
        <w:t>24,34,48</w:t>
      </w:r>
      <w:r w:rsidR="00BD55CA" w:rsidRPr="00487FD5">
        <w:rPr>
          <w:rFonts w:ascii="Arial" w:hAnsi="Arial" w:cstheme="majorHAnsi"/>
        </w:rPr>
        <w:fldChar w:fldCharType="end"/>
      </w:r>
      <w:r w:rsidR="00803162" w:rsidRPr="00487FD5">
        <w:rPr>
          <w:rFonts w:ascii="Arial" w:hAnsi="Arial" w:cstheme="majorHAnsi"/>
        </w:rPr>
        <w:t xml:space="preserve"> </w:t>
      </w:r>
      <w:r w:rsidR="00BA2B64" w:rsidRPr="00487FD5">
        <w:rPr>
          <w:rFonts w:ascii="Arial" w:hAnsi="Arial" w:cstheme="majorHAnsi"/>
        </w:rPr>
        <w:t xml:space="preserve">or mice models </w:t>
      </w:r>
      <w:r w:rsidR="00BD55CA" w:rsidRPr="00487FD5">
        <w:rPr>
          <w:rFonts w:ascii="Arial" w:hAnsi="Arial" w:cstheme="majorHAnsi"/>
        </w:rPr>
        <w:fldChar w:fldCharType="begin"/>
      </w:r>
      <w:r w:rsidR="004C52D0">
        <w:rPr>
          <w:rFonts w:ascii="Arial" w:hAnsi="Arial" w:cstheme="majorHAnsi"/>
        </w:rPr>
        <w:instrText xml:space="preserve"> ADDIN ZOTERO_ITEM CSL_CITATION {"citationID":"xakmdn7u","properties":{"unsorted":true,"formattedCitation":"\\super 36,38\\nosupersub{}","plainCitation":"36,38","noteIndex":0},"citationItems":[{"id":1161,"uris":["http://zotero.org/users/1883518/items/9324TZMR"],"uri":["http://zotero.org/users/1883518/items/9324TZMR"],"itemData":{"id":1161,"type":"article-journal","abstract":"BACKGROUND AND PURPOSE: Voltage-gated potassium (K(v)) channels contribute to resting membrane potential in pulmonary artery smooth muscle cells and are down regulated in patients with pulmonary arterial hypertension (PAH) and a contribution from K(v)7 channels has been recently proposed. We investigated the effect of the K(v)7 channel activator, flupirtine, on PAH in two independent mouse models: PAH induced by hypoxia and spontaneous PAH in mice over-expressing the 5-HT transporter (SERT(+) mice).\nEXPERIMENTAL APPROACH: Right ventricular pressure was assessed in vivo in mice chronically treated with flupirtine (30 mg.kg(-1).day(-1)). In separate in vitro experiments, pulmonary arteries from untreated mice were mounted in a wire myograph. Relaxations to acute administration of flupirtine and contractions to K(v) channel blocking drugs, including the K(v)7 channel blocker linopirdine, were measured.\nKEY RESULTS: In wild-type (WT) mice, hypoxia increased right ventricular pressure, pulmonary vascular remodelling and right ventricular hypertrophy. These effects were attenuated by flupirtine, which also attenuated these indices of PAH in SERT(+) mice. In the in vitro experiments, flupirtine induced a potent relaxant response in arteries from untreated WT and SERT(+) mice. The relaxation was fully reversed by linopirdine, which potently contracted mouse pulmonary arteries while other K(v) channel blockers did not.\nCONCLUSIONS AND IMPLICATIONS: Flupirtine significantly attenuated development of chronic hypoxia-induced PAH in mice and reversed established PAH in SERT(+) mice, apparently via K(v)7 channel activation. These results provide the first direct evidence that drugs activating K(v)7 channels may be of benefit in the treatment of PAH with different aetiologies.","container-title":"British Journal of Pharmacology","DOI":"10.1111/j.1476-5381.2009.00283.x","ISSN":"1476-5381","issue":"7","journalAbbreviation":"Br. J. Pharmacol.","language":"eng","note":"PMID: 19508393\nPMCID: PMC2743843","page":"1241-1249","source":"PubMed","title":"Treatment with the Kv7 potassium channel activator flupirtine is beneficial in two independent mouse models of pulmonary hypertension","volume":"157","author":[{"family":"Morecroft","given":"I."},{"family":"Murray","given":"A."},{"family":"Nilsen","given":"M."},{"family":"Gurney","given":"A. M."},{"family":"MacLean","given":"M. R."}],"issued":{"date-parts":[["2009",8]]}},"label":"page"},{"id":2527,"uris":["http://zotero.org/users/1883518/items/WF3F5BG3"],"uri":["http://zotero.org/users/1883518/items/WF3F5BG3"],"itemData":{"id":2527,"type":"article-journal","abstract":"Human immunodeficiency virus (HIV) infection is an established risk factor for pulmonary arterial hypertension (PAH); however, the pathogenesis of HIV-related PAH remains unclear. Since K+ channel dysfunction is a common marker in most forms of PAH, our aim was to analyze whether the expression of HIV proteins is associated with impairment of K+ channel function in the pulmonary vascular bed. HIV transgenic mice (Tg26) expressing seven of the nine HIV viral proteins and wild-type (WT) mice were used. Hemodynamic assessment was performed by echocardiography and catheterization. Vascular reactivity was studied in endothelium-intact pulmonary arteries. K+ currents were recorded in freshly isolated pulmonary artery smooth muscle cells (PASMC) using the patch-clamp technique. Gene expression was assessed using quantitative RT-PCR. PASMC from Tg26 mice had reduced K+ currents and were more depolarized than those from WT. Whereas voltage-gated K+ channel 1.5 (Kv1.5) currents were preserved, pH-sensitive noninactivating background currents ( IKN) were nearly abolished in PASMC from Tg26 mice. Tg26 mice had reduced lung expression of Kv7.1 and Kv7.4 channels and decreased responses to the Kv7.1 channel activator L-364,373 assessed by vascular reactivity and patch-clamp experimental approaches. Although we found pulmonary vascular remodeling and endothelial dysfunction in Tg26 mice, this was not accompanied by changes in hemodynamic parameters. In conclusion, the expression of HIV proteins in vivo impairs pH-sensitive IKN and Kv7 currents. This negative impact of HIV proteins in K+ channels was not sufficient to induce PAH, at least in mice, but may play a permissive or accessory role in the pathophysiology of HIV-associated PAH.","container-title":"American Journal of Physiology. Lung Cellular and Molecular Physiology","DOI":"10.1152/ajplung.00045.2018","ISSN":"1522-1504","issue":"5","journalAbbreviation":"Am. J. Physiol. Lung Cell Mol. Physiol.","language":"eng","note":"PMID: 30136611","page":"L711-L723","source":"PubMed","title":"HIV transgene expression impairs K+ channel function in the pulmonary vasculature","volume":"315","author":[{"family":"Mondejar-Parreño","given":"Gema"},{"family":"Morales-Cano","given":"Daniel"},{"family":"Barreira","given":"Bianca"},{"family":"Callejo","given":"María"},{"family":"Ruiz-Cabello","given":"Jesús"},{"family":"Moreno","given":"Laura"},{"family":"Esquivel-Ruiz","given":"Sergio"},{"family":"Mathie","given":"Alistair"},{"family":"Butrous","given":"Ghazwan"},{"family":"Perez-Vizcaino","given":"Francisco"},{"family":"Cogolludo","given":"Angel"}],"issued":{"date-parts":[["2018"]],"season":"01"}},"label":"page"}],"schema":"https://github.com/citation-style-language/schema/raw/master/csl-citation.json"} </w:instrText>
      </w:r>
      <w:r w:rsidR="00BD55CA" w:rsidRPr="00487FD5">
        <w:rPr>
          <w:rFonts w:ascii="Arial" w:hAnsi="Arial" w:cstheme="majorHAnsi"/>
        </w:rPr>
        <w:fldChar w:fldCharType="separate"/>
      </w:r>
      <w:r w:rsidR="004C52D0" w:rsidRPr="004C52D0">
        <w:rPr>
          <w:rFonts w:ascii="Arial" w:hAnsi="Arial" w:cs="Arial"/>
          <w:vertAlign w:val="superscript"/>
          <w:lang w:val="en-US"/>
        </w:rPr>
        <w:t>36,38</w:t>
      </w:r>
      <w:r w:rsidR="00BD55CA" w:rsidRPr="00487FD5">
        <w:rPr>
          <w:rFonts w:ascii="Arial" w:hAnsi="Arial" w:cstheme="majorHAnsi"/>
        </w:rPr>
        <w:fldChar w:fldCharType="end"/>
      </w:r>
      <w:r w:rsidR="00BA2B64" w:rsidRPr="00487FD5">
        <w:rPr>
          <w:rFonts w:ascii="Arial" w:hAnsi="Arial" w:cstheme="majorHAnsi"/>
        </w:rPr>
        <w:t xml:space="preserve">. </w:t>
      </w:r>
      <w:r w:rsidR="0011218A" w:rsidRPr="00487FD5">
        <w:rPr>
          <w:rFonts w:ascii="Arial" w:hAnsi="Arial" w:cstheme="majorHAnsi"/>
        </w:rPr>
        <w:t xml:space="preserve">Joshi </w:t>
      </w:r>
      <w:r w:rsidR="00BA2B64" w:rsidRPr="00487FD5">
        <w:rPr>
          <w:rFonts w:ascii="Arial" w:hAnsi="Arial" w:cstheme="majorHAnsi"/>
        </w:rPr>
        <w:t>et al., first reported that Kv7 channels blockers induced a marked vasoconstriction in rat PA but showed negligible effect</w:t>
      </w:r>
      <w:r w:rsidR="000360C6" w:rsidRPr="00487FD5">
        <w:rPr>
          <w:rFonts w:ascii="Arial" w:hAnsi="Arial" w:cstheme="majorHAnsi"/>
        </w:rPr>
        <w:t>s</w:t>
      </w:r>
      <w:r w:rsidR="00BA2B64" w:rsidRPr="00487FD5">
        <w:rPr>
          <w:rFonts w:ascii="Arial" w:hAnsi="Arial" w:cstheme="majorHAnsi"/>
        </w:rPr>
        <w:t xml:space="preserve"> in MA</w:t>
      </w:r>
      <w:r w:rsidR="009251E1" w:rsidRPr="00487FD5">
        <w:rPr>
          <w:rFonts w:ascii="Arial" w:hAnsi="Arial" w:cstheme="majorHAnsi"/>
        </w:rPr>
        <w:t xml:space="preserve"> </w:t>
      </w:r>
      <w:r w:rsidR="00852AE0" w:rsidRPr="00487FD5">
        <w:rPr>
          <w:rFonts w:ascii="Arial" w:hAnsi="Arial" w:cstheme="majorHAnsi"/>
        </w:rPr>
        <w:fldChar w:fldCharType="begin"/>
      </w:r>
      <w:r w:rsidR="004C52D0">
        <w:rPr>
          <w:rFonts w:ascii="Arial" w:hAnsi="Arial" w:cstheme="majorHAnsi"/>
        </w:rPr>
        <w:instrText xml:space="preserve"> ADDIN ZOTERO_ITEM CSL_CITATION {"citationID":"kafw3nwa","properties":{"formattedCitation":"\\super 34\\nosupersub{}","plainCitation":"34","noteIndex":0},"citationItems":[{"id":2519,"uris":["http://zotero.org/users/1883518/items/4BURBZVW"],"uri":["http://zotero.org/users/1883518/items/4BURBZVW"],"itemData":{"id":2519,"type":"article-journal","abstract":"Potassium channels are central to the regulation of pulmonary vascular tone. The smooth muscle cells of pulmonary artery display a background K(+) conductance with biophysical properties resembling those of KCNQ (K(V)7) potassium channels. Therefore, we investigated the expression and functional role of KCNQ channels in pulmonary artery. The effects of selective KCNQ channel modulators were investigated on K(+) current and membrane potential in isolated pulmonary artery smooth muscle cells (PASMCs), on the tension developed by intact pulmonary arteries, and on pulmonary arterial pressure in isolated perfused lungs and in vivo. The KCNQ channel blockers, linopirdine and XE991 [10,10-bis(4-pyridinylmethyl)-9(10H)-anthracenone], inhibited the noninactivating background K(+) conductance in PASMCs and caused depolarization, vasoconstriction, and raised pulmonary arterial pressure without constricting several systemic arteries or raising systemic pressure. The KCNQ channel openers, retigabine and flupirtine, had the opposite effects. PASMCs were found to express KCNQ4 mRNA, at higher levels than mesenteric artery, along with smaller amounts of KCNQ1 and 5. It is concluded that KCNQ channels, most probably KCNQ4, make an important contribution to the regulation of pulmonary vascular tone, with a greater contribution in pulmonary compared with systemic vessels. The pulmonary vasoconstrictor effect of KCNQ blockers is a potentially serious side effect, but the pulmonary vasodilator effect of the openers may be useful in the treatment of pulmonary hypertension.","container-title":"The Journal of Pharmacology and Experimental Therapeutics","DOI":"10.1124/jpet.108.147785","ISSN":"1521-0103","issue":"1","journalAbbreviation":"J. Pharmacol. Exp. Ther.","language":"eng","note":"PMID: 19151245\nPMCID: PMC2684066","page":"368-376","source":"PubMed","title":"KCNQ modulators reveal a key role for KCNQ potassium channels in regulating the tone of rat pulmonary artery smooth muscle","volume":"329","author":[{"family":"Joshi","given":"Shreena"},{"family":"Sedivy","given":"Vojtech"},{"family":"Hodyc","given":"Daniel"},{"family":"Herget","given":"Jan"},{"family":"Gurney","given":"Alison M."}],"issued":{"date-parts":[["2009",4]]}}}],"schema":"https://github.com/citation-style-language/schema/raw/master/csl-citation.json"} </w:instrText>
      </w:r>
      <w:r w:rsidR="00852AE0" w:rsidRPr="00487FD5">
        <w:rPr>
          <w:rFonts w:ascii="Arial" w:hAnsi="Arial" w:cstheme="majorHAnsi"/>
        </w:rPr>
        <w:fldChar w:fldCharType="separate"/>
      </w:r>
      <w:r w:rsidR="004C52D0" w:rsidRPr="004C52D0">
        <w:rPr>
          <w:rFonts w:ascii="Arial" w:hAnsi="Arial" w:cs="Arial"/>
          <w:vertAlign w:val="superscript"/>
          <w:lang w:val="en-US"/>
        </w:rPr>
        <w:t>34</w:t>
      </w:r>
      <w:r w:rsidR="00852AE0" w:rsidRPr="00487FD5">
        <w:rPr>
          <w:rFonts w:ascii="Arial" w:hAnsi="Arial" w:cstheme="majorHAnsi"/>
        </w:rPr>
        <w:fldChar w:fldCharType="end"/>
      </w:r>
      <w:r w:rsidR="00BA2B64" w:rsidRPr="00487FD5">
        <w:rPr>
          <w:rFonts w:ascii="Arial" w:hAnsi="Arial" w:cstheme="majorHAnsi"/>
        </w:rPr>
        <w:t>. Thereafter, these authors reported a substantial pulmonary vasodilator effect by Kv7 channel openers and suggested a greater functional role of Kv7 channels in the pulmonary as compared to the systemic circulation.</w:t>
      </w:r>
      <w:r w:rsidR="00852AE0" w:rsidRPr="00487FD5">
        <w:rPr>
          <w:rFonts w:ascii="Arial" w:hAnsi="Arial" w:cstheme="majorHAnsi"/>
        </w:rPr>
        <w:t xml:space="preserve"> </w:t>
      </w:r>
      <w:r w:rsidR="0068607A" w:rsidRPr="00487FD5">
        <w:rPr>
          <w:rFonts w:ascii="Arial" w:hAnsi="Arial" w:cstheme="majorHAnsi"/>
        </w:rPr>
        <w:t xml:space="preserve">This was associated with higher </w:t>
      </w:r>
      <w:r w:rsidR="0068607A" w:rsidRPr="00487FD5">
        <w:rPr>
          <w:rFonts w:ascii="Arial" w:hAnsi="Arial" w:cstheme="majorHAnsi"/>
          <w:i/>
        </w:rPr>
        <w:t>KCNQ4</w:t>
      </w:r>
      <w:r w:rsidR="0068607A" w:rsidRPr="00487FD5">
        <w:rPr>
          <w:rFonts w:ascii="Arial" w:hAnsi="Arial" w:cstheme="majorHAnsi"/>
        </w:rPr>
        <w:t xml:space="preserve"> expression in PA than in MA. </w:t>
      </w:r>
      <w:r w:rsidR="00B62088" w:rsidRPr="00771AF0">
        <w:rPr>
          <w:rFonts w:ascii="Arial" w:hAnsi="Arial" w:cstheme="majorHAnsi"/>
          <w:highlight w:val="yellow"/>
        </w:rPr>
        <w:t>Herein we found that in control animals retigabine did not relax PA</w:t>
      </w:r>
      <w:r w:rsidR="00771AF0" w:rsidRPr="00771AF0">
        <w:rPr>
          <w:rFonts w:ascii="Arial" w:hAnsi="Arial" w:cstheme="majorHAnsi"/>
          <w:highlight w:val="yellow"/>
        </w:rPr>
        <w:t>,</w:t>
      </w:r>
      <w:r w:rsidR="00B62088" w:rsidRPr="00771AF0">
        <w:rPr>
          <w:rFonts w:ascii="Arial" w:hAnsi="Arial" w:cstheme="majorHAnsi"/>
          <w:highlight w:val="yellow"/>
        </w:rPr>
        <w:t xml:space="preserve"> and even inhibited a K</w:t>
      </w:r>
      <w:r w:rsidR="00B62088" w:rsidRPr="00771AF0">
        <w:rPr>
          <w:rFonts w:ascii="Arial" w:hAnsi="Arial" w:cstheme="majorHAnsi"/>
          <w:highlight w:val="yellow"/>
          <w:vertAlign w:val="superscript"/>
        </w:rPr>
        <w:t>+</w:t>
      </w:r>
      <w:r w:rsidR="00B62088" w:rsidRPr="00771AF0">
        <w:rPr>
          <w:rFonts w:ascii="Arial" w:hAnsi="Arial" w:cstheme="majorHAnsi"/>
          <w:highlight w:val="yellow"/>
        </w:rPr>
        <w:t xml:space="preserve"> current as previously observed in other </w:t>
      </w:r>
      <w:r w:rsidR="00771AF0" w:rsidRPr="00771AF0">
        <w:rPr>
          <w:rFonts w:ascii="Arial" w:hAnsi="Arial" w:cstheme="majorHAnsi"/>
          <w:highlight w:val="yellow"/>
        </w:rPr>
        <w:t xml:space="preserve">vessels </w:t>
      </w:r>
      <w:r w:rsidR="00B62088" w:rsidRPr="00771AF0">
        <w:rPr>
          <w:rFonts w:ascii="Arial" w:hAnsi="Arial" w:cstheme="majorHAnsi"/>
          <w:highlight w:val="yellow"/>
        </w:rPr>
        <w:t>(</w:t>
      </w:r>
      <w:r w:rsidR="00771AF0" w:rsidRPr="00771AF0">
        <w:rPr>
          <w:rFonts w:ascii="Arial" w:hAnsi="Arial" w:cstheme="majorHAnsi"/>
          <w:highlight w:val="yellow"/>
        </w:rPr>
        <w:t>Morales-Cano et al., 2015; Yeung et al 2008)  which could be due to Kv7.1 channel inhibition as suggested (Yeung et al 2008).</w:t>
      </w:r>
      <w:r w:rsidR="00771AF0">
        <w:rPr>
          <w:rFonts w:ascii="Arial" w:hAnsi="Arial" w:cstheme="majorHAnsi"/>
        </w:rPr>
        <w:t xml:space="preserve"> </w:t>
      </w:r>
      <w:r w:rsidR="0068607A" w:rsidRPr="00487FD5">
        <w:rPr>
          <w:rFonts w:ascii="Arial" w:hAnsi="Arial" w:cstheme="majorHAnsi"/>
        </w:rPr>
        <w:t xml:space="preserve">In an attempt to explain these discrepancies between ours and previous studies, we examined the pulmonary vasodilator responses to retigabine under different experimental conditions. The negligible response to retigabine was found to be independent of the vasoconstrictor stimulus, the transmural pressure (even when applying tension values similar to those used for MA) or oxygen levels. Alternatively, it is likely that differences in rat strains (Sprague-Dawley in the previous studies versus Wistar in this work) may account for the variable responses to the Kv7 channel modulators observed in the pulmonary arteries. </w:t>
      </w:r>
      <w:r w:rsidR="00F14AC1" w:rsidRPr="00487FD5">
        <w:rPr>
          <w:rFonts w:ascii="Arial" w:hAnsi="Arial" w:cstheme="majorHAnsi"/>
        </w:rPr>
        <w:t xml:space="preserve">In fact a lack of pulmonary vasodilation by the Kv7 channel opener </w:t>
      </w:r>
      <w:proofErr w:type="spellStart"/>
      <w:r w:rsidR="00F14AC1" w:rsidRPr="00487FD5">
        <w:rPr>
          <w:rFonts w:ascii="Arial" w:hAnsi="Arial" w:cstheme="majorHAnsi"/>
        </w:rPr>
        <w:t>flupirtine</w:t>
      </w:r>
      <w:proofErr w:type="spellEnd"/>
      <w:r w:rsidR="00F14AC1" w:rsidRPr="00487FD5">
        <w:rPr>
          <w:rFonts w:ascii="Arial" w:hAnsi="Arial" w:cstheme="majorHAnsi"/>
        </w:rPr>
        <w:t xml:space="preserve"> in control Wistar rats has been reported </w:t>
      </w:r>
      <w:r w:rsidR="00BD55CA" w:rsidRPr="00487FD5">
        <w:rPr>
          <w:rFonts w:ascii="Arial" w:hAnsi="Arial" w:cstheme="majorHAnsi"/>
        </w:rPr>
        <w:fldChar w:fldCharType="begin"/>
      </w:r>
      <w:r w:rsidR="004C52D0">
        <w:rPr>
          <w:rFonts w:ascii="Arial" w:hAnsi="Arial" w:cstheme="majorHAnsi"/>
        </w:rPr>
        <w:instrText xml:space="preserve"> ADDIN ZOTERO_ITEM CSL_CITATION {"citationID":"1kLIKabb","properties":{"formattedCitation":"\\super 35\\nosupersub{}","plainCitation":"35","noteIndex":0},"citationItems":[{"id":2793,"uris":["http://zotero.org/users/1883518/items/AZWKPBP5"],"uri":["http://zotero.org/users/1883518/items/AZWKPBP5"],"itemData":{"id":2793,"type":"article-journal","abstract":"Hypoxic pulmonary vasoconstriction (HPV) is a beneficial mechanism that diverts blood from hypoxic alveoli to better ventilated areas of the lung, but breathing hypoxic air causes the pulmonary circulation to become hypertensive. Responses to airway hypoxia are associated with depolarization of smooth muscle cells in the pulmonary arteries and reduced activity of K(+) channels. As Kv7 channels have been proposed to play a key role in regulating the smooth muscle membrane potential, we investigated their involvement in the development of HPV and hypoxia-induced pulmonary hypertension. Vascular effects of the selective Kv7 blocker, linopirdine, and Kv7 activator, flupirtine, were investigated in isolated, saline-perfused lungs from rats maintained for 3-5 days in an isobaric hypoxic chamber (FiO2 = 0.1) or room air. Linopirdine increased vascular resistance in lungs from normoxic, but not hypoxic rats. This effect was associated with reduced mRNA expression of the Kv7.4 channel α-subunit in hypoxic arteries, whereas Kv7.1 and Kv7.5 were unaffected. Flupirtine had no effect in normoxic lungs but reduced vascular resistance in hypoxic lungs. Moreover, oral dosing with flupirtine (30 mg/kg/day) prevented short-term in vivo hypoxia from increasing pulmonary vascular resistance and sensitizing the arteries to acute hypoxia. These findings suggest a protective role for Kv7.4 channels in the pulmonary circulation, limiting its reactivity to pressor agents and preventing hypoxia-induced pulmonary hypertension. They also provide further support for the therapeutic potential of Kv7 activators in pulmonary vascular disease.","container-title":"American Journal of Physiology. Lung Cellular and Molecular Physiology","DOI":"10.1152/ajplung.00362.2013","ISSN":"1522-1504","issue":"1","journalAbbreviation":"Am. J. Physiol. Lung Cell Mol. Physiol.","language":"eng","note":"PMID: 25361569\nPMCID: PMC4281702","page":"L48-57","source":"PubMed","title":"Role of Kv7 channels in responses of the pulmonary circulation to hypoxia","volume":"308","author":[{"family":"Sedivy","given":"Vojtech"},{"family":"Joshi","given":"Shreena"},{"family":"Ghaly","given":"Youssef"},{"family":"Mizera","given":"Roman"},{"family":"Zaloudikova","given":"Marie"},{"family":"Brennan","given":"Sean"},{"family":"Novotna","given":"Jana"},{"family":"Herget","given":"Jan"},{"family":"Gurney","given":"Alison M."}],"issued":{"date-parts":[["2015",1,1]]}}}],"schema":"https://github.com/citation-style-language/schema/raw/master/csl-citation.json"} </w:instrText>
      </w:r>
      <w:r w:rsidR="00BD55CA" w:rsidRPr="00487FD5">
        <w:rPr>
          <w:rFonts w:ascii="Arial" w:hAnsi="Arial" w:cstheme="majorHAnsi"/>
        </w:rPr>
        <w:fldChar w:fldCharType="separate"/>
      </w:r>
      <w:r w:rsidR="004C52D0" w:rsidRPr="004C52D0">
        <w:rPr>
          <w:rFonts w:ascii="Arial" w:hAnsi="Arial" w:cs="Arial"/>
          <w:vertAlign w:val="superscript"/>
          <w:lang w:val="en-US"/>
        </w:rPr>
        <w:t>35</w:t>
      </w:r>
      <w:r w:rsidR="00BD55CA" w:rsidRPr="00487FD5">
        <w:rPr>
          <w:rFonts w:ascii="Arial" w:hAnsi="Arial" w:cstheme="majorHAnsi"/>
        </w:rPr>
        <w:fldChar w:fldCharType="end"/>
      </w:r>
      <w:r w:rsidR="00F97D5C" w:rsidRPr="00487FD5">
        <w:rPr>
          <w:rFonts w:ascii="Arial" w:hAnsi="Arial" w:cstheme="majorHAnsi"/>
        </w:rPr>
        <w:t xml:space="preserve">. In addition these authors reported that the Kv7 channel blocker </w:t>
      </w:r>
      <w:proofErr w:type="spellStart"/>
      <w:r w:rsidR="00F97D5C" w:rsidRPr="00487FD5">
        <w:rPr>
          <w:rFonts w:ascii="Arial" w:hAnsi="Arial" w:cstheme="majorHAnsi"/>
        </w:rPr>
        <w:t>linopirdine</w:t>
      </w:r>
      <w:proofErr w:type="spellEnd"/>
      <w:r w:rsidR="00F97D5C" w:rsidRPr="00487FD5">
        <w:rPr>
          <w:rFonts w:ascii="Arial" w:hAnsi="Arial" w:cstheme="majorHAnsi"/>
        </w:rPr>
        <w:t xml:space="preserve"> did not increase pulmonary arterial pressure in this rat strain unless lungs were previously primed with a </w:t>
      </w:r>
      <w:r w:rsidR="00F97D5C" w:rsidRPr="00487FD5">
        <w:rPr>
          <w:rFonts w:ascii="Arial" w:hAnsi="Arial" w:cstheme="majorHAnsi"/>
        </w:rPr>
        <w:lastRenderedPageBreak/>
        <w:t>stimulus to increase vasoreactivity (</w:t>
      </w:r>
      <w:proofErr w:type="spellStart"/>
      <w:r w:rsidR="00F97D5C" w:rsidRPr="00487FD5">
        <w:rPr>
          <w:rFonts w:ascii="Arial" w:hAnsi="Arial" w:cstheme="majorHAnsi"/>
        </w:rPr>
        <w:t>i.e</w:t>
      </w:r>
      <w:proofErr w:type="spellEnd"/>
      <w:r w:rsidR="00F97D5C" w:rsidRPr="00487FD5">
        <w:rPr>
          <w:rFonts w:ascii="Arial" w:hAnsi="Arial" w:cstheme="majorHAnsi"/>
        </w:rPr>
        <w:t xml:space="preserve"> pre-exposition to angiotensin II-hypoxia cycles). Likewise </w:t>
      </w:r>
      <w:proofErr w:type="spellStart"/>
      <w:r w:rsidR="00F97D5C" w:rsidRPr="00487FD5">
        <w:rPr>
          <w:rFonts w:ascii="Arial" w:hAnsi="Arial" w:cstheme="majorHAnsi"/>
        </w:rPr>
        <w:t>linop</w:t>
      </w:r>
      <w:r w:rsidR="0011218A" w:rsidRPr="00487FD5">
        <w:rPr>
          <w:rFonts w:ascii="Arial" w:hAnsi="Arial" w:cstheme="majorHAnsi"/>
        </w:rPr>
        <w:t>i</w:t>
      </w:r>
      <w:r w:rsidR="00685A82" w:rsidRPr="00487FD5">
        <w:rPr>
          <w:rFonts w:ascii="Arial" w:hAnsi="Arial" w:cstheme="majorHAnsi"/>
        </w:rPr>
        <w:t>r</w:t>
      </w:r>
      <w:r w:rsidR="00F97D5C" w:rsidRPr="00487FD5">
        <w:rPr>
          <w:rFonts w:ascii="Arial" w:hAnsi="Arial" w:cstheme="majorHAnsi"/>
        </w:rPr>
        <w:t>dine</w:t>
      </w:r>
      <w:proofErr w:type="spellEnd"/>
      <w:r w:rsidR="00F97D5C" w:rsidRPr="00487FD5">
        <w:rPr>
          <w:rFonts w:ascii="Arial" w:hAnsi="Arial" w:cstheme="majorHAnsi"/>
        </w:rPr>
        <w:t xml:space="preserve"> or XE991 were unable to contract Wistar rat PA unless previously primed with U46619</w:t>
      </w:r>
      <w:r w:rsidR="00B40854" w:rsidRPr="00487FD5">
        <w:rPr>
          <w:rFonts w:ascii="Arial" w:hAnsi="Arial" w:cstheme="majorHAnsi"/>
        </w:rPr>
        <w:t xml:space="preserve"> </w:t>
      </w:r>
      <w:r w:rsidR="00B40854" w:rsidRPr="00487FD5">
        <w:rPr>
          <w:rFonts w:ascii="Arial" w:hAnsi="Arial" w:cstheme="majorHAnsi"/>
        </w:rPr>
        <w:fldChar w:fldCharType="begin"/>
      </w:r>
      <w:r w:rsidR="004C52D0">
        <w:rPr>
          <w:rFonts w:ascii="Arial" w:hAnsi="Arial" w:cstheme="majorHAnsi"/>
        </w:rPr>
        <w:instrText xml:space="preserve"> ADDIN ZOTERO_ITEM CSL_CITATION {"citationID":"dqYJFWpU","properties":{"formattedCitation":"\\super 48\\nosupersub{}","plainCitation":"48","noteIndex":0},"citationItems":[{"id":2782,"uris":["http://zotero.org/users/1883518/items/WCJZIS2P"],"uri":["http://zotero.org/users/1883518/items/WCJZIS2P"],"itemData":{"id":2782,"type":"article-journal","abstract":"BACKGROUND AND PURPOSE: The aim of this study was to characterize the functional impact of KCNQ1-encoded voltage-dependent potassium channels (K(v)7.1) in the vasculature.\nEXPERIMENTAL APPROACH: Mesenteric arteries, intrapulmonary arteries and thoracic aortae were isolated from adult rats. K(v)7.1 channel expression was established by fluorescence immunocytochemistry. Wire myography determined functionality of these channels in response to selective blockers and activators. Xenopus oocytes expressing K(v)7.1 channels were used to assess the effectiveness of selective K(v)7.1 channel blockers.\nKEY RESULTS: K(v)7.1 channels were identified in arterial myocytes by immunocytochemistry. K(v)7.1 blockers HMR1556, L-768,673 (10 µM) and JNJ39490282 (JNJ282; 1 µM) had no contractile effects in arteries, whereas the pan-K(v)7 channel blocker linopirdine (10 µM) evoked robust contractions. Application of two compounds purported to activate K(v)7.1 channels, L-364 373 (R-L3) and mefenamic acid, relaxed mesenteric arteries preconstricted by methoxamine. These responses were reversed by HMR1556 or L-768,673 but not JNJ282. Similar effects were observed in the thoracic aorta and intrapulmonary arteries.\nCONCLUSIONS AND IMPLICATIONS: In contrast to previous assumptions, K(v)7.1 channels expressed in arterial myocytes are functional ion channels. Although these channels do not appear to contribute to resting vascular tone, K(v)7.1 activators were effective vasorelaxants.","container-title":"British Journal of Pharmacology","DOI":"10.1111/j.1476-5381.2012.01863.x","ISSN":"1476-5381","issue":"4","journalAbbreviation":"Br. J. Pharmacol.","language":"eng","note":"PMID: 22251082\nPMCID: PMC3417453","page":"1377-1387","source":"PubMed","title":"Pharmacological dissection of K(v)7.1 channels in systemic and pulmonary arteries","volume":"166","author":[{"family":"Chadha","given":"Preet S."},{"family":"Zunke","given":"Friederike"},{"family":"Davis","given":"Alison J."},{"family":"Jepps","given":"Thomas A."},{"family":"Linders","given":"Joannes T. M."},{"family":"Schwake","given":"Michael"},{"family":"Towart","given":"Rob"},{"family":"Greenwood","given":"Iain A."}],"issued":{"date-parts":[["2012",6]]}}}],"schema":"https://github.com/citation-style-language/schema/raw/master/csl-citation.json"} </w:instrText>
      </w:r>
      <w:r w:rsidR="00B40854" w:rsidRPr="00487FD5">
        <w:rPr>
          <w:rFonts w:ascii="Arial" w:hAnsi="Arial" w:cstheme="majorHAnsi"/>
        </w:rPr>
        <w:fldChar w:fldCharType="separate"/>
      </w:r>
      <w:r w:rsidR="004C52D0" w:rsidRPr="004C52D0">
        <w:rPr>
          <w:rFonts w:ascii="Arial" w:hAnsi="Arial" w:cs="Arial"/>
          <w:vertAlign w:val="superscript"/>
          <w:lang w:val="en-US"/>
        </w:rPr>
        <w:t>48</w:t>
      </w:r>
      <w:r w:rsidR="00B40854" w:rsidRPr="00487FD5">
        <w:rPr>
          <w:rFonts w:ascii="Arial" w:hAnsi="Arial" w:cstheme="majorHAnsi"/>
        </w:rPr>
        <w:fldChar w:fldCharType="end"/>
      </w:r>
      <w:r w:rsidR="00F97D5C" w:rsidRPr="00487FD5">
        <w:rPr>
          <w:rFonts w:ascii="Arial" w:hAnsi="Arial" w:cstheme="majorHAnsi"/>
        </w:rPr>
        <w:t xml:space="preserve"> or K</w:t>
      </w:r>
      <w:r w:rsidR="00F97D5C" w:rsidRPr="00487FD5">
        <w:rPr>
          <w:rFonts w:ascii="Arial" w:hAnsi="Arial" w:cstheme="majorHAnsi"/>
          <w:vertAlign w:val="superscript"/>
        </w:rPr>
        <w:t>+</w:t>
      </w:r>
      <w:r w:rsidR="00F97D5C" w:rsidRPr="00487FD5">
        <w:rPr>
          <w:rFonts w:ascii="Arial" w:hAnsi="Arial" w:cstheme="majorHAnsi"/>
        </w:rPr>
        <w:t xml:space="preserve"> channels inhibitors (herein). In summary, it is therefore likely that Wistar rats display reduced Kv7 channel function in the pulmonary circulation compared to Sprague-Dawley rats, which could contribute to their higher susceptibility to develop pulmonary </w:t>
      </w:r>
      <w:r w:rsidR="00B75B3A" w:rsidRPr="00487FD5">
        <w:rPr>
          <w:rFonts w:ascii="Arial" w:hAnsi="Arial" w:cstheme="majorHAnsi"/>
        </w:rPr>
        <w:t xml:space="preserve">hypertension </w:t>
      </w:r>
      <w:r w:rsidR="00B40854" w:rsidRPr="00487FD5">
        <w:rPr>
          <w:rFonts w:ascii="Arial" w:hAnsi="Arial" w:cstheme="majorHAnsi"/>
        </w:rPr>
        <w:fldChar w:fldCharType="begin"/>
      </w:r>
      <w:r w:rsidR="004C52D0">
        <w:rPr>
          <w:rFonts w:ascii="Arial" w:hAnsi="Arial" w:cstheme="majorHAnsi"/>
        </w:rPr>
        <w:instrText xml:space="preserve"> ADDIN ZOTERO_ITEM CSL_CITATION {"citationID":"CEbtcI5E","properties":{"unsorted":true,"formattedCitation":"\\super 49\\uc0\\u8211{}51\\nosupersub{}","plainCitation":"49–51","noteIndex":0},"citationItems":[{"id":2811,"uris":["http://zotero.org/users/1883518/items/YGPWXFZ8"],"uri":["http://zotero.org/users/1883518/items/YGPWXFZ8"],"itemData":{"id":2811,"type":"article-journal","abstract":"Magnesium therapy has been shown, by us, to attenuate monocrotaline (MCT)-induced pulmonary artery hypertension (PAH), right ventricular hypertrophy and pathological changes in the pulmonary vasculature in 75% of Sprague-Dawley rats. We studied Wistar rats to determine if there was a strain difference in response to MCT and magnesium therapy. Wistar rats were given 60 mg/kg of MCT and studied 3 weeks later, following a protocol similar to that for Sprague-Dawley rats. There was 100% mortality in Wistar rats weighing less than 230 g. The mortality rate in Sprague-Dawley rats of a similar weight range was significantly less (15%). With 40 mg/kg of MCT, Wistar rats developed pulmonary hypertension and right ventricular hypertrophy comparable to those seen in Sprague-Dawley rats administered 60 mg/kg MCT. The percent weight gain over a 3-week period was significantly higher in the Wistar control group than that in the Sprague-Dawley controls (61 vs. 39%; p less than 0.05). Oral magnesium therapy (magnesium aspartate HCl) attenuated pulmonary hypertension and right ventricular hypertrophy in 100% of the Wistar rats studied. A group of Sprague-Dawley rats was given 40 mg/kg of MCT and studied 3 weeks later. PAH and right ventricular hypertrophy in this group were not significantly different from the rats of the same strain injected with the higher dose of MCT. In conclusion, faster growing rats (Wistar) appear to be more sensitive to MCT. Both strains show a significant attenuation of cardiopulmonary changes induced by MCT when treated with oral magnesium.","container-title":"Magnesium","ISSN":"0252-1156","issue":"2","journalAbbreviation":"Magnesium","language":"eng","note":"PMID: 2526910","page":"110-116","source":"PubMed","title":"Strain differences in pulmonary hypertensive response to monocrotaline alkaloid and the beneficial effect of oral magnesium treatment","volume":"8","author":[{"family":"Mathew","given":"R."},{"family":"Altura","given":"B. T."},{"family":"Altura","given":"B. M."}],"issued":{"date-parts":[["1989"]]}},"label":"page"},{"id":2813,"uris":["http://zotero.org/users/1883518/items/UGIUM3RU"],"uri":["http://zotero.org/users/1883518/items/UGIUM3RU"],"itemData":{"id":2813,"type":"article-journal","abstract":"Evidence suggests that nitric oxide synthesis within the pulmonary circulation may be attenuated during chronic hypoxia in Wistar rats due to reduced L-arginine availability. In contrast, chronically hypoxic Sprague-Dawley rats exhibit normal endothelium-dependent pulmonary vasodilation. The purpose of the present study was to determine whether 1) Wistar rats demonstrate greater right ventricular (RV) hypertrophy in response to chronic hypoxia than Sprague-Dawley rats and 2) chronic administration of L-arginine would diminish this response in Wistar rats. L-Arginine had no effect on the degree of hypoxia-induced RV hypertrophy or polycythemia in either strain of rat. However, Wistar rats demonstrated greater hypoxia-induced RV hypertrophy and polycythemia compared with Sprague-Dawley rats. To determine whether chronically hypoxic Wistar rats indeed exhibit impaired endothelium-dependent pulmonary vasodilation, isolated lungs from control and chronically hypoxic Wistar rats were administered the endothelium-dependent pulmonary vasodilators A23187 or vasopressin. Vasodilatory responses to either agent were unaffected by chronic hypoxic exposure. We conclude that endothelium-dependent pulmonary vasodilation is maintained in the pulmonary circulation of chronically hypoxic Wistar and Sprague-Dawley rats.","container-title":"The American Journal of Physiology","DOI":"10.1152/ajpregu.1994.266.2.R559","ISSN":"0002-9513","issue":"2 Pt 2","journalAbbreviation":"Am. J. Physiol.","language":"eng","note":"PMID: 8141415","page":"R559-563","source":"PubMed","title":"Orally administered L-arginine does not alter right ventricular hypertrophy in chronically hypoxic rats","volume":"266","author":[{"family":"Resta","given":"T. C."},{"family":"Walker","given":"B. R."}],"issued":{"date-parts":[["1994",2]]}},"label":"page"},{"id":2815,"uris":["http://zotero.org/users/1883518/items/GEKPUHEZ"],"uri":["http://zotero.org/users/1883518/items/GEKPUHEZ"],"itemData":{"id":2815,"type":"article-journal","abstract":"In this study was evaluated the effect of chronic hyperglycemia in the vascular response of thoracic aorta and pulmonary trunk in two strain rats. Chronic hyperglycemia was induced in male Wistar Kyoto (WK) and Sprague Dawley (SD) rats for single injection of streptozotocin (60 mg/kg, ip.). After 8 weeks, body weight, glucose, systemic arterial blood pressure (SABP) and right ventricular systolic pressure (RVSP) were measured. Thoracic aorta and pulmonary trunks were removed for vascular reactivity studies. Cumulative concentration-response curves with phenylephrine (Phe) and Acetylcholine (ACh) were made in aorta and pulmonary rings. Glucose blood levels (mg/dl) were similar in both groups, 525±2 vs. 502±3. SABP in mmHg was increased in hyperglycemic SD compared to WK rats 160±2 vs. 140±2, while RVSP was higher in WK than SD rats 41±2.6 vs. 22±1.5 (P&lt;0.001). Maximal tension contraction (g) response with Phe was higher in hyperglycemic SD against hyperglycemic WK aortic rings (2.1±0.1 vs. 1.2±0.1, P&lt;/a&gt;&lt;0.001), with similar response in the pulmonary rings in both groups. ACh-induced relaxation (%) response was reduced in SD aorta and pulmonary rings, 58±3 vs 66±4, and this response was attenuated inaorta 78±3, and pronounced in pulmonary rings, 49±3, from WK rats (P&lt;0.001). The results shown that chronic hyperglycemia induce vascular damage predominantly in pulmonary artery in WK rats as consequence pulmonary hypertension, whereas in SD rats, systemic hypertension consecutive to aorta damage is mainly developed suggesting that a genetic factor determine the vascular damage induced by chronic hyperglycemia.","container-title":"The FASEB Journal","DOI":"10.1096/fasebj.29.1_supplement.964.7","ISSN":"0892-6638","issue":"1_supplement","journalAbbreviation":"The FASEB Journal","page":"964.7","source":"fasebj.org (Atypon)","title":"Different susceptibility to vascular damage induced by chronic hyperglycemia in aortic and pulmonary arteries from Sprague Dawley and Wistar Kyoto rats","volume":"29","author":[{"family":"De Jesus","given":"Luis"},{"family":"Zurita","given":"Enedina"},{"family":"Gomez","given":"Ma. de Jesus"},{"family":"Suarez","given":"Jorge"}],"issued":{"date-parts":[["2015",4,1]]}},"label":"page"}],"schema":"https://github.com/citation-style-language/schema/raw/master/csl-citation.json"} </w:instrText>
      </w:r>
      <w:r w:rsidR="00B40854" w:rsidRPr="00487FD5">
        <w:rPr>
          <w:rFonts w:ascii="Arial" w:hAnsi="Arial" w:cstheme="majorHAnsi"/>
        </w:rPr>
        <w:fldChar w:fldCharType="separate"/>
      </w:r>
      <w:r w:rsidR="004C52D0" w:rsidRPr="004C52D0">
        <w:rPr>
          <w:rFonts w:ascii="Arial" w:hAnsi="Arial" w:cs="Arial"/>
          <w:vertAlign w:val="superscript"/>
          <w:lang w:val="en-US"/>
        </w:rPr>
        <w:t>49–51</w:t>
      </w:r>
      <w:r w:rsidR="00B40854" w:rsidRPr="00487FD5">
        <w:rPr>
          <w:rFonts w:ascii="Arial" w:hAnsi="Arial" w:cstheme="majorHAnsi"/>
        </w:rPr>
        <w:fldChar w:fldCharType="end"/>
      </w:r>
      <w:r w:rsidR="00B40854" w:rsidRPr="00487FD5">
        <w:rPr>
          <w:rFonts w:ascii="Arial" w:hAnsi="Arial" w:cstheme="majorHAnsi"/>
        </w:rPr>
        <w:t>.</w:t>
      </w:r>
      <w:r w:rsidR="00F97D5C" w:rsidRPr="00487FD5">
        <w:rPr>
          <w:rFonts w:ascii="Arial" w:hAnsi="Arial" w:cstheme="majorHAnsi"/>
        </w:rPr>
        <w:t xml:space="preserve"> </w:t>
      </w:r>
    </w:p>
    <w:p w14:paraId="0069A0E3" w14:textId="34A51E8E" w:rsidR="00D44655" w:rsidRPr="00487FD5" w:rsidRDefault="00D44655" w:rsidP="00EC7DDA">
      <w:pPr>
        <w:spacing w:line="480" w:lineRule="auto"/>
        <w:jc w:val="both"/>
        <w:rPr>
          <w:rFonts w:ascii="Arial" w:hAnsi="Arial" w:cstheme="majorHAnsi"/>
          <w:b/>
        </w:rPr>
      </w:pPr>
    </w:p>
    <w:p w14:paraId="714A0BE2" w14:textId="3FBC1BBF" w:rsidR="00FB11A7" w:rsidRPr="00487FD5" w:rsidRDefault="00FB11A7" w:rsidP="00EC7DDA">
      <w:pPr>
        <w:spacing w:line="480" w:lineRule="auto"/>
        <w:jc w:val="both"/>
        <w:rPr>
          <w:rFonts w:ascii="Arial" w:hAnsi="Arial" w:cstheme="majorHAnsi"/>
          <w:b/>
        </w:rPr>
      </w:pPr>
      <w:r w:rsidRPr="00487FD5">
        <w:rPr>
          <w:rFonts w:ascii="Arial" w:hAnsi="Arial" w:cstheme="majorHAnsi"/>
          <w:b/>
        </w:rPr>
        <w:t>Perspectives</w:t>
      </w:r>
    </w:p>
    <w:p w14:paraId="00EF62B0" w14:textId="2F3B00D5" w:rsidR="00803162" w:rsidRPr="00487FD5" w:rsidRDefault="00FB11A7" w:rsidP="00EC7DDA">
      <w:pPr>
        <w:spacing w:line="480" w:lineRule="auto"/>
        <w:jc w:val="both"/>
        <w:rPr>
          <w:rFonts w:ascii="Arial" w:hAnsi="Arial" w:cstheme="majorHAnsi"/>
        </w:rPr>
      </w:pPr>
      <w:r w:rsidRPr="00487FD5">
        <w:rPr>
          <w:rFonts w:ascii="Arial" w:hAnsi="Arial" w:cstheme="majorHAnsi"/>
        </w:rPr>
        <w:t>O</w:t>
      </w:r>
      <w:r w:rsidR="00F97D5C" w:rsidRPr="00487FD5">
        <w:rPr>
          <w:rFonts w:ascii="Arial" w:hAnsi="Arial" w:cstheme="majorHAnsi"/>
        </w:rPr>
        <w:t xml:space="preserve">ur study </w:t>
      </w:r>
      <w:r w:rsidR="00E74942" w:rsidRPr="00487FD5">
        <w:rPr>
          <w:rFonts w:ascii="Arial" w:hAnsi="Arial" w:cstheme="majorHAnsi"/>
        </w:rPr>
        <w:t xml:space="preserve">shows </w:t>
      </w:r>
      <w:r w:rsidR="00F97D5C" w:rsidRPr="00487FD5">
        <w:rPr>
          <w:rFonts w:ascii="Arial" w:hAnsi="Arial" w:cstheme="majorHAnsi"/>
        </w:rPr>
        <w:t>that Kv7 channels acquire a more relevant role controlling pulmonary vascular tone in the onset of pulmonary hypertension</w:t>
      </w:r>
      <w:r w:rsidR="00E74942" w:rsidRPr="00487FD5">
        <w:rPr>
          <w:rFonts w:ascii="Arial" w:hAnsi="Arial" w:cstheme="majorHAnsi"/>
        </w:rPr>
        <w:t>. A</w:t>
      </w:r>
      <w:r w:rsidR="00F97D5C" w:rsidRPr="00487FD5">
        <w:rPr>
          <w:rFonts w:ascii="Arial" w:hAnsi="Arial" w:cstheme="majorHAnsi"/>
        </w:rPr>
        <w:t>s a result</w:t>
      </w:r>
      <w:r w:rsidR="00E74942" w:rsidRPr="00487FD5">
        <w:rPr>
          <w:rFonts w:ascii="Arial" w:hAnsi="Arial" w:cstheme="majorHAnsi"/>
        </w:rPr>
        <w:t>,</w:t>
      </w:r>
      <w:r w:rsidR="00F97D5C" w:rsidRPr="00487FD5">
        <w:rPr>
          <w:rFonts w:ascii="Arial" w:hAnsi="Arial" w:cstheme="majorHAnsi"/>
        </w:rPr>
        <w:t xml:space="preserve"> targeting Kv7 channel may represent an attractive strategy in the treatment of </w:t>
      </w:r>
      <w:r w:rsidR="00E74942" w:rsidRPr="00487FD5">
        <w:rPr>
          <w:rFonts w:ascii="Arial" w:hAnsi="Arial" w:cstheme="majorHAnsi"/>
        </w:rPr>
        <w:t>PAH</w:t>
      </w:r>
      <w:r w:rsidR="00F97D5C" w:rsidRPr="00487FD5">
        <w:rPr>
          <w:rFonts w:ascii="Arial" w:hAnsi="Arial" w:cstheme="majorHAnsi"/>
        </w:rPr>
        <w:t xml:space="preserve">. In agreement with this idea preliminary studies in animal models suggest that Kv7 channel openers are able to prevent and even reverse pulmonary hypertension </w:t>
      </w:r>
      <w:r w:rsidR="008C1FAE" w:rsidRPr="00487FD5">
        <w:rPr>
          <w:rFonts w:ascii="Arial" w:hAnsi="Arial" w:cstheme="majorHAnsi"/>
        </w:rPr>
        <w:fldChar w:fldCharType="begin"/>
      </w:r>
      <w:r w:rsidR="004C52D0">
        <w:rPr>
          <w:rFonts w:ascii="Arial" w:hAnsi="Arial" w:cstheme="majorHAnsi"/>
        </w:rPr>
        <w:instrText xml:space="preserve"> ADDIN ZOTERO_ITEM CSL_CITATION {"citationID":"Kbbg5XP9","properties":{"formattedCitation":"\\super 35,36\\nosupersub{}","plainCitation":"35,36","noteIndex":0},"citationItems":[{"id":1161,"uris":["http://zotero.org/users/1883518/items/9324TZMR"],"uri":["http://zotero.org/users/1883518/items/9324TZMR"],"itemData":{"id":1161,"type":"article-journal","abstract":"BACKGROUND AND PURPOSE: Voltage-gated potassium (K(v)) channels contribute to resting membrane potential in pulmonary artery smooth muscle cells and are down regulated in patients with pulmonary arterial hypertension (PAH) and a contribution from K(v)7 channels has been recently proposed. We investigated the effect of the K(v)7 channel activator, flupirtine, on PAH in two independent mouse models: PAH induced by hypoxia and spontaneous PAH in mice over-expressing the 5-HT transporter (SERT(+) mice).\nEXPERIMENTAL APPROACH: Right ventricular pressure was assessed in vivo in mice chronically treated with flupirtine (30 mg.kg(-1).day(-1)). In separate in vitro experiments, pulmonary arteries from untreated mice were mounted in a wire myograph. Relaxations to acute administration of flupirtine and contractions to K(v) channel blocking drugs, including the K(v)7 channel blocker linopirdine, were measured.\nKEY RESULTS: In wild-type (WT) mice, hypoxia increased right ventricular pressure, pulmonary vascular remodelling and right ventricular hypertrophy. These effects were attenuated by flupirtine, which also attenuated these indices of PAH in SERT(+) mice. In the in vitro experiments, flupirtine induced a potent relaxant response in arteries from untreated WT and SERT(+) mice. The relaxation was fully reversed by linopirdine, which potently contracted mouse pulmonary arteries while other K(v) channel blockers did not.\nCONCLUSIONS AND IMPLICATIONS: Flupirtine significantly attenuated development of chronic hypoxia-induced PAH in mice and reversed established PAH in SERT(+) mice, apparently via K(v)7 channel activation. These results provide the first direct evidence that drugs activating K(v)7 channels may be of benefit in the treatment of PAH with different aetiologies.","container-title":"British Journal of Pharmacology","DOI":"10.1111/j.1476-5381.2009.00283.x","ISSN":"1476-5381","issue":"7","journalAbbreviation":"Br. J. Pharmacol.","language":"eng","note":"PMID: 19508393\nPMCID: PMC2743843","page":"1241-1249","source":"PubMed","title":"Treatment with the Kv7 potassium channel activator flupirtine is beneficial in two independent mouse models of pulmonary hypertension","volume":"157","author":[{"family":"Morecroft","given":"I."},{"family":"Murray","given":"A."},{"family":"Nilsen","given":"M."},{"family":"Gurney","given":"A. M."},{"family":"MacLean","given":"M. R."}],"issued":{"date-parts":[["2009",8]]}},"label":"page"},{"id":2793,"uris":["http://zotero.org/users/1883518/items/AZWKPBP5"],"uri":["http://zotero.org/users/1883518/items/AZWKPBP5"],"itemData":{"id":2793,"type":"article-journal","abstract":"Hypoxic pulmonary vasoconstriction (HPV) is a beneficial mechanism that diverts blood from hypoxic alveoli to better ventilated areas of the lung, but breathing hypoxic air causes the pulmonary circulation to become hypertensive. Responses to airway hypoxia are associated with depolarization of smooth muscle cells in the pulmonary arteries and reduced activity of K(+) channels. As Kv7 channels have been proposed to play a key role in regulating the smooth muscle membrane potential, we investigated their involvement in the development of HPV and hypoxia-induced pulmonary hypertension. Vascular effects of the selective Kv7 blocker, linopirdine, and Kv7 activator, flupirtine, were investigated in isolated, saline-perfused lungs from rats maintained for 3-5 days in an isobaric hypoxic chamber (FiO2 = 0.1) or room air. Linopirdine increased vascular resistance in lungs from normoxic, but not hypoxic rats. This effect was associated with reduced mRNA expression of the Kv7.4 channel α-subunit in hypoxic arteries, whereas Kv7.1 and Kv7.5 were unaffected. Flupirtine had no effect in normoxic lungs but reduced vascular resistance in hypoxic lungs. Moreover, oral dosing with flupirtine (30 mg/kg/day) prevented short-term in vivo hypoxia from increasing pulmonary vascular resistance and sensitizing the arteries to acute hypoxia. These findings suggest a protective role for Kv7.4 channels in the pulmonary circulation, limiting its reactivity to pressor agents and preventing hypoxia-induced pulmonary hypertension. They also provide further support for the therapeutic potential of Kv7 activators in pulmonary vascular disease.","container-title":"American Journal of Physiology. Lung Cellular and Molecular Physiology","DOI":"10.1152/ajplung.00362.2013","ISSN":"1522-1504","issue":"1","journalAbbreviation":"Am. J. Physiol. Lung Cell Mol. Physiol.","language":"eng","note":"PMID: 25361569\nPMCID: PMC4281702","page":"L48-57","source":"PubMed","title":"Role of Kv7 channels in responses of the pulmonary circulation to hypoxia","volume":"308","author":[{"family":"Sedivy","given":"Vojtech"},{"family":"Joshi","given":"Shreena"},{"family":"Ghaly","given":"Youssef"},{"family":"Mizera","given":"Roman"},{"family":"Zaloudikova","given":"Marie"},{"family":"Brennan","given":"Sean"},{"family":"Novotna","given":"Jana"},{"family":"Herget","given":"Jan"},{"family":"Gurney","given":"Alison M."}],"issued":{"date-parts":[["2015",1,1]]}},"label":"page"}],"schema":"https://github.com/citation-style-language/schema/raw/master/csl-citation.json"} </w:instrText>
      </w:r>
      <w:r w:rsidR="008C1FAE" w:rsidRPr="00487FD5">
        <w:rPr>
          <w:rFonts w:ascii="Arial" w:hAnsi="Arial" w:cstheme="majorHAnsi"/>
        </w:rPr>
        <w:fldChar w:fldCharType="separate"/>
      </w:r>
      <w:r w:rsidR="004C52D0" w:rsidRPr="004C52D0">
        <w:rPr>
          <w:rFonts w:ascii="Arial" w:hAnsi="Arial" w:cs="Arial"/>
          <w:vertAlign w:val="superscript"/>
          <w:lang w:val="en-US"/>
        </w:rPr>
        <w:t>35,36</w:t>
      </w:r>
      <w:r w:rsidR="008C1FAE" w:rsidRPr="00487FD5">
        <w:rPr>
          <w:rFonts w:ascii="Arial" w:hAnsi="Arial" w:cstheme="majorHAnsi"/>
        </w:rPr>
        <w:fldChar w:fldCharType="end"/>
      </w:r>
      <w:r w:rsidR="008C1FAE" w:rsidRPr="00487FD5">
        <w:rPr>
          <w:rFonts w:ascii="Arial" w:hAnsi="Arial" w:cstheme="majorHAnsi"/>
        </w:rPr>
        <w:t>.</w:t>
      </w:r>
      <w:r w:rsidR="00F97D5C" w:rsidRPr="00487FD5">
        <w:rPr>
          <w:rFonts w:ascii="Arial" w:hAnsi="Arial" w:cstheme="majorHAnsi"/>
        </w:rPr>
        <w:t xml:space="preserve"> While two of the commercially available pan-Kv7</w:t>
      </w:r>
      <w:r w:rsidR="000360C6" w:rsidRPr="00487FD5">
        <w:rPr>
          <w:rFonts w:ascii="Arial" w:hAnsi="Arial" w:cstheme="majorHAnsi"/>
        </w:rPr>
        <w:t xml:space="preserve"> channel openers (i.e. retigabin</w:t>
      </w:r>
      <w:r w:rsidR="00F97D5C" w:rsidRPr="00487FD5">
        <w:rPr>
          <w:rFonts w:ascii="Arial" w:hAnsi="Arial" w:cstheme="majorHAnsi"/>
        </w:rPr>
        <w:t xml:space="preserve">e and </w:t>
      </w:r>
      <w:proofErr w:type="spellStart"/>
      <w:r w:rsidR="00F97D5C" w:rsidRPr="00487FD5">
        <w:rPr>
          <w:rFonts w:ascii="Arial" w:hAnsi="Arial" w:cstheme="majorHAnsi"/>
        </w:rPr>
        <w:t>flupirtine</w:t>
      </w:r>
      <w:proofErr w:type="spellEnd"/>
      <w:r w:rsidR="00F97D5C" w:rsidRPr="00487FD5">
        <w:rPr>
          <w:rFonts w:ascii="Arial" w:hAnsi="Arial" w:cstheme="majorHAnsi"/>
        </w:rPr>
        <w:t>) have been withdrawn from the market in recent years a number of new molecules with higher selectivity for particular Kv7 channel subunits are under development</w:t>
      </w:r>
      <w:r w:rsidR="008C1FAE" w:rsidRPr="00487FD5">
        <w:rPr>
          <w:rFonts w:ascii="Arial" w:hAnsi="Arial" w:cstheme="majorHAnsi"/>
        </w:rPr>
        <w:t xml:space="preserve"> </w:t>
      </w:r>
      <w:r w:rsidR="008C1FAE" w:rsidRPr="00487FD5">
        <w:rPr>
          <w:rFonts w:ascii="Arial" w:hAnsi="Arial" w:cstheme="majorHAnsi"/>
        </w:rPr>
        <w:fldChar w:fldCharType="begin"/>
      </w:r>
      <w:r w:rsidR="004C52D0">
        <w:rPr>
          <w:rFonts w:ascii="Arial" w:hAnsi="Arial" w:cstheme="majorHAnsi"/>
        </w:rPr>
        <w:instrText xml:space="preserve"> ADDIN ZOTERO_ITEM CSL_CITATION {"citationID":"ysV9AZ6X","properties":{"unsorted":true,"formattedCitation":"\\super 52,53\\nosupersub{}","plainCitation":"52,53","noteIndex":0},"citationItems":[{"id":2817,"uris":["http://zotero.org/users/1883518/items/PW9KNQJC"],"uri":["http://zotero.org/users/1883518/items/PW9KNQJC"],"itemData":{"id":2817,"type":"article-journal","abstract":"Neuronal voltage-gated potassium channels, KV7s, are the molecular mediators of the M current and regulate membrane excitability in the central and peripheral neuronal systems. Herein, we report novel small molecule KV7 openers that demonstrate anti-seizure activities in electroshock and pentylenetetrazol-induced seizure models without influencing Rotarod readouts in mice. The anti-seizure activity was determined to be proportional to the unbound concentration in the brain. KV7 channels are also expressed in the bladder smooth muscle (detrusor) and activation of these channels may cause localized undesired effects. Therefore, the impact of individual KV7 isoforms was investigated in human detrusor tissue using a panel of KV7 openers with distinct activity profiles among KV7 isoforms. KCNQ4 and KCNQ5 mRNA were highly expressed in detrusor tissue, yet a compound that has significantly reduced activity on homomeric KV7.4 did not reduce detrusor contraction. This may suggest that the homomeric KV7.4 channel plays a less significant role in bladder contraction and further investigation is needed.","container-title":"Bioorganic &amp; Medicinal Chemistry Letters","DOI":"10.1016/j.bmcl.2018.09.036","ISSN":"1464-3405","issue":"23-24","journalAbbreviation":"Bioorg. Med. Chem. Lett.","language":"eng","note":"PMID: 30327146","page":"3793-3797","source":"PubMed","title":"Novel KV7 ion channel openers for the treatment of epilepsy and implications for detrusor tissue contraction","volume":"28","author":[{"family":"Seefeld","given":"Mark A."},{"family":"Lin","given":"Hong"},{"family":"Holenz","given":"Joerg"},{"family":"Downie","given":"Dave"},{"family":"Donovan","given":"Brian"},{"family":"Fu","given":"Tingting"},{"family":"Pasikanti","given":"Kishore"},{"family":"Zhen","given":"Wei"},{"family":"Cato","given":"Matthew"},{"family":"Chaudhary","given":"Khuram W."},{"family":"Brady","given":"Pat"},{"family":"Bakshi","given":"Tania"},{"family":"Morrow","given":"Dwight"},{"family":"Rajagopal","given":"Sridharan"},{"family":"Samanta","given":"Swapan Kumar"},{"family":"Madhyastha","given":"Naveena"},{"family":"Kuppusamy","given":"Bharathi Mohan"},{"family":"Dougherty","given":"Robert W."},{"family":"Bhamidipati","given":"Ravi"},{"family":"Mohd","given":"Zainuddin"},{"family":"Higgins","given":"Guy A."},{"family":"Chapman","given":"Mark"},{"family":"Rouget","given":"Céline"},{"family":"Lluel","given":"Philippe"},{"family":"Matsuoka","given":"Yasuji"}],"issued":{"date-parts":[["2018"]],"season":"15"}},"label":"page"},{"id":2819,"uris":["http://zotero.org/users/1883518/items/UWC3J2A2"],"uri":["http://zotero.org/users/1883518/items/UWC3J2A2"],"itemData":{"id":2819,"type":"article-journal","abstract":"The highly structurally similar drugs flupirtine and retigabine have been regarded as safe and effective for many years but lately they turned out to exert intolerable side effects. While the twin molecules share the mode of action, both stabilize the open state of voltage-gated potassium channels, the form and severity of adverse effects is different. The analgesic flupirtine caused drug-induced liver injury in rare but fatal cases, whereas prolonged use of the antiepileptic retigabine led to blue tissue discoloration. Because the adverse effects seem unrelated to the mode of action, it is likely, that both drugs that occupied important therapeutic niches, could be replaced. Reasons for the clinically relevant toxicity will be clarified and future substitutes for these drugs presented in this review.","container-title":"Future Medicinal Chemistry","DOI":"10.4155/fmc-2018-0350","ISSN":"1756-8927","journalAbbreviation":"Future Med Chem","language":"eng","note":"PMID: 30802153","source":"PubMed","title":"How to replace the lost keys? Strategies toward safer KV7 channel openers","title-short":"How to replace the lost keys?","author":[{"family":"Bock","given":"Christian"},{"family":"Link","given":"Andreas"}],"issued":{"date-parts":[["2019",2,25]]}},"label":"page"}],"schema":"https://github.com/citation-style-language/schema/raw/master/csl-citation.json"} </w:instrText>
      </w:r>
      <w:r w:rsidR="008C1FAE" w:rsidRPr="00487FD5">
        <w:rPr>
          <w:rFonts w:ascii="Arial" w:hAnsi="Arial" w:cstheme="majorHAnsi"/>
        </w:rPr>
        <w:fldChar w:fldCharType="separate"/>
      </w:r>
      <w:r w:rsidR="004C52D0" w:rsidRPr="004C52D0">
        <w:rPr>
          <w:rFonts w:ascii="Arial" w:hAnsi="Arial" w:cs="Arial"/>
          <w:vertAlign w:val="superscript"/>
          <w:lang w:val="en-US"/>
        </w:rPr>
        <w:t>52,53</w:t>
      </w:r>
      <w:r w:rsidR="008C1FAE" w:rsidRPr="00487FD5">
        <w:rPr>
          <w:rFonts w:ascii="Arial" w:hAnsi="Arial" w:cstheme="majorHAnsi"/>
        </w:rPr>
        <w:fldChar w:fldCharType="end"/>
      </w:r>
      <w:r w:rsidR="008C1FAE" w:rsidRPr="00487FD5">
        <w:rPr>
          <w:rFonts w:ascii="Arial" w:hAnsi="Arial" w:cstheme="majorHAnsi"/>
        </w:rPr>
        <w:t xml:space="preserve">. </w:t>
      </w:r>
      <w:r w:rsidR="00803162" w:rsidRPr="00487FD5">
        <w:rPr>
          <w:rFonts w:ascii="Arial" w:hAnsi="Arial" w:cstheme="majorHAnsi"/>
        </w:rPr>
        <w:t>Remarkably, activation of Kv7 channels has been demonstrated to contribute to the vasodilation induced by drugs increasing cGMP</w:t>
      </w:r>
      <w:r w:rsidR="008C1FAE" w:rsidRPr="00487FD5">
        <w:rPr>
          <w:rFonts w:ascii="Arial" w:hAnsi="Arial" w:cstheme="majorHAnsi"/>
        </w:rPr>
        <w:t xml:space="preserve"> </w:t>
      </w:r>
      <w:r w:rsidR="008C1FAE" w:rsidRPr="00487FD5">
        <w:rPr>
          <w:rFonts w:ascii="Arial" w:hAnsi="Arial" w:cstheme="majorHAnsi"/>
        </w:rPr>
        <w:fldChar w:fldCharType="begin"/>
      </w:r>
      <w:r w:rsidR="004C52D0">
        <w:rPr>
          <w:rFonts w:ascii="Arial" w:hAnsi="Arial" w:cstheme="majorHAnsi"/>
        </w:rPr>
        <w:instrText xml:space="preserve"> ADDIN ZOTERO_ITEM CSL_CITATION {"citationID":"iv4wBm6c","properties":{"formattedCitation":"\\super 24\\nosupersub{}","plainCitation":"24","noteIndex":0},"citationItems":[{"id":2791,"uris":["http://zotero.org/users/1883518/items/BALAC7SC"],"uri":["http://zotero.org/users/1883518/items/BALAC7SC"],"itemData":{"id":2791,"type":"article-journal","abstract":"BACKGROUND AND PURPOSE: The NO/cGMP pathway represents a major physiological signalling controlling tone in pulmonary arteries (PA), and drugs activating this pathway are used to treat pulmonary arterial hypertension. Kv channels expressed in PA smooth muscle cells (PASMCs) are key determinants of vascular tone. We aimed to analyse the contribution of Kv 1.5 and Kv 7 channels in the electrophysiological and vasodilating effects evoked by NO donors and the GC stimulator riociguat in PA.\nEXPERIMENTAL APPROACH: Kv currents were recorded in isolated rat PASMCs using the patch-clamp technique. Vascular reactivity was assessed in a wire myograph.\nKEY RESULTS: The NO donors diethylamine NONOate diethylammonium (DEA-NO) and sodium nitroprusside hyperpolarized the membrane potential and induced a bimodal effect on Kv currents (augmenting the current between -40 and -10 mV and decreasing it at more depolarized potentials). The hyperpolarization and the enhancement of the current were suppressed by Kv 7 channel inhibitors and by the GC inhibitor ODQ but preserved when Kv 1.5 channels were inhibited. Additionally, DEA-NO enhanced Kv 7.5 currents in COS7 cells expressing the KCNQ5 gene. Riociguat increased Kv currents at all potentials ≥-40 mV and induced membrane hyperpolarization. Both effects were prevented by Kv 7 inhibition. Likewise, PA relaxation induced by NO donors and riociguat was attenuated by Kv 7 inhibitors.\nCONCLUSIONS AND IMPLICATIONS: NO donors and riociguat enhance Kv 7 currents, leading to PASMC hyperpolarization. This mechanism contributes to NO/cGMP-induced PA vasodilation. Our study identifies Kv 7 channels as a novel mechanism of action of vasodilator drugs used in the treatment of pulmonary arterial hypertension.","container-title":"British Journal of Pharmacology","DOI":"10.1111/bph.14662","ISSN":"1476-5381","issue":"13","journalAbbreviation":"Br. J. Pharmacol.","language":"eng","note":"PMID: 30883701\nPMCID: PMC6555858","page":"2131-2145","source":"PubMed","title":"Activation of Kv 7 channels as a novel mechanism for NO/cGMP-induced pulmonary vasodilation","volume":"176","author":[{"family":"Mondéjar-Parreño","given":"Gema"},{"family":"Moral-Sanz","given":"Javier"},{"family":"Barreira","given":"Bianca"},{"family":"De la Cruz","given":"Alicia"},{"family":"Gonzalez","given":"Teresa"},{"family":"Callejo","given":"Maria"},{"family":"Esquivel-Ruiz","given":"Sergio"},{"family":"Morales-Cano","given":"Daniel"},{"family":"Moreno","given":"Laura"},{"family":"Valenzuela","given":"Carmen"},{"family":"Perez-Vizcaino","given":"Francisco"},{"family":"Cogolludo","given":"Angel"}],"issued":{"date-parts":[["2019",7]]}}}],"schema":"https://github.com/citation-style-language/schema/raw/master/csl-citation.json"} </w:instrText>
      </w:r>
      <w:r w:rsidR="008C1FAE" w:rsidRPr="00487FD5">
        <w:rPr>
          <w:rFonts w:ascii="Arial" w:hAnsi="Arial" w:cstheme="majorHAnsi"/>
        </w:rPr>
        <w:fldChar w:fldCharType="separate"/>
      </w:r>
      <w:r w:rsidR="004C52D0" w:rsidRPr="004C52D0">
        <w:rPr>
          <w:rFonts w:ascii="Arial" w:hAnsi="Arial" w:cs="Arial"/>
          <w:vertAlign w:val="superscript"/>
          <w:lang w:val="en-US"/>
        </w:rPr>
        <w:t>24</w:t>
      </w:r>
      <w:r w:rsidR="008C1FAE" w:rsidRPr="00487FD5">
        <w:rPr>
          <w:rFonts w:ascii="Arial" w:hAnsi="Arial" w:cstheme="majorHAnsi"/>
        </w:rPr>
        <w:fldChar w:fldCharType="end"/>
      </w:r>
      <w:r w:rsidR="00803162" w:rsidRPr="00487FD5">
        <w:rPr>
          <w:rFonts w:ascii="Arial" w:hAnsi="Arial" w:cstheme="majorHAnsi"/>
        </w:rPr>
        <w:t xml:space="preserve"> and cAMP levels</w:t>
      </w:r>
      <w:r w:rsidR="00874BA9" w:rsidRPr="00487FD5">
        <w:rPr>
          <w:rFonts w:ascii="Arial" w:hAnsi="Arial" w:cstheme="majorHAnsi"/>
        </w:rPr>
        <w:t xml:space="preserve"> </w:t>
      </w:r>
      <w:r w:rsidR="00874BA9" w:rsidRPr="00487FD5">
        <w:rPr>
          <w:rFonts w:ascii="Arial" w:hAnsi="Arial" w:cstheme="majorHAnsi"/>
        </w:rPr>
        <w:fldChar w:fldCharType="begin"/>
      </w:r>
      <w:r w:rsidR="00DD016C">
        <w:rPr>
          <w:rFonts w:ascii="Arial" w:hAnsi="Arial" w:cstheme="majorHAnsi"/>
        </w:rPr>
        <w:instrText xml:space="preserve"> ADDIN ZOTERO_ITEM CSL_CITATION {"citationID":"x07hlfpE","properties":{"formattedCitation":"\\super 44\\nosupersub{}","plainCitation":"44","noteIndex":0},"citationItems":[{"id":2801,"uris":["http://zotero.org/users/1883518/items/RK2XIRYB"],"uri":["http://zotero.org/users/1883518/items/RK2XIRYB"],"itemData":{"id":2801,"type":"article-journal","abstract":"Many different types of potassium channels with various functions exist in pulmonary artery smooth muscle cells, contributing to many physiological actions and pathological conditions. The deep involvement of these channels in the onset and exacerbation of pulmonary arterial hypertension (PAH) also continues to be revealed. In 2013, KCNK3 (TASK1), which encodes a type of two-pore domain potassium channel, was shown to be a predisposing gene for PAH by genetic mutation, and it was added to the PAH classification at the Fifth World Symposium on Pulmonary Hypertension (Nice International Conference). Decreased expression and inhibited activity of voltage-gated potassium channels, particularly KCNA5 (Kv1.5), are also seen in PAH, regardless of the cause, and facilitation of pulmonary arterial contraction and vascular remodeling has been shown. The calcium-activated potassium channels seen in smooth muscle cells also change from BKca (Kca1.1) to IKca (Kca3.1) predominance in PAH due to transformation and have effects including the facilitation of smooth muscle cell migration, enhancement of proliferation, and inhibition of apoptosis. Elucidation of these roles for potassium channels in pulmonary vasoconstriction and remodeling may help bring new therapeutic strategies into view.","container-title":"Pediatric Cardiology","DOI":"10.1007/s00246-016-1491-7","ISSN":"1432-1971","issue":"1","journalAbbreviation":"Pediatr Cardiol","language":"eng","note":"PMID: 27826710","page":"1-14","source":"PubMed","title":"The Action of Smooth Muscle Cell Potassium Channels in the Pathology of Pulmonary Arterial Hypertension","volume":"38","author":[{"family":"Hayabuchi","given":"Yasunobu"}],"issued":{"date-parts":[["2017",1]]}}}],"schema":"https://github.com/citation-style-language/schema/raw/master/csl-citation.json"} </w:instrText>
      </w:r>
      <w:r w:rsidR="00874BA9" w:rsidRPr="00487FD5">
        <w:rPr>
          <w:rFonts w:ascii="Arial" w:hAnsi="Arial" w:cstheme="majorHAnsi"/>
        </w:rPr>
        <w:fldChar w:fldCharType="separate"/>
      </w:r>
      <w:r w:rsidR="00DD016C" w:rsidRPr="00DD016C">
        <w:rPr>
          <w:rFonts w:ascii="Arial" w:hAnsi="Arial" w:cs="Arial"/>
          <w:vertAlign w:val="superscript"/>
          <w:lang w:val="en-US"/>
        </w:rPr>
        <w:t>44</w:t>
      </w:r>
      <w:r w:rsidR="00874BA9" w:rsidRPr="00487FD5">
        <w:rPr>
          <w:rFonts w:ascii="Arial" w:hAnsi="Arial" w:cstheme="majorHAnsi"/>
        </w:rPr>
        <w:fldChar w:fldCharType="end"/>
      </w:r>
      <w:r w:rsidR="00803162" w:rsidRPr="00487FD5">
        <w:rPr>
          <w:rFonts w:ascii="Arial" w:hAnsi="Arial" w:cstheme="majorHAnsi"/>
        </w:rPr>
        <w:t xml:space="preserve"> which represent current strategies for the treatment of PAH. It is therefore likely that the</w:t>
      </w:r>
      <w:r w:rsidR="000360C6" w:rsidRPr="00487FD5">
        <w:rPr>
          <w:rFonts w:ascii="Arial" w:hAnsi="Arial" w:cstheme="majorHAnsi"/>
        </w:rPr>
        <w:t xml:space="preserve"> activation of Kv7 channels </w:t>
      </w:r>
      <w:r w:rsidR="00803162" w:rsidRPr="00487FD5">
        <w:rPr>
          <w:rFonts w:ascii="Arial" w:hAnsi="Arial" w:cstheme="majorHAnsi"/>
        </w:rPr>
        <w:t xml:space="preserve">may contribute to the therapeutic effect of drugs increasing </w:t>
      </w:r>
      <w:r w:rsidR="000360C6" w:rsidRPr="00487FD5">
        <w:rPr>
          <w:rFonts w:ascii="Arial" w:hAnsi="Arial" w:cstheme="majorHAnsi"/>
        </w:rPr>
        <w:t xml:space="preserve">cGMP and cAMP </w:t>
      </w:r>
      <w:r w:rsidR="00803162" w:rsidRPr="00487FD5">
        <w:rPr>
          <w:rFonts w:ascii="Arial" w:hAnsi="Arial" w:cstheme="majorHAnsi"/>
        </w:rPr>
        <w:t>in pulmonary hypertension patients. Our present study supports this notion and provides molecular insight into the mechanisms underlying the potential usefulness of therapies targeting Kv7 channels</w:t>
      </w:r>
      <w:r w:rsidR="00E451E8">
        <w:rPr>
          <w:rFonts w:ascii="Arial" w:hAnsi="Arial" w:cstheme="majorHAnsi"/>
        </w:rPr>
        <w:t xml:space="preserve"> </w:t>
      </w:r>
      <w:r w:rsidR="00E451E8" w:rsidRPr="00D15423">
        <w:rPr>
          <w:rFonts w:ascii="Arial" w:hAnsi="Arial" w:cstheme="majorHAnsi"/>
          <w:highlight w:val="yellow"/>
        </w:rPr>
        <w:t>and in particular the Kv7.4 and Kv7.5 α-subunits co-assembled with KCNE4.</w:t>
      </w:r>
    </w:p>
    <w:p w14:paraId="4381F965" w14:textId="77777777" w:rsidR="00F5593A" w:rsidRPr="00487FD5" w:rsidRDefault="00F5593A" w:rsidP="002F40DA">
      <w:pPr>
        <w:autoSpaceDE w:val="0"/>
        <w:autoSpaceDN w:val="0"/>
        <w:adjustRightInd w:val="0"/>
        <w:spacing w:line="480" w:lineRule="auto"/>
        <w:jc w:val="both"/>
        <w:rPr>
          <w:rFonts w:ascii="Arial" w:hAnsi="Arial" w:cstheme="majorHAnsi"/>
          <w:b/>
        </w:rPr>
      </w:pPr>
    </w:p>
    <w:p w14:paraId="79DAD249" w14:textId="77777777" w:rsidR="002F40DA" w:rsidRPr="00487FD5" w:rsidRDefault="002F40DA" w:rsidP="002F40DA">
      <w:pPr>
        <w:autoSpaceDE w:val="0"/>
        <w:autoSpaceDN w:val="0"/>
        <w:adjustRightInd w:val="0"/>
        <w:spacing w:line="480" w:lineRule="auto"/>
        <w:jc w:val="both"/>
        <w:rPr>
          <w:rFonts w:ascii="Arial" w:hAnsi="Arial" w:cstheme="majorHAnsi"/>
          <w:b/>
        </w:rPr>
      </w:pPr>
      <w:r w:rsidRPr="00487FD5">
        <w:rPr>
          <w:rFonts w:ascii="Arial" w:hAnsi="Arial" w:cstheme="majorHAnsi"/>
          <w:b/>
        </w:rPr>
        <w:t>Acknowledgements</w:t>
      </w:r>
    </w:p>
    <w:p w14:paraId="6490A833" w14:textId="1C91ABC2" w:rsidR="002F40DA" w:rsidRPr="00487FD5" w:rsidRDefault="002F40DA" w:rsidP="002F40DA">
      <w:pPr>
        <w:autoSpaceDE w:val="0"/>
        <w:autoSpaceDN w:val="0"/>
        <w:adjustRightInd w:val="0"/>
        <w:spacing w:line="480" w:lineRule="auto"/>
        <w:jc w:val="both"/>
        <w:rPr>
          <w:rFonts w:ascii="Arial" w:hAnsi="Arial" w:cstheme="majorHAnsi"/>
        </w:rPr>
      </w:pPr>
      <w:r w:rsidRPr="00487FD5">
        <w:rPr>
          <w:rFonts w:ascii="Arial" w:hAnsi="Arial" w:cstheme="majorHAnsi"/>
          <w:bCs/>
          <w:color w:val="000000" w:themeColor="text1"/>
        </w:rPr>
        <w:t xml:space="preserve">We thank Samuel Baldwin, Jennifer Stott, </w:t>
      </w:r>
      <w:r w:rsidRPr="00487FD5">
        <w:rPr>
          <w:rStyle w:val="gi"/>
          <w:rFonts w:ascii="Arial" w:hAnsi="Arial" w:cstheme="majorHAnsi"/>
          <w:color w:val="000000" w:themeColor="text1"/>
        </w:rPr>
        <w:t xml:space="preserve">Miguel Martin-Aragon </w:t>
      </w:r>
      <w:proofErr w:type="spellStart"/>
      <w:r w:rsidRPr="00487FD5">
        <w:rPr>
          <w:rStyle w:val="gi"/>
          <w:rFonts w:ascii="Arial" w:hAnsi="Arial" w:cstheme="majorHAnsi"/>
          <w:color w:val="000000" w:themeColor="text1"/>
        </w:rPr>
        <w:t>Baudel</w:t>
      </w:r>
      <w:proofErr w:type="spellEnd"/>
      <w:r w:rsidRPr="00487FD5">
        <w:rPr>
          <w:rFonts w:ascii="Arial" w:hAnsi="Arial" w:cstheme="majorHAnsi"/>
          <w:bCs/>
          <w:color w:val="000000" w:themeColor="text1"/>
        </w:rPr>
        <w:t xml:space="preserve">, </w:t>
      </w:r>
      <w:proofErr w:type="spellStart"/>
      <w:r w:rsidRPr="00487FD5">
        <w:rPr>
          <w:rStyle w:val="gi"/>
          <w:rFonts w:ascii="Arial" w:hAnsi="Arial" w:cstheme="majorHAnsi"/>
          <w:color w:val="000000" w:themeColor="text1"/>
        </w:rPr>
        <w:t>Simonette</w:t>
      </w:r>
      <w:proofErr w:type="spellEnd"/>
      <w:r w:rsidRPr="00487FD5">
        <w:rPr>
          <w:rStyle w:val="gi"/>
          <w:rFonts w:ascii="Arial" w:hAnsi="Arial" w:cstheme="majorHAnsi"/>
          <w:color w:val="000000" w:themeColor="text1"/>
        </w:rPr>
        <w:t xml:space="preserve"> Carlton-Carew </w:t>
      </w:r>
      <w:r w:rsidRPr="00487FD5">
        <w:rPr>
          <w:rFonts w:ascii="Arial" w:hAnsi="Arial" w:cstheme="majorHAnsi"/>
          <w:bCs/>
          <w:color w:val="000000" w:themeColor="text1"/>
        </w:rPr>
        <w:t xml:space="preserve">and </w:t>
      </w:r>
      <w:proofErr w:type="spellStart"/>
      <w:r w:rsidRPr="00487FD5">
        <w:rPr>
          <w:rStyle w:val="gi"/>
          <w:rFonts w:ascii="Arial" w:hAnsi="Arial" w:cstheme="majorHAnsi"/>
          <w:color w:val="000000" w:themeColor="text1"/>
        </w:rPr>
        <w:t>Kazi</w:t>
      </w:r>
      <w:proofErr w:type="spellEnd"/>
      <w:r w:rsidRPr="00487FD5">
        <w:rPr>
          <w:rStyle w:val="gi"/>
          <w:rFonts w:ascii="Arial" w:hAnsi="Arial" w:cstheme="majorHAnsi"/>
          <w:color w:val="000000" w:themeColor="text1"/>
        </w:rPr>
        <w:t xml:space="preserve"> Sultana Jahan </w:t>
      </w:r>
      <w:r w:rsidRPr="00487FD5">
        <w:rPr>
          <w:rFonts w:ascii="Arial" w:hAnsi="Arial" w:cstheme="majorHAnsi"/>
          <w:bCs/>
          <w:color w:val="000000" w:themeColor="text1"/>
        </w:rPr>
        <w:t xml:space="preserve">for their excellent support and technical assistance involving ICC, PLA and vascular reactivity experiments. </w:t>
      </w:r>
    </w:p>
    <w:p w14:paraId="1688882E" w14:textId="77777777" w:rsidR="008E3929" w:rsidRPr="00487FD5" w:rsidRDefault="008E3929" w:rsidP="00EC7DDA">
      <w:pPr>
        <w:spacing w:line="480" w:lineRule="auto"/>
        <w:rPr>
          <w:rFonts w:ascii="Arial" w:hAnsi="Arial" w:cstheme="majorHAnsi"/>
          <w:b/>
          <w:i/>
          <w:color w:val="FF0000"/>
        </w:rPr>
      </w:pPr>
    </w:p>
    <w:p w14:paraId="1E92D7F1" w14:textId="77777777" w:rsidR="00261869" w:rsidRPr="00487FD5" w:rsidRDefault="00261869" w:rsidP="00EC7DDA">
      <w:pPr>
        <w:spacing w:line="480" w:lineRule="auto"/>
        <w:rPr>
          <w:rFonts w:ascii="Arial" w:hAnsi="Arial"/>
          <w:b/>
        </w:rPr>
      </w:pPr>
      <w:r w:rsidRPr="00487FD5">
        <w:rPr>
          <w:rFonts w:ascii="Arial" w:hAnsi="Arial"/>
          <w:b/>
        </w:rPr>
        <w:t>Sources of Funding</w:t>
      </w:r>
    </w:p>
    <w:p w14:paraId="11F48AC1" w14:textId="3B78080C" w:rsidR="00261869" w:rsidRPr="00487FD5" w:rsidRDefault="00261869" w:rsidP="00EC7DDA">
      <w:pPr>
        <w:autoSpaceDE w:val="0"/>
        <w:autoSpaceDN w:val="0"/>
        <w:adjustRightInd w:val="0"/>
        <w:spacing w:line="480" w:lineRule="auto"/>
        <w:jc w:val="both"/>
        <w:rPr>
          <w:rFonts w:ascii="Arial" w:hAnsi="Arial" w:cstheme="majorHAnsi"/>
          <w:lang w:val="es-ES"/>
        </w:rPr>
      </w:pPr>
      <w:r w:rsidRPr="00487FD5">
        <w:rPr>
          <w:rFonts w:ascii="Arial" w:hAnsi="Arial" w:cstheme="majorHAnsi"/>
        </w:rPr>
        <w:t xml:space="preserve">This work was funded by </w:t>
      </w:r>
      <w:proofErr w:type="spellStart"/>
      <w:r w:rsidRPr="00487FD5">
        <w:rPr>
          <w:rFonts w:ascii="Arial" w:hAnsi="Arial" w:cstheme="majorHAnsi"/>
        </w:rPr>
        <w:t>Ministerio</w:t>
      </w:r>
      <w:proofErr w:type="spellEnd"/>
      <w:r w:rsidRPr="00487FD5">
        <w:rPr>
          <w:rFonts w:ascii="Arial" w:hAnsi="Arial" w:cstheme="majorHAnsi"/>
        </w:rPr>
        <w:t xml:space="preserve"> de </w:t>
      </w:r>
      <w:proofErr w:type="spellStart"/>
      <w:r w:rsidRPr="00487FD5">
        <w:rPr>
          <w:rFonts w:ascii="Arial" w:hAnsi="Arial" w:cstheme="majorHAnsi"/>
        </w:rPr>
        <w:t>Economía</w:t>
      </w:r>
      <w:proofErr w:type="spellEnd"/>
      <w:r w:rsidRPr="00487FD5">
        <w:rPr>
          <w:rFonts w:ascii="Arial" w:hAnsi="Arial" w:cstheme="majorHAnsi"/>
        </w:rPr>
        <w:t xml:space="preserve"> y </w:t>
      </w:r>
      <w:proofErr w:type="spellStart"/>
      <w:r w:rsidRPr="00487FD5">
        <w:rPr>
          <w:rFonts w:ascii="Arial" w:hAnsi="Arial" w:cstheme="majorHAnsi"/>
        </w:rPr>
        <w:t>Competitividad</w:t>
      </w:r>
      <w:proofErr w:type="spellEnd"/>
      <w:r w:rsidRPr="00487FD5">
        <w:rPr>
          <w:rFonts w:ascii="Arial" w:hAnsi="Arial" w:cstheme="majorHAnsi"/>
        </w:rPr>
        <w:t xml:space="preserve"> grants (SAF2016-77222R to FPV and AC), the Cardiovascular Medical Research and Education Fund (AC), Fundación Contra la </w:t>
      </w:r>
      <w:proofErr w:type="spellStart"/>
      <w:r w:rsidRPr="00487FD5">
        <w:rPr>
          <w:rFonts w:ascii="Arial" w:hAnsi="Arial" w:cstheme="majorHAnsi"/>
        </w:rPr>
        <w:t>Hipertensión</w:t>
      </w:r>
      <w:proofErr w:type="spellEnd"/>
      <w:r w:rsidRPr="00487FD5">
        <w:rPr>
          <w:rFonts w:ascii="Arial" w:hAnsi="Arial" w:cstheme="majorHAnsi"/>
        </w:rPr>
        <w:t xml:space="preserve"> </w:t>
      </w:r>
      <w:proofErr w:type="spellStart"/>
      <w:r w:rsidRPr="00487FD5">
        <w:rPr>
          <w:rFonts w:ascii="Arial" w:hAnsi="Arial" w:cstheme="majorHAnsi"/>
        </w:rPr>
        <w:t>Pulmonar</w:t>
      </w:r>
      <w:proofErr w:type="spellEnd"/>
      <w:r w:rsidRPr="00487FD5">
        <w:rPr>
          <w:rFonts w:ascii="Arial" w:hAnsi="Arial" w:cstheme="majorHAnsi"/>
        </w:rPr>
        <w:t xml:space="preserve">-EMPATHY, </w:t>
      </w:r>
      <w:proofErr w:type="spellStart"/>
      <w:r w:rsidRPr="00487FD5">
        <w:rPr>
          <w:rFonts w:ascii="Arial" w:hAnsi="Arial" w:cstheme="majorHAnsi"/>
        </w:rPr>
        <w:t>Comunidad</w:t>
      </w:r>
      <w:proofErr w:type="spellEnd"/>
      <w:r w:rsidRPr="00487FD5">
        <w:rPr>
          <w:rFonts w:ascii="Arial" w:hAnsi="Arial" w:cstheme="majorHAnsi"/>
        </w:rPr>
        <w:t xml:space="preserve"> de Madri</w:t>
      </w:r>
      <w:r w:rsidR="00FF2098" w:rsidRPr="00487FD5">
        <w:rPr>
          <w:rFonts w:ascii="Arial" w:hAnsi="Arial" w:cstheme="majorHAnsi"/>
        </w:rPr>
        <w:t>d (B2017/BMD-3727 to AC and LM)</w:t>
      </w:r>
      <w:r w:rsidRPr="00487FD5">
        <w:rPr>
          <w:rFonts w:ascii="Arial" w:hAnsi="Arial" w:cstheme="majorHAnsi"/>
        </w:rPr>
        <w:t xml:space="preserve"> and from Instituto de </w:t>
      </w:r>
      <w:proofErr w:type="spellStart"/>
      <w:r w:rsidRPr="00487FD5">
        <w:rPr>
          <w:rFonts w:ascii="Arial" w:hAnsi="Arial" w:cstheme="majorHAnsi"/>
          <w:color w:val="000000" w:themeColor="text1"/>
        </w:rPr>
        <w:t>Salud</w:t>
      </w:r>
      <w:proofErr w:type="spellEnd"/>
      <w:r w:rsidRPr="00487FD5">
        <w:rPr>
          <w:rFonts w:ascii="Arial" w:hAnsi="Arial" w:cstheme="majorHAnsi"/>
          <w:color w:val="000000" w:themeColor="text1"/>
        </w:rPr>
        <w:t xml:space="preserve"> Carlos III (PI15/01100 to LM).</w:t>
      </w:r>
      <w:r w:rsidRPr="00487FD5">
        <w:rPr>
          <w:rFonts w:ascii="Arial" w:hAnsi="Arial" w:cstheme="majorHAnsi"/>
          <w:color w:val="FF0000"/>
        </w:rPr>
        <w:t xml:space="preserve"> </w:t>
      </w:r>
      <w:r w:rsidRPr="00487FD5">
        <w:rPr>
          <w:rFonts w:ascii="Arial" w:hAnsi="Arial" w:cstheme="majorHAnsi"/>
        </w:rPr>
        <w:t xml:space="preserve">GM-P is supported by a predoctoral CIBERES grant and was beneficiary of </w:t>
      </w:r>
      <w:r w:rsidR="00536499" w:rsidRPr="00487FD5">
        <w:rPr>
          <w:rFonts w:ascii="Arial" w:hAnsi="Arial" w:cstheme="majorHAnsi"/>
          <w:bCs/>
          <w:lang w:val="en-US"/>
        </w:rPr>
        <w:t>CIBERES Training Program and F</w:t>
      </w:r>
      <w:r w:rsidRPr="00487FD5">
        <w:rPr>
          <w:rFonts w:ascii="Arial" w:hAnsi="Arial" w:cstheme="majorHAnsi"/>
          <w:bCs/>
          <w:lang w:val="en-US"/>
        </w:rPr>
        <w:t xml:space="preserve">ellowships. </w:t>
      </w:r>
      <w:r w:rsidRPr="00487FD5">
        <w:rPr>
          <w:rFonts w:ascii="Arial" w:hAnsi="Arial" w:cstheme="majorHAnsi"/>
          <w:lang w:val="es-ES"/>
        </w:rPr>
        <w:t xml:space="preserve">MC, SE-R, MA.O and MM are </w:t>
      </w:r>
      <w:proofErr w:type="spellStart"/>
      <w:r w:rsidRPr="00487FD5">
        <w:rPr>
          <w:rFonts w:ascii="Arial" w:hAnsi="Arial" w:cstheme="majorHAnsi"/>
          <w:lang w:val="es-ES"/>
        </w:rPr>
        <w:t>supported</w:t>
      </w:r>
      <w:proofErr w:type="spellEnd"/>
      <w:r w:rsidRPr="00487FD5">
        <w:rPr>
          <w:rFonts w:ascii="Arial" w:hAnsi="Arial" w:cstheme="majorHAnsi"/>
          <w:lang w:val="es-ES"/>
        </w:rPr>
        <w:t xml:space="preserve"> Universidad Complutense, </w:t>
      </w:r>
      <w:r w:rsidR="006570D6" w:rsidRPr="00487FD5">
        <w:rPr>
          <w:rFonts w:ascii="Arial" w:hAnsi="Arial" w:cstheme="majorHAnsi"/>
          <w:lang w:val="es-ES"/>
        </w:rPr>
        <w:t>FPU,</w:t>
      </w:r>
      <w:r w:rsidR="0028708A" w:rsidRPr="00487FD5">
        <w:rPr>
          <w:rFonts w:ascii="Arial" w:hAnsi="Arial" w:cstheme="majorHAnsi"/>
          <w:lang w:val="es-ES"/>
        </w:rPr>
        <w:t xml:space="preserve"> </w:t>
      </w:r>
      <w:r w:rsidR="0005279A" w:rsidRPr="00487FD5">
        <w:rPr>
          <w:rFonts w:ascii="Arial" w:hAnsi="Arial"/>
          <w:lang w:val="es-ES"/>
        </w:rPr>
        <w:t>Fondo Social Europeo/Programa Operativo de Empleo Juvenil</w:t>
      </w:r>
      <w:r w:rsidR="0005279A" w:rsidRPr="00487FD5">
        <w:rPr>
          <w:rFonts w:ascii="Arial" w:hAnsi="Arial" w:cstheme="majorHAnsi"/>
          <w:lang w:val="es-ES"/>
        </w:rPr>
        <w:t xml:space="preserve"> </w:t>
      </w:r>
      <w:r w:rsidR="0028708A" w:rsidRPr="00487FD5">
        <w:rPr>
          <w:rFonts w:ascii="Arial" w:hAnsi="Arial" w:cstheme="majorHAnsi"/>
          <w:lang w:val="es-ES"/>
        </w:rPr>
        <w:t>(YEI)</w:t>
      </w:r>
      <w:r w:rsidRPr="00487FD5">
        <w:rPr>
          <w:rFonts w:ascii="Arial" w:hAnsi="Arial" w:cstheme="majorHAnsi"/>
          <w:lang w:val="es-ES"/>
        </w:rPr>
        <w:t xml:space="preserve"> </w:t>
      </w:r>
      <w:r w:rsidR="006570D6" w:rsidRPr="00487FD5">
        <w:rPr>
          <w:rFonts w:ascii="Arial" w:hAnsi="Arial" w:cstheme="majorHAnsi"/>
          <w:lang w:val="es-ES"/>
        </w:rPr>
        <w:t xml:space="preserve">and Comunidad de Madrid/Fondo Social Europeo </w:t>
      </w:r>
      <w:proofErr w:type="spellStart"/>
      <w:r w:rsidR="0005279A" w:rsidRPr="00487FD5">
        <w:rPr>
          <w:rFonts w:ascii="Arial" w:hAnsi="Arial" w:cstheme="majorHAnsi"/>
          <w:lang w:val="es-ES"/>
        </w:rPr>
        <w:t>co-financed</w:t>
      </w:r>
      <w:proofErr w:type="spellEnd"/>
      <w:r w:rsidR="0005279A" w:rsidRPr="00487FD5">
        <w:rPr>
          <w:rFonts w:ascii="Arial" w:hAnsi="Arial" w:cstheme="majorHAnsi"/>
          <w:lang w:val="es-ES"/>
        </w:rPr>
        <w:t xml:space="preserve"> </w:t>
      </w:r>
      <w:proofErr w:type="spellStart"/>
      <w:r w:rsidRPr="00487FD5">
        <w:rPr>
          <w:rFonts w:ascii="Arial" w:hAnsi="Arial" w:cstheme="majorHAnsi"/>
          <w:lang w:val="es-ES"/>
        </w:rPr>
        <w:t>gran</w:t>
      </w:r>
      <w:r w:rsidR="0005279A" w:rsidRPr="00487FD5">
        <w:rPr>
          <w:rFonts w:ascii="Arial" w:hAnsi="Arial" w:cstheme="majorHAnsi"/>
          <w:lang w:val="es-ES"/>
        </w:rPr>
        <w:t>t</w:t>
      </w:r>
      <w:proofErr w:type="spellEnd"/>
      <w:r w:rsidR="0005279A" w:rsidRPr="00487FD5">
        <w:rPr>
          <w:rFonts w:ascii="Arial" w:hAnsi="Arial" w:cstheme="majorHAnsi"/>
          <w:lang w:val="es-ES"/>
        </w:rPr>
        <w:t xml:space="preserve">, </w:t>
      </w:r>
      <w:proofErr w:type="spellStart"/>
      <w:r w:rsidR="0005279A" w:rsidRPr="00487FD5">
        <w:rPr>
          <w:rFonts w:ascii="Arial" w:hAnsi="Arial" w:cstheme="majorHAnsi"/>
          <w:lang w:val="es-ES"/>
        </w:rPr>
        <w:t>respectively</w:t>
      </w:r>
      <w:proofErr w:type="spellEnd"/>
      <w:r w:rsidR="0005279A" w:rsidRPr="00487FD5">
        <w:rPr>
          <w:rFonts w:ascii="Arial" w:hAnsi="Arial" w:cstheme="majorHAnsi"/>
          <w:lang w:val="es-ES"/>
        </w:rPr>
        <w:t xml:space="preserve">. </w:t>
      </w:r>
    </w:p>
    <w:p w14:paraId="6D7BD73E" w14:textId="77777777" w:rsidR="00261869" w:rsidRPr="00487FD5" w:rsidRDefault="00261869" w:rsidP="00EC7DDA">
      <w:pPr>
        <w:autoSpaceDE w:val="0"/>
        <w:autoSpaceDN w:val="0"/>
        <w:adjustRightInd w:val="0"/>
        <w:spacing w:line="480" w:lineRule="auto"/>
        <w:jc w:val="both"/>
        <w:rPr>
          <w:rFonts w:ascii="Arial" w:hAnsi="Arial" w:cstheme="majorHAnsi"/>
          <w:lang w:val="es-ES"/>
        </w:rPr>
      </w:pPr>
    </w:p>
    <w:p w14:paraId="4098C375" w14:textId="2330E462" w:rsidR="00613181" w:rsidRPr="00487FD5" w:rsidRDefault="00613181" w:rsidP="00EC7DDA">
      <w:pPr>
        <w:pStyle w:val="Heading2"/>
        <w:spacing w:line="480" w:lineRule="auto"/>
        <w:rPr>
          <w:rFonts w:ascii="Arial" w:hAnsi="Arial"/>
          <w:i w:val="0"/>
          <w:sz w:val="24"/>
          <w:szCs w:val="24"/>
        </w:rPr>
      </w:pPr>
      <w:r w:rsidRPr="00487FD5">
        <w:rPr>
          <w:rFonts w:ascii="Arial" w:hAnsi="Arial"/>
          <w:i w:val="0"/>
          <w:sz w:val="24"/>
          <w:szCs w:val="24"/>
        </w:rPr>
        <w:t>Conflict of interest</w:t>
      </w:r>
    </w:p>
    <w:p w14:paraId="3AE90F70" w14:textId="13481FCC" w:rsidR="00662537" w:rsidRPr="004F02B2" w:rsidRDefault="00613181" w:rsidP="004F02B2">
      <w:pPr>
        <w:pStyle w:val="NormalWeb"/>
        <w:shd w:val="clear" w:color="auto" w:fill="FFFFFF"/>
        <w:spacing w:before="75" w:beforeAutospacing="0" w:after="240" w:afterAutospacing="0" w:line="480" w:lineRule="auto"/>
        <w:rPr>
          <w:rFonts w:ascii="Arial" w:hAnsi="Arial" w:cs="Arial"/>
        </w:rPr>
      </w:pPr>
      <w:r w:rsidRPr="00487FD5">
        <w:rPr>
          <w:rFonts w:ascii="Arial" w:hAnsi="Arial" w:cs="Arial"/>
        </w:rPr>
        <w:t>The authors declare no conflicts of interest.</w:t>
      </w:r>
      <w:r w:rsidR="00662537" w:rsidRPr="00487FD5">
        <w:rPr>
          <w:rFonts w:ascii="Arial" w:hAnsi="Arial"/>
        </w:rPr>
        <w:br w:type="page"/>
      </w:r>
    </w:p>
    <w:p w14:paraId="034BF023" w14:textId="77777777" w:rsidR="004F02B2" w:rsidRPr="004F02B2" w:rsidRDefault="004F02B2" w:rsidP="004F02B2">
      <w:pPr>
        <w:pStyle w:val="NormalWeb"/>
        <w:shd w:val="clear" w:color="auto" w:fill="FFFFFF"/>
        <w:spacing w:before="75" w:beforeAutospacing="0" w:after="240" w:afterAutospacing="0" w:line="480" w:lineRule="auto"/>
        <w:rPr>
          <w:rFonts w:ascii="Arial" w:hAnsi="Arial" w:cs="Arial"/>
        </w:rPr>
      </w:pPr>
    </w:p>
    <w:p w14:paraId="053BEB0B" w14:textId="5B0DC91C" w:rsidR="0093115B" w:rsidRPr="00CA375F" w:rsidRDefault="00753AA1" w:rsidP="00EC7DDA">
      <w:pPr>
        <w:pStyle w:val="Heading2"/>
        <w:spacing w:line="480" w:lineRule="auto"/>
        <w:rPr>
          <w:rFonts w:ascii="Arial" w:hAnsi="Arial"/>
          <w:i w:val="0"/>
          <w:sz w:val="24"/>
          <w:szCs w:val="24"/>
          <w:lang w:val="en-US"/>
        </w:rPr>
      </w:pPr>
      <w:r w:rsidRPr="00CA375F">
        <w:rPr>
          <w:rFonts w:ascii="Arial" w:hAnsi="Arial"/>
          <w:i w:val="0"/>
          <w:sz w:val="24"/>
          <w:szCs w:val="24"/>
          <w:lang w:val="en-US"/>
        </w:rPr>
        <w:t>References</w:t>
      </w:r>
    </w:p>
    <w:p w14:paraId="66435E19" w14:textId="77777777" w:rsidR="00DD016C" w:rsidRPr="00BE1E4C" w:rsidRDefault="0079693D" w:rsidP="00DD016C">
      <w:pPr>
        <w:pStyle w:val="Bibliography"/>
        <w:rPr>
          <w:rFonts w:ascii="Arial" w:hAnsi="Arial" w:cs="Arial"/>
          <w:lang w:val="en-US"/>
        </w:rPr>
      </w:pPr>
      <w:r w:rsidRPr="00BE1E4C">
        <w:rPr>
          <w:rFonts w:ascii="Arial" w:hAnsi="Arial" w:cs="Arial"/>
          <w:lang w:val="es-ES"/>
        </w:rPr>
        <w:fldChar w:fldCharType="begin"/>
      </w:r>
      <w:r w:rsidRPr="00CA375F">
        <w:rPr>
          <w:rFonts w:ascii="Arial" w:hAnsi="Arial" w:cs="Arial"/>
          <w:lang w:val="en-US"/>
        </w:rPr>
        <w:instrText xml:space="preserve"> ADDIN ZOTERO_BIBL {"uncited":[],"omitted":[],"custom":[]} CSL_BIBLIOGRAPHY </w:instrText>
      </w:r>
      <w:r w:rsidRPr="00BE1E4C">
        <w:rPr>
          <w:rFonts w:ascii="Arial" w:hAnsi="Arial" w:cs="Arial"/>
          <w:lang w:val="es-ES"/>
        </w:rPr>
        <w:fldChar w:fldCharType="separate"/>
      </w:r>
      <w:r w:rsidR="00DD016C" w:rsidRPr="00BE1E4C">
        <w:rPr>
          <w:rFonts w:ascii="Arial" w:hAnsi="Arial" w:cs="Arial"/>
          <w:lang w:val="en-US"/>
        </w:rPr>
        <w:t xml:space="preserve">1. </w:t>
      </w:r>
      <w:r w:rsidR="00DD016C" w:rsidRPr="00BE1E4C">
        <w:rPr>
          <w:rFonts w:ascii="Arial" w:hAnsi="Arial" w:cs="Arial"/>
          <w:lang w:val="en-US"/>
        </w:rPr>
        <w:tab/>
        <w:t xml:space="preserve">Prins KW, Thenappan T. World Health Organization Group I Pulmonary Hypertension: Epidemiology and Pathophysiology. </w:t>
      </w:r>
      <w:r w:rsidR="00DD016C" w:rsidRPr="00BE1E4C">
        <w:rPr>
          <w:rFonts w:ascii="Arial" w:hAnsi="Arial" w:cs="Arial"/>
          <w:i/>
          <w:iCs/>
          <w:lang w:val="en-US"/>
        </w:rPr>
        <w:t>Cardiol Clin</w:t>
      </w:r>
      <w:r w:rsidR="00DD016C" w:rsidRPr="00BE1E4C">
        <w:rPr>
          <w:rFonts w:ascii="Arial" w:hAnsi="Arial" w:cs="Arial"/>
          <w:lang w:val="en-US"/>
        </w:rPr>
        <w:t>. 2016;34(3):363-374. doi:10.1016/j.ccl.2016.04.001</w:t>
      </w:r>
    </w:p>
    <w:p w14:paraId="417DD447"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2. </w:t>
      </w:r>
      <w:r w:rsidRPr="00BE1E4C">
        <w:rPr>
          <w:rFonts w:ascii="Arial" w:hAnsi="Arial" w:cs="Arial"/>
          <w:lang w:val="en-US"/>
        </w:rPr>
        <w:tab/>
        <w:t xml:space="preserve">Yuan JX, Aldinger AM, Juhaszova M, et al. Dysfunctional voltage-gated K+ channels in pulmonary artery smooth muscle cells of patients with primary pulmonary hypertension. </w:t>
      </w:r>
      <w:r w:rsidRPr="00BE1E4C">
        <w:rPr>
          <w:rFonts w:ascii="Arial" w:hAnsi="Arial" w:cs="Arial"/>
          <w:i/>
          <w:iCs/>
          <w:lang w:val="en-US"/>
        </w:rPr>
        <w:t>Circulation</w:t>
      </w:r>
      <w:r w:rsidRPr="00BE1E4C">
        <w:rPr>
          <w:rFonts w:ascii="Arial" w:hAnsi="Arial" w:cs="Arial"/>
          <w:lang w:val="en-US"/>
        </w:rPr>
        <w:t>. 1998;98(14):1400-1406.</w:t>
      </w:r>
    </w:p>
    <w:p w14:paraId="1345708D"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3. </w:t>
      </w:r>
      <w:r w:rsidRPr="00BE1E4C">
        <w:rPr>
          <w:rFonts w:ascii="Arial" w:hAnsi="Arial" w:cs="Arial"/>
          <w:lang w:val="en-US"/>
        </w:rPr>
        <w:tab/>
        <w:t xml:space="preserve">Wang J, Weigand L, Wang W, Sylvester JT, Shimoda LA. Chronic hypoxia inhibits Kv channel gene expression in rat distal pulmonary artery. </w:t>
      </w:r>
      <w:r w:rsidRPr="00BE1E4C">
        <w:rPr>
          <w:rFonts w:ascii="Arial" w:hAnsi="Arial" w:cs="Arial"/>
          <w:i/>
          <w:iCs/>
          <w:lang w:val="en-US"/>
        </w:rPr>
        <w:t>Am J Physiol Lung Cell Mol Physiol</w:t>
      </w:r>
      <w:r w:rsidRPr="00BE1E4C">
        <w:rPr>
          <w:rFonts w:ascii="Arial" w:hAnsi="Arial" w:cs="Arial"/>
          <w:lang w:val="en-US"/>
        </w:rPr>
        <w:t>. 2005;288(6):L1049-1058. doi:10.1152/ajplung.00379.2004</w:t>
      </w:r>
    </w:p>
    <w:p w14:paraId="69FB9302"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4. </w:t>
      </w:r>
      <w:r w:rsidRPr="00CA375F">
        <w:rPr>
          <w:rFonts w:ascii="Arial" w:hAnsi="Arial" w:cs="Arial"/>
          <w:lang w:val="es-ES"/>
        </w:rPr>
        <w:tab/>
        <w:t xml:space="preserve">Shimoda LA, Manalo DJ, Sham JS, Semenza GL, Sylvester JT. </w:t>
      </w:r>
      <w:r w:rsidRPr="00BE1E4C">
        <w:rPr>
          <w:rFonts w:ascii="Arial" w:hAnsi="Arial" w:cs="Arial"/>
          <w:lang w:val="en-US"/>
        </w:rPr>
        <w:t xml:space="preserve">Partial HIF-1alpha deficiency impairs pulmonary arterial myocyte electrophysiological responses to hypoxia. </w:t>
      </w:r>
      <w:r w:rsidRPr="00BE1E4C">
        <w:rPr>
          <w:rFonts w:ascii="Arial" w:hAnsi="Arial" w:cs="Arial"/>
          <w:i/>
          <w:iCs/>
          <w:lang w:val="en-US"/>
        </w:rPr>
        <w:t>Am J Physiol Lung Cell Mol Physiol</w:t>
      </w:r>
      <w:r w:rsidRPr="00BE1E4C">
        <w:rPr>
          <w:rFonts w:ascii="Arial" w:hAnsi="Arial" w:cs="Arial"/>
          <w:lang w:val="en-US"/>
        </w:rPr>
        <w:t>. 2001;281(1):L202-208. doi:10.1152/ajplung.2001.281.1.L202</w:t>
      </w:r>
    </w:p>
    <w:p w14:paraId="73439FFF"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5. </w:t>
      </w:r>
      <w:r w:rsidRPr="00BE1E4C">
        <w:rPr>
          <w:rFonts w:ascii="Arial" w:hAnsi="Arial" w:cs="Arial"/>
          <w:lang w:val="en-US"/>
        </w:rPr>
        <w:tab/>
        <w:t xml:space="preserve">Cogolludo A, Moreno L, Villamor E. Mechanisms controlling vascular tone in pulmonary arterial hypertension: implications for vasodilator therapy. </w:t>
      </w:r>
      <w:r w:rsidRPr="00BE1E4C">
        <w:rPr>
          <w:rFonts w:ascii="Arial" w:hAnsi="Arial" w:cs="Arial"/>
          <w:i/>
          <w:iCs/>
          <w:lang w:val="en-US"/>
        </w:rPr>
        <w:t>Pharmacology</w:t>
      </w:r>
      <w:r w:rsidRPr="00BE1E4C">
        <w:rPr>
          <w:rFonts w:ascii="Arial" w:hAnsi="Arial" w:cs="Arial"/>
          <w:lang w:val="en-US"/>
        </w:rPr>
        <w:t>. 2007;79(2):65-75. doi:10.1159/000097754</w:t>
      </w:r>
    </w:p>
    <w:p w14:paraId="045DE58A"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6. </w:t>
      </w:r>
      <w:r w:rsidRPr="00BE1E4C">
        <w:rPr>
          <w:rFonts w:ascii="Arial" w:hAnsi="Arial" w:cs="Arial"/>
          <w:lang w:val="en-US"/>
        </w:rPr>
        <w:tab/>
        <w:t xml:space="preserve">Burg ED, Remillard CV, Yuan JX-J. Potassium channels in the regulation of pulmonary artery smooth muscle cell proliferation and apoptosis: pharmacotherapeutic implications. </w:t>
      </w:r>
      <w:r w:rsidRPr="00BE1E4C">
        <w:rPr>
          <w:rFonts w:ascii="Arial" w:hAnsi="Arial" w:cs="Arial"/>
          <w:i/>
          <w:iCs/>
          <w:lang w:val="en-US"/>
        </w:rPr>
        <w:t>Br J Pharmacol</w:t>
      </w:r>
      <w:r w:rsidRPr="00BE1E4C">
        <w:rPr>
          <w:rFonts w:ascii="Arial" w:hAnsi="Arial" w:cs="Arial"/>
          <w:lang w:val="en-US"/>
        </w:rPr>
        <w:t>. 2008;153 Suppl 1:S99-S111. doi:10.1038/sj.bjp.0707635</w:t>
      </w:r>
    </w:p>
    <w:p w14:paraId="213B81D4"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7. </w:t>
      </w:r>
      <w:r w:rsidRPr="00BE1E4C">
        <w:rPr>
          <w:rFonts w:ascii="Arial" w:hAnsi="Arial" w:cs="Arial"/>
          <w:lang w:val="en-US"/>
        </w:rPr>
        <w:tab/>
        <w:t xml:space="preserve">Antigny F, Hautefort A, Meloche J, et al. Potassium Channel Subfamily K Member 3 (KCNK3) Contributes to the Development of Pulmonary Arterial Hypertension. </w:t>
      </w:r>
      <w:r w:rsidRPr="00BE1E4C">
        <w:rPr>
          <w:rFonts w:ascii="Arial" w:hAnsi="Arial" w:cs="Arial"/>
          <w:i/>
          <w:iCs/>
          <w:lang w:val="en-US"/>
        </w:rPr>
        <w:t>Circulation</w:t>
      </w:r>
      <w:r w:rsidRPr="00BE1E4C">
        <w:rPr>
          <w:rFonts w:ascii="Arial" w:hAnsi="Arial" w:cs="Arial"/>
          <w:lang w:val="en-US"/>
        </w:rPr>
        <w:t>. 2016;133(14):1371-1385. doi:10.1161/CIRCULATIONAHA.115.020951</w:t>
      </w:r>
    </w:p>
    <w:p w14:paraId="02F05951"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8. </w:t>
      </w:r>
      <w:r w:rsidRPr="00BE1E4C">
        <w:rPr>
          <w:rFonts w:ascii="Arial" w:hAnsi="Arial" w:cs="Arial"/>
          <w:lang w:val="en-US"/>
        </w:rPr>
        <w:tab/>
        <w:t xml:space="preserve">Gurney AM, Osipenko ON, MacMillan D, McFarlane KM, Tate RJ, Kempsill FEJ. Two-pore domain K channel, TASK-1, in pulmonary artery smooth muscle cells. </w:t>
      </w:r>
      <w:r w:rsidRPr="00BE1E4C">
        <w:rPr>
          <w:rFonts w:ascii="Arial" w:hAnsi="Arial" w:cs="Arial"/>
          <w:i/>
          <w:iCs/>
          <w:lang w:val="en-US"/>
        </w:rPr>
        <w:t>Circ Res</w:t>
      </w:r>
      <w:r w:rsidRPr="00BE1E4C">
        <w:rPr>
          <w:rFonts w:ascii="Arial" w:hAnsi="Arial" w:cs="Arial"/>
          <w:lang w:val="en-US"/>
        </w:rPr>
        <w:t>. 2003;93(10):957-964. doi:10.1161/01.RES.0000099883.68414.61</w:t>
      </w:r>
    </w:p>
    <w:p w14:paraId="599F2DD9"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9. </w:t>
      </w:r>
      <w:r w:rsidRPr="00BE1E4C">
        <w:rPr>
          <w:rFonts w:ascii="Arial" w:hAnsi="Arial" w:cs="Arial"/>
          <w:lang w:val="en-US"/>
        </w:rPr>
        <w:tab/>
        <w:t xml:space="preserve">Lambert M, Boet A, Rucker-Martin C, et al. Loss of KCNK3 is a hallmark of RV hypertrophy/dysfunction associated with pulmonary hypertension. </w:t>
      </w:r>
      <w:r w:rsidRPr="00BE1E4C">
        <w:rPr>
          <w:rFonts w:ascii="Arial" w:hAnsi="Arial" w:cs="Arial"/>
          <w:i/>
          <w:iCs/>
          <w:lang w:val="en-US"/>
        </w:rPr>
        <w:t>Cardiovasc Res</w:t>
      </w:r>
      <w:r w:rsidRPr="00BE1E4C">
        <w:rPr>
          <w:rFonts w:ascii="Arial" w:hAnsi="Arial" w:cs="Arial"/>
          <w:lang w:val="en-US"/>
        </w:rPr>
        <w:t>. 2018;114(6):880-893. doi:10.1093/cvr/cvy016</w:t>
      </w:r>
    </w:p>
    <w:p w14:paraId="4AAECB3B"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0. </w:t>
      </w:r>
      <w:r w:rsidRPr="00BE1E4C">
        <w:rPr>
          <w:rFonts w:ascii="Arial" w:hAnsi="Arial" w:cs="Arial"/>
          <w:lang w:val="en-US"/>
        </w:rPr>
        <w:tab/>
        <w:t xml:space="preserve">Mondejar-Parreño G, Callejo M, Barreira B, et al. miR-1 is increased in pulmonary hypertension and downregulates Kv1.5 channels in rat pulmonary arteries. </w:t>
      </w:r>
      <w:r w:rsidRPr="00BE1E4C">
        <w:rPr>
          <w:rFonts w:ascii="Arial" w:hAnsi="Arial" w:cs="Arial"/>
          <w:i/>
          <w:iCs/>
          <w:lang w:val="en-US"/>
        </w:rPr>
        <w:t>J Physiol (Lond)</w:t>
      </w:r>
      <w:r w:rsidRPr="00BE1E4C">
        <w:rPr>
          <w:rFonts w:ascii="Arial" w:hAnsi="Arial" w:cs="Arial"/>
          <w:lang w:val="en-US"/>
        </w:rPr>
        <w:t>. 2019;597(4):1185-1197. doi:10.1113/JP276054</w:t>
      </w:r>
    </w:p>
    <w:p w14:paraId="2EB76868" w14:textId="77777777" w:rsidR="00DD016C" w:rsidRPr="00CA375F" w:rsidRDefault="00DD016C" w:rsidP="00DD016C">
      <w:pPr>
        <w:pStyle w:val="Bibliography"/>
        <w:rPr>
          <w:rFonts w:ascii="Arial" w:hAnsi="Arial" w:cs="Arial"/>
          <w:lang w:val="es-ES"/>
        </w:rPr>
      </w:pPr>
      <w:r w:rsidRPr="00BE1E4C">
        <w:rPr>
          <w:rFonts w:ascii="Arial" w:hAnsi="Arial" w:cs="Arial"/>
          <w:lang w:val="en-US"/>
        </w:rPr>
        <w:lastRenderedPageBreak/>
        <w:t xml:space="preserve">11. </w:t>
      </w:r>
      <w:r w:rsidRPr="00BE1E4C">
        <w:rPr>
          <w:rFonts w:ascii="Arial" w:hAnsi="Arial" w:cs="Arial"/>
          <w:lang w:val="en-US"/>
        </w:rPr>
        <w:tab/>
        <w:t xml:space="preserve">Olschewski A, Veale EL, Nagy BM, et al. TASK-1 (KCNK3) channels in the lung: from cell biology to clinical implications. </w:t>
      </w:r>
      <w:r w:rsidRPr="00CA375F">
        <w:rPr>
          <w:rFonts w:ascii="Arial" w:hAnsi="Arial" w:cs="Arial"/>
          <w:i/>
          <w:iCs/>
          <w:lang w:val="es-ES"/>
        </w:rPr>
        <w:t>Eur Respir J</w:t>
      </w:r>
      <w:r w:rsidRPr="00CA375F">
        <w:rPr>
          <w:rFonts w:ascii="Arial" w:hAnsi="Arial" w:cs="Arial"/>
          <w:lang w:val="es-ES"/>
        </w:rPr>
        <w:t>. 2017;50(5). doi:10.1183/13993003.00754-2017</w:t>
      </w:r>
    </w:p>
    <w:p w14:paraId="4D2D2CAE"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12. </w:t>
      </w:r>
      <w:r w:rsidRPr="00CA375F">
        <w:rPr>
          <w:rFonts w:ascii="Arial" w:hAnsi="Arial" w:cs="Arial"/>
          <w:lang w:val="es-ES"/>
        </w:rPr>
        <w:tab/>
        <w:t xml:space="preserve">Morales-Cano D, Menendez C, Moreno E, et al. </w:t>
      </w:r>
      <w:r w:rsidRPr="00BE1E4C">
        <w:rPr>
          <w:rFonts w:ascii="Arial" w:hAnsi="Arial" w:cs="Arial"/>
          <w:lang w:val="en-US"/>
        </w:rPr>
        <w:t xml:space="preserve">The flavonoid quercetin reverses pulmonary hypertension in rats. </w:t>
      </w:r>
      <w:r w:rsidRPr="00BE1E4C">
        <w:rPr>
          <w:rFonts w:ascii="Arial" w:hAnsi="Arial" w:cs="Arial"/>
          <w:i/>
          <w:iCs/>
          <w:lang w:val="en-US"/>
        </w:rPr>
        <w:t>PLoS ONE</w:t>
      </w:r>
      <w:r w:rsidRPr="00BE1E4C">
        <w:rPr>
          <w:rFonts w:ascii="Arial" w:hAnsi="Arial" w:cs="Arial"/>
          <w:lang w:val="en-US"/>
        </w:rPr>
        <w:t>. 2014;9(12):e114492. doi:10.1371/journal.pone.0114492</w:t>
      </w:r>
    </w:p>
    <w:p w14:paraId="5917F350"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3. </w:t>
      </w:r>
      <w:r w:rsidRPr="00BE1E4C">
        <w:rPr>
          <w:rFonts w:ascii="Arial" w:hAnsi="Arial" w:cs="Arial"/>
          <w:lang w:val="en-US"/>
        </w:rPr>
        <w:tab/>
        <w:t xml:space="preserve">Yuan XJ, Wang J, Juhaszova M, Gaine SP, Rubin LJ. Attenuated K+ channel gene transcription in primary pulmonary hypertension. </w:t>
      </w:r>
      <w:r w:rsidRPr="00BE1E4C">
        <w:rPr>
          <w:rFonts w:ascii="Arial" w:hAnsi="Arial" w:cs="Arial"/>
          <w:i/>
          <w:iCs/>
          <w:lang w:val="en-US"/>
        </w:rPr>
        <w:t>Lancet</w:t>
      </w:r>
      <w:r w:rsidRPr="00BE1E4C">
        <w:rPr>
          <w:rFonts w:ascii="Arial" w:hAnsi="Arial" w:cs="Arial"/>
          <w:lang w:val="en-US"/>
        </w:rPr>
        <w:t>. 1998;351(9104):726-727. doi:10.1016/S0140-6736(05)78495-6</w:t>
      </w:r>
    </w:p>
    <w:p w14:paraId="06DE37AE"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4. </w:t>
      </w:r>
      <w:r w:rsidRPr="00BE1E4C">
        <w:rPr>
          <w:rFonts w:ascii="Arial" w:hAnsi="Arial" w:cs="Arial"/>
          <w:lang w:val="en-US"/>
        </w:rPr>
        <w:tab/>
        <w:t xml:space="preserve">Yuan XJ, Wang J, Juhaszova M, Golovina VA, Rubin LJ. Molecular basis and function of voltage-gated K+ channels in pulmonary arterial smooth muscle cells. </w:t>
      </w:r>
      <w:r w:rsidRPr="00BE1E4C">
        <w:rPr>
          <w:rFonts w:ascii="Arial" w:hAnsi="Arial" w:cs="Arial"/>
          <w:i/>
          <w:iCs/>
          <w:lang w:val="en-US"/>
        </w:rPr>
        <w:t>Am J Physiol</w:t>
      </w:r>
      <w:r w:rsidRPr="00BE1E4C">
        <w:rPr>
          <w:rFonts w:ascii="Arial" w:hAnsi="Arial" w:cs="Arial"/>
          <w:lang w:val="en-US"/>
        </w:rPr>
        <w:t>. 1998;274(4):L621-635. doi:10.1152/ajplung.1998.274.4.L621</w:t>
      </w:r>
    </w:p>
    <w:p w14:paraId="160ACC1B"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5. </w:t>
      </w:r>
      <w:r w:rsidRPr="00BE1E4C">
        <w:rPr>
          <w:rFonts w:ascii="Arial" w:hAnsi="Arial" w:cs="Arial"/>
          <w:lang w:val="en-US"/>
        </w:rPr>
        <w:tab/>
        <w:t xml:space="preserve">Wang J, Juhaszova M, Rubin LJ, Yuan XJ. Hypoxia inhibits gene expression of voltage-gated K+ channel alpha subunits in pulmonary artery smooth muscle cells. </w:t>
      </w:r>
      <w:r w:rsidRPr="00BE1E4C">
        <w:rPr>
          <w:rFonts w:ascii="Arial" w:hAnsi="Arial" w:cs="Arial"/>
          <w:i/>
          <w:iCs/>
          <w:lang w:val="en-US"/>
        </w:rPr>
        <w:t>J Clin Invest</w:t>
      </w:r>
      <w:r w:rsidRPr="00BE1E4C">
        <w:rPr>
          <w:rFonts w:ascii="Arial" w:hAnsi="Arial" w:cs="Arial"/>
          <w:lang w:val="en-US"/>
        </w:rPr>
        <w:t>. 1997;100(9):2347-2353. doi:10.1172/JCI119774</w:t>
      </w:r>
    </w:p>
    <w:p w14:paraId="3744DCA2"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6. </w:t>
      </w:r>
      <w:r w:rsidRPr="00BE1E4C">
        <w:rPr>
          <w:rFonts w:ascii="Arial" w:hAnsi="Arial" w:cs="Arial"/>
          <w:lang w:val="en-US"/>
        </w:rPr>
        <w:tab/>
        <w:t xml:space="preserve">Barrese V, Stott JB, Greenwood IA. KCNQ-Encoded Potassium Channels as Therapeutic Targets. </w:t>
      </w:r>
      <w:r w:rsidRPr="00BE1E4C">
        <w:rPr>
          <w:rFonts w:ascii="Arial" w:hAnsi="Arial" w:cs="Arial"/>
          <w:i/>
          <w:iCs/>
          <w:lang w:val="en-US"/>
        </w:rPr>
        <w:t>Annu Rev Pharmacol Toxicol</w:t>
      </w:r>
      <w:r w:rsidRPr="00BE1E4C">
        <w:rPr>
          <w:rFonts w:ascii="Arial" w:hAnsi="Arial" w:cs="Arial"/>
          <w:lang w:val="en-US"/>
        </w:rPr>
        <w:t>. 2018;58:625-648. doi:10.1146/annurev-pharmtox-010617-052912</w:t>
      </w:r>
    </w:p>
    <w:p w14:paraId="67D10EDD"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7. </w:t>
      </w:r>
      <w:r w:rsidRPr="00BE1E4C">
        <w:rPr>
          <w:rFonts w:ascii="Arial" w:hAnsi="Arial" w:cs="Arial"/>
          <w:lang w:val="en-US"/>
        </w:rPr>
        <w:tab/>
        <w:t xml:space="preserve">Barrese V, Stott JB, Figueiredo HB, et al. Angiotensin II Promotes KV7.4 Channels Degradation Through Reduced Interaction With HSP90 (Heat Shock Protein 90). </w:t>
      </w:r>
      <w:r w:rsidRPr="00BE1E4C">
        <w:rPr>
          <w:rFonts w:ascii="Arial" w:hAnsi="Arial" w:cs="Arial"/>
          <w:i/>
          <w:iCs/>
          <w:lang w:val="en-US"/>
        </w:rPr>
        <w:t>Hypertension</w:t>
      </w:r>
      <w:r w:rsidRPr="00BE1E4C">
        <w:rPr>
          <w:rFonts w:ascii="Arial" w:hAnsi="Arial" w:cs="Arial"/>
          <w:lang w:val="en-US"/>
        </w:rPr>
        <w:t>. 2018;71(6):1091-1100. doi:10.1161/HYPERTENSIONAHA.118.11116</w:t>
      </w:r>
    </w:p>
    <w:p w14:paraId="5A341039"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8. </w:t>
      </w:r>
      <w:r w:rsidRPr="00BE1E4C">
        <w:rPr>
          <w:rFonts w:ascii="Arial" w:hAnsi="Arial" w:cs="Arial"/>
          <w:lang w:val="en-US"/>
        </w:rPr>
        <w:tab/>
        <w:t xml:space="preserve">Mackie AR, Byron KL. Cardiovascular KCNQ (Kv7) potassium channels: physiological regulators and new targets for therapeutic intervention. </w:t>
      </w:r>
      <w:r w:rsidRPr="00BE1E4C">
        <w:rPr>
          <w:rFonts w:ascii="Arial" w:hAnsi="Arial" w:cs="Arial"/>
          <w:i/>
          <w:iCs/>
          <w:lang w:val="en-US"/>
        </w:rPr>
        <w:t>Mol Pharmacol</w:t>
      </w:r>
      <w:r w:rsidRPr="00BE1E4C">
        <w:rPr>
          <w:rFonts w:ascii="Arial" w:hAnsi="Arial" w:cs="Arial"/>
          <w:lang w:val="en-US"/>
        </w:rPr>
        <w:t>. 2008;74(5):1171-1179. doi:10.1124/mol.108.049825</w:t>
      </w:r>
    </w:p>
    <w:p w14:paraId="1A5F2FAE"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19. </w:t>
      </w:r>
      <w:r w:rsidRPr="00BE1E4C">
        <w:rPr>
          <w:rFonts w:ascii="Arial" w:hAnsi="Arial" w:cs="Arial"/>
          <w:lang w:val="en-US"/>
        </w:rPr>
        <w:tab/>
        <w:t xml:space="preserve">Yeung SYM, Pucovský V, Moffatt JD, et al. Molecular expression and pharmacological identification of a role for K(v)7 channels in murine vascular reactivity. </w:t>
      </w:r>
      <w:r w:rsidRPr="00BE1E4C">
        <w:rPr>
          <w:rFonts w:ascii="Arial" w:hAnsi="Arial" w:cs="Arial"/>
          <w:i/>
          <w:iCs/>
          <w:lang w:val="en-US"/>
        </w:rPr>
        <w:t>Br J Pharmacol</w:t>
      </w:r>
      <w:r w:rsidRPr="00BE1E4C">
        <w:rPr>
          <w:rFonts w:ascii="Arial" w:hAnsi="Arial" w:cs="Arial"/>
          <w:lang w:val="en-US"/>
        </w:rPr>
        <w:t>. 2007;151(6):758-770. doi:10.1038/sj.bjp.0707284</w:t>
      </w:r>
    </w:p>
    <w:p w14:paraId="50B4D8F0"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20. </w:t>
      </w:r>
      <w:r w:rsidRPr="00BE1E4C">
        <w:rPr>
          <w:rFonts w:ascii="Arial" w:hAnsi="Arial" w:cs="Arial"/>
          <w:lang w:val="en-US"/>
        </w:rPr>
        <w:tab/>
        <w:t xml:space="preserve">Chadha PS, Jepps TA, Carr G, et al. Contribution of kv7.4/kv7.5 heteromers to intrinsic and calcitonin gene-related peptide-induced cerebral reactivity. </w:t>
      </w:r>
      <w:r w:rsidRPr="00BE1E4C">
        <w:rPr>
          <w:rFonts w:ascii="Arial" w:hAnsi="Arial" w:cs="Arial"/>
          <w:i/>
          <w:iCs/>
          <w:lang w:val="en-US"/>
        </w:rPr>
        <w:t>Arterioscler Thromb Vasc Biol</w:t>
      </w:r>
      <w:r w:rsidRPr="00BE1E4C">
        <w:rPr>
          <w:rFonts w:ascii="Arial" w:hAnsi="Arial" w:cs="Arial"/>
          <w:lang w:val="en-US"/>
        </w:rPr>
        <w:t>. 2014;34(4):887-893. doi:10.1161/ATVBAHA.114.303405</w:t>
      </w:r>
    </w:p>
    <w:p w14:paraId="44F347E7"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21. </w:t>
      </w:r>
      <w:r w:rsidRPr="00BE1E4C">
        <w:rPr>
          <w:rFonts w:ascii="Arial" w:hAnsi="Arial" w:cs="Arial"/>
          <w:lang w:val="en-US"/>
        </w:rPr>
        <w:tab/>
        <w:t xml:space="preserve">Robbins J. KCNQ potassium channels: physiology, pathophysiology, and pharmacology. </w:t>
      </w:r>
      <w:r w:rsidRPr="00BE1E4C">
        <w:rPr>
          <w:rFonts w:ascii="Arial" w:hAnsi="Arial" w:cs="Arial"/>
          <w:i/>
          <w:iCs/>
          <w:lang w:val="en-US"/>
        </w:rPr>
        <w:t>Pharmacol Ther</w:t>
      </w:r>
      <w:r w:rsidRPr="00BE1E4C">
        <w:rPr>
          <w:rFonts w:ascii="Arial" w:hAnsi="Arial" w:cs="Arial"/>
          <w:lang w:val="en-US"/>
        </w:rPr>
        <w:t>. 2001;90(1):1-19. doi:10.1016/s0163-7258(01)00116-4</w:t>
      </w:r>
    </w:p>
    <w:p w14:paraId="441A4528"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22. </w:t>
      </w:r>
      <w:r w:rsidRPr="00BE1E4C">
        <w:rPr>
          <w:rFonts w:ascii="Arial" w:hAnsi="Arial" w:cs="Arial"/>
          <w:lang w:val="en-US"/>
        </w:rPr>
        <w:tab/>
        <w:t xml:space="preserve">Stott JB, Barrese V, Suresh M, Masoodi S, Greenwood IA. Investigating the Role of G Protein βγ in Kv7-Dependent Relaxations of the Rat Vasculature. </w:t>
      </w:r>
      <w:r w:rsidRPr="00BE1E4C">
        <w:rPr>
          <w:rFonts w:ascii="Arial" w:hAnsi="Arial" w:cs="Arial"/>
          <w:i/>
          <w:iCs/>
          <w:lang w:val="en-US"/>
        </w:rPr>
        <w:t>Arterioscler Thromb Vasc Biol</w:t>
      </w:r>
      <w:r w:rsidRPr="00BE1E4C">
        <w:rPr>
          <w:rFonts w:ascii="Arial" w:hAnsi="Arial" w:cs="Arial"/>
          <w:lang w:val="en-US"/>
        </w:rPr>
        <w:t>. 2018;38(9):2091-2102. doi:10.1161/ATVBAHA.118.311360</w:t>
      </w:r>
    </w:p>
    <w:p w14:paraId="3EDBDA03" w14:textId="77777777" w:rsidR="00DD016C" w:rsidRPr="00CA375F" w:rsidRDefault="00DD016C" w:rsidP="00DD016C">
      <w:pPr>
        <w:pStyle w:val="Bibliography"/>
        <w:rPr>
          <w:rFonts w:ascii="Arial" w:hAnsi="Arial" w:cs="Arial"/>
          <w:lang w:val="es-ES"/>
        </w:rPr>
      </w:pPr>
      <w:r w:rsidRPr="00BE1E4C">
        <w:rPr>
          <w:rFonts w:ascii="Arial" w:hAnsi="Arial" w:cs="Arial"/>
          <w:lang w:val="en-US"/>
        </w:rPr>
        <w:lastRenderedPageBreak/>
        <w:t xml:space="preserve">23. </w:t>
      </w:r>
      <w:r w:rsidRPr="00BE1E4C">
        <w:rPr>
          <w:rFonts w:ascii="Arial" w:hAnsi="Arial" w:cs="Arial"/>
          <w:lang w:val="en-US"/>
        </w:rPr>
        <w:tab/>
        <w:t xml:space="preserve">Chadha PS, Zunke F, Zhu H-L, et al. Reduced KCNQ4-encoded voltage-dependent potassium channel activity underlies impaired β-adrenoceptor-mediated relaxation of renal arteries in hypertension. </w:t>
      </w:r>
      <w:r w:rsidRPr="00CA375F">
        <w:rPr>
          <w:rFonts w:ascii="Arial" w:hAnsi="Arial" w:cs="Arial"/>
          <w:i/>
          <w:iCs/>
          <w:lang w:val="es-ES"/>
        </w:rPr>
        <w:t>Hypertension</w:t>
      </w:r>
      <w:r w:rsidRPr="00CA375F">
        <w:rPr>
          <w:rFonts w:ascii="Arial" w:hAnsi="Arial" w:cs="Arial"/>
          <w:lang w:val="es-ES"/>
        </w:rPr>
        <w:t>. 2012;59(4):877-884. doi:10.1161/HYPERTENSIONAHA.111.187427</w:t>
      </w:r>
    </w:p>
    <w:p w14:paraId="13476DB3"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24. </w:t>
      </w:r>
      <w:r w:rsidRPr="00CA375F">
        <w:rPr>
          <w:rFonts w:ascii="Arial" w:hAnsi="Arial" w:cs="Arial"/>
          <w:lang w:val="es-ES"/>
        </w:rPr>
        <w:tab/>
        <w:t xml:space="preserve">Mondéjar-Parreño G, Moral-Sanz J, Barreira B, et al. </w:t>
      </w:r>
      <w:r w:rsidRPr="00BE1E4C">
        <w:rPr>
          <w:rFonts w:ascii="Arial" w:hAnsi="Arial" w:cs="Arial"/>
          <w:lang w:val="en-US"/>
        </w:rPr>
        <w:t xml:space="preserve">Activation of Kv 7 channels as a novel mechanism for NO/cGMP-induced pulmonary vasodilation. </w:t>
      </w:r>
      <w:r w:rsidRPr="00BE1E4C">
        <w:rPr>
          <w:rFonts w:ascii="Arial" w:hAnsi="Arial" w:cs="Arial"/>
          <w:i/>
          <w:iCs/>
          <w:lang w:val="en-US"/>
        </w:rPr>
        <w:t>Br J Pharmacol</w:t>
      </w:r>
      <w:r w:rsidRPr="00BE1E4C">
        <w:rPr>
          <w:rFonts w:ascii="Arial" w:hAnsi="Arial" w:cs="Arial"/>
          <w:lang w:val="en-US"/>
        </w:rPr>
        <w:t>. 2019;176(13):2131-2145. doi:10.1111/bph.14662</w:t>
      </w:r>
    </w:p>
    <w:p w14:paraId="36481FE1"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25. </w:t>
      </w:r>
      <w:r w:rsidRPr="00BE1E4C">
        <w:rPr>
          <w:rFonts w:ascii="Arial" w:hAnsi="Arial" w:cs="Arial"/>
          <w:lang w:val="en-US"/>
        </w:rPr>
        <w:tab/>
        <w:t xml:space="preserve">Mani BK, Robakowski C, Brueggemann LI, et al. Kv7.5 Potassium Channel Subunits Are the Primary Targets for PKA-Dependent Enhancement of Vascular Smooth Muscle Kv7 Currents. </w:t>
      </w:r>
      <w:r w:rsidRPr="00BE1E4C">
        <w:rPr>
          <w:rFonts w:ascii="Arial" w:hAnsi="Arial" w:cs="Arial"/>
          <w:i/>
          <w:iCs/>
          <w:lang w:val="en-US"/>
        </w:rPr>
        <w:t>Mol Pharmacol</w:t>
      </w:r>
      <w:r w:rsidRPr="00BE1E4C">
        <w:rPr>
          <w:rFonts w:ascii="Arial" w:hAnsi="Arial" w:cs="Arial"/>
          <w:lang w:val="en-US"/>
        </w:rPr>
        <w:t>. 2016;89(3):323-334. doi:10.1124/mol.115.101758</w:t>
      </w:r>
    </w:p>
    <w:p w14:paraId="07FBC8E4"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26. </w:t>
      </w:r>
      <w:r w:rsidRPr="00BE1E4C">
        <w:rPr>
          <w:rFonts w:ascii="Arial" w:hAnsi="Arial" w:cs="Arial"/>
          <w:lang w:val="en-US"/>
        </w:rPr>
        <w:tab/>
        <w:t xml:space="preserve">Brueggemann LI, Mackie AR, Cribbs LL, et al. Differential protein kinase C-dependent modulation of Kv7.4 and Kv7.5 subunits of vascular Kv7 channels. </w:t>
      </w:r>
      <w:r w:rsidRPr="00BE1E4C">
        <w:rPr>
          <w:rFonts w:ascii="Arial" w:hAnsi="Arial" w:cs="Arial"/>
          <w:i/>
          <w:iCs/>
          <w:lang w:val="en-US"/>
        </w:rPr>
        <w:t>J Biol Chem</w:t>
      </w:r>
      <w:r w:rsidRPr="00BE1E4C">
        <w:rPr>
          <w:rFonts w:ascii="Arial" w:hAnsi="Arial" w:cs="Arial"/>
          <w:lang w:val="en-US"/>
        </w:rPr>
        <w:t>. 2014;289(4):2099-2111. doi:10.1074/jbc.M113.527820</w:t>
      </w:r>
    </w:p>
    <w:p w14:paraId="6156979C" w14:textId="77777777" w:rsidR="00DD016C" w:rsidRPr="00CA375F" w:rsidRDefault="00DD016C" w:rsidP="00DD016C">
      <w:pPr>
        <w:pStyle w:val="Bibliography"/>
        <w:rPr>
          <w:rFonts w:ascii="Arial" w:hAnsi="Arial" w:cs="Arial"/>
          <w:lang w:val="es-ES"/>
        </w:rPr>
      </w:pPr>
      <w:r w:rsidRPr="00BE1E4C">
        <w:rPr>
          <w:rFonts w:ascii="Arial" w:hAnsi="Arial" w:cs="Arial"/>
          <w:lang w:val="en-US"/>
        </w:rPr>
        <w:t xml:space="preserve">27. </w:t>
      </w:r>
      <w:r w:rsidRPr="00BE1E4C">
        <w:rPr>
          <w:rFonts w:ascii="Arial" w:hAnsi="Arial" w:cs="Arial"/>
          <w:lang w:val="en-US"/>
        </w:rPr>
        <w:tab/>
        <w:t xml:space="preserve">Ng FL, Davis AJ, Jepps TA, et al. Expression and function of the K+ channel KCNQ genes in human arteries. </w:t>
      </w:r>
      <w:r w:rsidRPr="00CA375F">
        <w:rPr>
          <w:rFonts w:ascii="Arial" w:hAnsi="Arial" w:cs="Arial"/>
          <w:i/>
          <w:iCs/>
          <w:lang w:val="es-ES"/>
        </w:rPr>
        <w:t>Br J Pharmacol</w:t>
      </w:r>
      <w:r w:rsidRPr="00CA375F">
        <w:rPr>
          <w:rFonts w:ascii="Arial" w:hAnsi="Arial" w:cs="Arial"/>
          <w:lang w:val="es-ES"/>
        </w:rPr>
        <w:t>. 2011;162(1):42-53. doi:10.1111/j.1476-5381.2010.01027.x</w:t>
      </w:r>
    </w:p>
    <w:p w14:paraId="52033222"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28. </w:t>
      </w:r>
      <w:r w:rsidRPr="00CA375F">
        <w:rPr>
          <w:rFonts w:ascii="Arial" w:hAnsi="Arial" w:cs="Arial"/>
          <w:lang w:val="es-ES"/>
        </w:rPr>
        <w:tab/>
        <w:t xml:space="preserve">Fosmo AL, Skraastad ØB. </w:t>
      </w:r>
      <w:r w:rsidRPr="00BE1E4C">
        <w:rPr>
          <w:rFonts w:ascii="Arial" w:hAnsi="Arial" w:cs="Arial"/>
          <w:lang w:val="en-US"/>
        </w:rPr>
        <w:t xml:space="preserve">The Kv7 Channel and Cardiovascular Risk Factors. </w:t>
      </w:r>
      <w:r w:rsidRPr="00BE1E4C">
        <w:rPr>
          <w:rFonts w:ascii="Arial" w:hAnsi="Arial" w:cs="Arial"/>
          <w:i/>
          <w:iCs/>
          <w:lang w:val="en-US"/>
        </w:rPr>
        <w:t>Front Cardiovasc Med</w:t>
      </w:r>
      <w:r w:rsidRPr="00BE1E4C">
        <w:rPr>
          <w:rFonts w:ascii="Arial" w:hAnsi="Arial" w:cs="Arial"/>
          <w:lang w:val="en-US"/>
        </w:rPr>
        <w:t>. 2017;4. doi:10.3389/fcvm.2017.00075</w:t>
      </w:r>
    </w:p>
    <w:p w14:paraId="5FA722DC" w14:textId="77777777" w:rsidR="00DD016C" w:rsidRPr="00CA375F" w:rsidRDefault="00DD016C" w:rsidP="00DD016C">
      <w:pPr>
        <w:pStyle w:val="Bibliography"/>
        <w:rPr>
          <w:rFonts w:ascii="Arial" w:hAnsi="Arial" w:cs="Arial"/>
          <w:lang w:val="es-ES"/>
        </w:rPr>
      </w:pPr>
      <w:r w:rsidRPr="00BE1E4C">
        <w:rPr>
          <w:rFonts w:ascii="Arial" w:hAnsi="Arial" w:cs="Arial"/>
          <w:lang w:val="en-US"/>
        </w:rPr>
        <w:t xml:space="preserve">29. </w:t>
      </w:r>
      <w:r w:rsidRPr="00BE1E4C">
        <w:rPr>
          <w:rFonts w:ascii="Arial" w:hAnsi="Arial" w:cs="Arial"/>
          <w:lang w:val="en-US"/>
        </w:rPr>
        <w:tab/>
        <w:t xml:space="preserve">Jepps TA, Olesen SP, Greenwood IA, Dalsgaard T. Molecular and functional characterization of Kv7 channels in penile arteries and corpus cavernosum of healthy and metabolic syndrome rats. </w:t>
      </w:r>
      <w:r w:rsidRPr="00CA375F">
        <w:rPr>
          <w:rFonts w:ascii="Arial" w:hAnsi="Arial" w:cs="Arial"/>
          <w:i/>
          <w:iCs/>
          <w:lang w:val="es-ES"/>
        </w:rPr>
        <w:t>Br J Pharmacol</w:t>
      </w:r>
      <w:r w:rsidRPr="00CA375F">
        <w:rPr>
          <w:rFonts w:ascii="Arial" w:hAnsi="Arial" w:cs="Arial"/>
          <w:lang w:val="es-ES"/>
        </w:rPr>
        <w:t>. 2016;173(9):1478-1490. doi:10.1111/bph.13444</w:t>
      </w:r>
    </w:p>
    <w:p w14:paraId="29F129F7" w14:textId="77777777" w:rsidR="00DD016C" w:rsidRPr="00CA375F" w:rsidRDefault="00DD016C" w:rsidP="00DD016C">
      <w:pPr>
        <w:pStyle w:val="Bibliography"/>
        <w:rPr>
          <w:rFonts w:ascii="Arial" w:hAnsi="Arial" w:cs="Arial"/>
          <w:lang w:val="es-ES"/>
        </w:rPr>
      </w:pPr>
      <w:r w:rsidRPr="00CA375F">
        <w:rPr>
          <w:rFonts w:ascii="Arial" w:hAnsi="Arial" w:cs="Arial"/>
          <w:lang w:val="es-ES"/>
        </w:rPr>
        <w:t xml:space="preserve">30. </w:t>
      </w:r>
      <w:r w:rsidRPr="00CA375F">
        <w:rPr>
          <w:rFonts w:ascii="Arial" w:hAnsi="Arial" w:cs="Arial"/>
          <w:lang w:val="es-ES"/>
        </w:rPr>
        <w:tab/>
        <w:t xml:space="preserve">Morales-Cano D, Moreno L, Barreira B, et al. </w:t>
      </w:r>
      <w:r w:rsidRPr="00BE1E4C">
        <w:rPr>
          <w:rFonts w:ascii="Arial" w:hAnsi="Arial" w:cs="Arial"/>
          <w:lang w:val="en-US"/>
        </w:rPr>
        <w:t xml:space="preserve">Kv7 channels critically determine coronary artery reactivity: left-right differences and down-regulation by hyperglycaemia. </w:t>
      </w:r>
      <w:r w:rsidRPr="00CA375F">
        <w:rPr>
          <w:rFonts w:ascii="Arial" w:hAnsi="Arial" w:cs="Arial"/>
          <w:i/>
          <w:iCs/>
          <w:lang w:val="es-ES"/>
        </w:rPr>
        <w:t>Cardiovasc Res</w:t>
      </w:r>
      <w:r w:rsidRPr="00CA375F">
        <w:rPr>
          <w:rFonts w:ascii="Arial" w:hAnsi="Arial" w:cs="Arial"/>
          <w:lang w:val="es-ES"/>
        </w:rPr>
        <w:t>. 2015;106(1):98-108. doi:10.1093/cvr/cvv020</w:t>
      </w:r>
    </w:p>
    <w:p w14:paraId="23E3AC9E"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31. </w:t>
      </w:r>
      <w:r w:rsidRPr="00CA375F">
        <w:rPr>
          <w:rFonts w:ascii="Arial" w:hAnsi="Arial" w:cs="Arial"/>
          <w:lang w:val="es-ES"/>
        </w:rPr>
        <w:tab/>
        <w:t xml:space="preserve">Nieves-Cintrón M, Syed AU, Nystoriak MA, Navedo MF. </w:t>
      </w:r>
      <w:r w:rsidRPr="00BE1E4C">
        <w:rPr>
          <w:rFonts w:ascii="Arial" w:hAnsi="Arial" w:cs="Arial"/>
          <w:lang w:val="en-US"/>
        </w:rPr>
        <w:t xml:space="preserve">Regulation of voltage-gated potassium channels in vascular smooth muscle during hypertension and metabolic disorders. </w:t>
      </w:r>
      <w:r w:rsidRPr="00BE1E4C">
        <w:rPr>
          <w:rFonts w:ascii="Arial" w:hAnsi="Arial" w:cs="Arial"/>
          <w:i/>
          <w:iCs/>
          <w:lang w:val="en-US"/>
        </w:rPr>
        <w:t>Microcirculation</w:t>
      </w:r>
      <w:r w:rsidRPr="00BE1E4C">
        <w:rPr>
          <w:rFonts w:ascii="Arial" w:hAnsi="Arial" w:cs="Arial"/>
          <w:lang w:val="en-US"/>
        </w:rPr>
        <w:t>. 2018;25(1). doi:10.1111/micc.12423</w:t>
      </w:r>
    </w:p>
    <w:p w14:paraId="7061F29A"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32. </w:t>
      </w:r>
      <w:r w:rsidRPr="00BE1E4C">
        <w:rPr>
          <w:rFonts w:ascii="Arial" w:hAnsi="Arial" w:cs="Arial"/>
          <w:lang w:val="en-US"/>
        </w:rPr>
        <w:tab/>
        <w:t xml:space="preserve">Khanamiri S, Soltysinska E, Jepps TA, et al. Contribution of Kv7 channels to basal coronary flow and active response to ischemia. </w:t>
      </w:r>
      <w:r w:rsidRPr="00BE1E4C">
        <w:rPr>
          <w:rFonts w:ascii="Arial" w:hAnsi="Arial" w:cs="Arial"/>
          <w:i/>
          <w:iCs/>
          <w:lang w:val="en-US"/>
        </w:rPr>
        <w:t>Hypertension</w:t>
      </w:r>
      <w:r w:rsidRPr="00BE1E4C">
        <w:rPr>
          <w:rFonts w:ascii="Arial" w:hAnsi="Arial" w:cs="Arial"/>
          <w:lang w:val="en-US"/>
        </w:rPr>
        <w:t>. 2013;62(6):1090-1097. doi:10.1161/HYPERTENSIONAHA.113.01244</w:t>
      </w:r>
    </w:p>
    <w:p w14:paraId="78A4E98A"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33. </w:t>
      </w:r>
      <w:r w:rsidRPr="00BE1E4C">
        <w:rPr>
          <w:rFonts w:ascii="Arial" w:hAnsi="Arial" w:cs="Arial"/>
          <w:lang w:val="en-US"/>
        </w:rPr>
        <w:tab/>
        <w:t xml:space="preserve">Haick JM, Byron KL. Novel treatment strategies for smooth muscle disorders: Targeting Kv7 potassium channels. </w:t>
      </w:r>
      <w:r w:rsidRPr="00BE1E4C">
        <w:rPr>
          <w:rFonts w:ascii="Arial" w:hAnsi="Arial" w:cs="Arial"/>
          <w:i/>
          <w:iCs/>
          <w:lang w:val="en-US"/>
        </w:rPr>
        <w:t>Pharmacol Ther</w:t>
      </w:r>
      <w:r w:rsidRPr="00BE1E4C">
        <w:rPr>
          <w:rFonts w:ascii="Arial" w:hAnsi="Arial" w:cs="Arial"/>
          <w:lang w:val="en-US"/>
        </w:rPr>
        <w:t>. 2016;165:14-25. doi:10.1016/j.pharmthera.2016.05.002</w:t>
      </w:r>
    </w:p>
    <w:p w14:paraId="69A04D0A"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34. </w:t>
      </w:r>
      <w:r w:rsidRPr="00BE1E4C">
        <w:rPr>
          <w:rFonts w:ascii="Arial" w:hAnsi="Arial" w:cs="Arial"/>
          <w:lang w:val="en-US"/>
        </w:rPr>
        <w:tab/>
        <w:t xml:space="preserve">Joshi S, Sedivy V, Hodyc D, Herget J, Gurney AM. KCNQ modulators reveal a key role for KCNQ potassium channels in regulating the tone of rat pulmonary artery smooth muscle. </w:t>
      </w:r>
      <w:r w:rsidRPr="00BE1E4C">
        <w:rPr>
          <w:rFonts w:ascii="Arial" w:hAnsi="Arial" w:cs="Arial"/>
          <w:i/>
          <w:iCs/>
          <w:lang w:val="en-US"/>
        </w:rPr>
        <w:t>J Pharmacol Exp Ther</w:t>
      </w:r>
      <w:r w:rsidRPr="00BE1E4C">
        <w:rPr>
          <w:rFonts w:ascii="Arial" w:hAnsi="Arial" w:cs="Arial"/>
          <w:lang w:val="en-US"/>
        </w:rPr>
        <w:t>. 2009;329(1):368-376. doi:10.1124/jpet.108.147785</w:t>
      </w:r>
    </w:p>
    <w:p w14:paraId="45B866DA" w14:textId="77777777" w:rsidR="00DD016C" w:rsidRPr="00BE1E4C" w:rsidRDefault="00DD016C" w:rsidP="00DD016C">
      <w:pPr>
        <w:pStyle w:val="Bibliography"/>
        <w:rPr>
          <w:rFonts w:ascii="Arial" w:hAnsi="Arial" w:cs="Arial"/>
          <w:lang w:val="en-US"/>
        </w:rPr>
      </w:pPr>
      <w:r w:rsidRPr="00BE1E4C">
        <w:rPr>
          <w:rFonts w:ascii="Arial" w:hAnsi="Arial" w:cs="Arial"/>
          <w:lang w:val="en-US"/>
        </w:rPr>
        <w:lastRenderedPageBreak/>
        <w:t xml:space="preserve">35. </w:t>
      </w:r>
      <w:r w:rsidRPr="00BE1E4C">
        <w:rPr>
          <w:rFonts w:ascii="Arial" w:hAnsi="Arial" w:cs="Arial"/>
          <w:lang w:val="en-US"/>
        </w:rPr>
        <w:tab/>
        <w:t xml:space="preserve">Sedivy V, Joshi S, Ghaly Y, et al. Role of Kv7 channels in responses of the pulmonary circulation to hypoxia. </w:t>
      </w:r>
      <w:r w:rsidRPr="00BE1E4C">
        <w:rPr>
          <w:rFonts w:ascii="Arial" w:hAnsi="Arial" w:cs="Arial"/>
          <w:i/>
          <w:iCs/>
          <w:lang w:val="en-US"/>
        </w:rPr>
        <w:t>Am J Physiol Lung Cell Mol Physiol</w:t>
      </w:r>
      <w:r w:rsidRPr="00BE1E4C">
        <w:rPr>
          <w:rFonts w:ascii="Arial" w:hAnsi="Arial" w:cs="Arial"/>
          <w:lang w:val="en-US"/>
        </w:rPr>
        <w:t>. 2015;308(1):L48-57. doi:10.1152/ajplung.00362.2013</w:t>
      </w:r>
    </w:p>
    <w:p w14:paraId="4E4E9A74"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36. </w:t>
      </w:r>
      <w:r w:rsidRPr="00BE1E4C">
        <w:rPr>
          <w:rFonts w:ascii="Arial" w:hAnsi="Arial" w:cs="Arial"/>
          <w:lang w:val="en-US"/>
        </w:rPr>
        <w:tab/>
        <w:t xml:space="preserve">Morecroft I, Murray A, Nilsen M, Gurney AM, MacLean MR. Treatment with the Kv7 potassium channel activator flupirtine is beneficial in two independent mouse models of pulmonary hypertension. </w:t>
      </w:r>
      <w:r w:rsidRPr="00BE1E4C">
        <w:rPr>
          <w:rFonts w:ascii="Arial" w:hAnsi="Arial" w:cs="Arial"/>
          <w:i/>
          <w:iCs/>
          <w:lang w:val="en-US"/>
        </w:rPr>
        <w:t>Br J Pharmacol</w:t>
      </w:r>
      <w:r w:rsidRPr="00BE1E4C">
        <w:rPr>
          <w:rFonts w:ascii="Arial" w:hAnsi="Arial" w:cs="Arial"/>
          <w:lang w:val="en-US"/>
        </w:rPr>
        <w:t>. 2009;157(7):1241-1249. doi:10.1111/j.1476-5381.2009.00283.x</w:t>
      </w:r>
    </w:p>
    <w:p w14:paraId="38882524" w14:textId="77777777" w:rsidR="00DD016C" w:rsidRPr="00CA375F" w:rsidRDefault="00DD016C" w:rsidP="00DD016C">
      <w:pPr>
        <w:pStyle w:val="Bibliography"/>
        <w:rPr>
          <w:rFonts w:ascii="Arial" w:hAnsi="Arial" w:cs="Arial"/>
          <w:lang w:val="es-ES"/>
        </w:rPr>
      </w:pPr>
      <w:r w:rsidRPr="00BE1E4C">
        <w:rPr>
          <w:rFonts w:ascii="Arial" w:hAnsi="Arial" w:cs="Arial"/>
          <w:lang w:val="en-US"/>
        </w:rPr>
        <w:t xml:space="preserve">37. </w:t>
      </w:r>
      <w:r w:rsidRPr="00BE1E4C">
        <w:rPr>
          <w:rFonts w:ascii="Arial" w:hAnsi="Arial" w:cs="Arial"/>
          <w:lang w:val="en-US"/>
        </w:rPr>
        <w:tab/>
        <w:t>Li S-S, Ran Y-J, Zhang D-D, Li S-Z, Zhu D. MicroRNA-190 regulates hypoxic pulmonary vasoconstriction by targeting a voltage-gated K</w:t>
      </w:r>
      <w:r w:rsidRPr="00BE1E4C">
        <w:rPr>
          <w:rFonts w:ascii="Arial" w:hAnsi="Arial" w:cs="Arial"/>
          <w:vertAlign w:val="superscript"/>
          <w:lang w:val="en-US"/>
        </w:rPr>
        <w:t>+</w:t>
      </w:r>
      <w:r w:rsidRPr="00BE1E4C">
        <w:rPr>
          <w:rFonts w:ascii="Arial" w:hAnsi="Arial" w:cs="Arial"/>
          <w:lang w:val="en-US"/>
        </w:rPr>
        <w:t xml:space="preserve"> channel in arterial smooth muscle cells. </w:t>
      </w:r>
      <w:r w:rsidRPr="00CA375F">
        <w:rPr>
          <w:rFonts w:ascii="Arial" w:hAnsi="Arial" w:cs="Arial"/>
          <w:i/>
          <w:iCs/>
          <w:lang w:val="es-ES"/>
        </w:rPr>
        <w:t>J Cell Biochem</w:t>
      </w:r>
      <w:r w:rsidRPr="00CA375F">
        <w:rPr>
          <w:rFonts w:ascii="Arial" w:hAnsi="Arial" w:cs="Arial"/>
          <w:lang w:val="es-ES"/>
        </w:rPr>
        <w:t>. 2014;115(6):1196-1205. doi:10.1002/jcb.24771</w:t>
      </w:r>
    </w:p>
    <w:p w14:paraId="5A05971D"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38. </w:t>
      </w:r>
      <w:r w:rsidRPr="00CA375F">
        <w:rPr>
          <w:rFonts w:ascii="Arial" w:hAnsi="Arial" w:cs="Arial"/>
          <w:lang w:val="es-ES"/>
        </w:rPr>
        <w:tab/>
        <w:t xml:space="preserve">Mondejar-Parreño G, Morales-Cano D, Barreira B, et al. </w:t>
      </w:r>
      <w:r w:rsidRPr="00BE1E4C">
        <w:rPr>
          <w:rFonts w:ascii="Arial" w:hAnsi="Arial" w:cs="Arial"/>
          <w:lang w:val="en-US"/>
        </w:rPr>
        <w:t xml:space="preserve">HIV transgene expression impairs K+ channel function in the pulmonary vasculature. </w:t>
      </w:r>
      <w:r w:rsidRPr="00BE1E4C">
        <w:rPr>
          <w:rFonts w:ascii="Arial" w:hAnsi="Arial" w:cs="Arial"/>
          <w:i/>
          <w:iCs/>
          <w:lang w:val="en-US"/>
        </w:rPr>
        <w:t>Am J Physiol Lung Cell Mol Physiol</w:t>
      </w:r>
      <w:r w:rsidRPr="00BE1E4C">
        <w:rPr>
          <w:rFonts w:ascii="Arial" w:hAnsi="Arial" w:cs="Arial"/>
          <w:lang w:val="en-US"/>
        </w:rPr>
        <w:t>. 2018;315(5):L711-L723. doi:10.1152/ajplung.00045.2018</w:t>
      </w:r>
    </w:p>
    <w:p w14:paraId="238326DA"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39. </w:t>
      </w:r>
      <w:r w:rsidRPr="00BE1E4C">
        <w:rPr>
          <w:rFonts w:ascii="Arial" w:hAnsi="Arial" w:cs="Arial"/>
          <w:lang w:val="en-US"/>
        </w:rPr>
        <w:tab/>
        <w:t xml:space="preserve">Yuan JX, Aldinger AM, Juhaszova M, et al. Dysfunctional voltage-gated K+ channels in pulmonary artery smooth muscle cells of patients with primary pulmonary hypertension. </w:t>
      </w:r>
      <w:r w:rsidRPr="00BE1E4C">
        <w:rPr>
          <w:rFonts w:ascii="Arial" w:hAnsi="Arial" w:cs="Arial"/>
          <w:i/>
          <w:iCs/>
          <w:lang w:val="en-US"/>
        </w:rPr>
        <w:t>Circulation</w:t>
      </w:r>
      <w:r w:rsidRPr="00BE1E4C">
        <w:rPr>
          <w:rFonts w:ascii="Arial" w:hAnsi="Arial" w:cs="Arial"/>
          <w:lang w:val="en-US"/>
        </w:rPr>
        <w:t>. 1998;98(14):1400-1406. doi:10.1161/01.cir.98.14.1400</w:t>
      </w:r>
    </w:p>
    <w:p w14:paraId="79764193"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40. </w:t>
      </w:r>
      <w:r w:rsidRPr="00BE1E4C">
        <w:rPr>
          <w:rFonts w:ascii="Arial" w:hAnsi="Arial" w:cs="Arial"/>
          <w:lang w:val="en-US"/>
        </w:rPr>
        <w:tab/>
        <w:t xml:space="preserve">Jepps TA, Bentzen BH, Stott JB, et al. Vasorelaxant effects of novel Kv 7.4 channel enhancers ML213 and NS15370. </w:t>
      </w:r>
      <w:r w:rsidRPr="00BE1E4C">
        <w:rPr>
          <w:rFonts w:ascii="Arial" w:hAnsi="Arial" w:cs="Arial"/>
          <w:i/>
          <w:iCs/>
          <w:lang w:val="en-US"/>
        </w:rPr>
        <w:t>Br J Pharmacol</w:t>
      </w:r>
      <w:r w:rsidRPr="00BE1E4C">
        <w:rPr>
          <w:rFonts w:ascii="Arial" w:hAnsi="Arial" w:cs="Arial"/>
          <w:lang w:val="en-US"/>
        </w:rPr>
        <w:t>. 2014;171(19):4413-4424. doi:10.1111/bph.12805</w:t>
      </w:r>
    </w:p>
    <w:p w14:paraId="48BE9013"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41. </w:t>
      </w:r>
      <w:r w:rsidRPr="00BE1E4C">
        <w:rPr>
          <w:rFonts w:ascii="Arial" w:hAnsi="Arial" w:cs="Arial"/>
          <w:lang w:val="en-US"/>
        </w:rPr>
        <w:tab/>
        <w:t xml:space="preserve">Roura-Ferrer M, Solé L, Oliveras A, Villarroel A, Comes N, Felipe A. Targeting of Kv7.5 (KCNQ5)/KCNE channels to surface microdomains of cell membranes. </w:t>
      </w:r>
      <w:r w:rsidRPr="00BE1E4C">
        <w:rPr>
          <w:rFonts w:ascii="Arial" w:hAnsi="Arial" w:cs="Arial"/>
          <w:i/>
          <w:iCs/>
          <w:lang w:val="en-US"/>
        </w:rPr>
        <w:t>Muscle Nerve</w:t>
      </w:r>
      <w:r w:rsidRPr="00BE1E4C">
        <w:rPr>
          <w:rFonts w:ascii="Arial" w:hAnsi="Arial" w:cs="Arial"/>
          <w:lang w:val="en-US"/>
        </w:rPr>
        <w:t>. 2012;45(1):48-54. doi:10.1002/mus.22231</w:t>
      </w:r>
    </w:p>
    <w:p w14:paraId="51AA037D"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42. </w:t>
      </w:r>
      <w:r w:rsidRPr="00BE1E4C">
        <w:rPr>
          <w:rFonts w:ascii="Arial" w:hAnsi="Arial" w:cs="Arial"/>
          <w:lang w:val="en-US"/>
        </w:rPr>
        <w:tab/>
        <w:t xml:space="preserve">Brueggemann LI, Haick JM, Cribbs LL, Byron KL. Differential activation of vascular smooth muscle Kv7.4, Kv7.5, and Kv7.4/7.5 channels by ML213 and ICA-069673. </w:t>
      </w:r>
      <w:r w:rsidRPr="00BE1E4C">
        <w:rPr>
          <w:rFonts w:ascii="Arial" w:hAnsi="Arial" w:cs="Arial"/>
          <w:i/>
          <w:iCs/>
          <w:lang w:val="en-US"/>
        </w:rPr>
        <w:t>Mol Pharmacol</w:t>
      </w:r>
      <w:r w:rsidRPr="00BE1E4C">
        <w:rPr>
          <w:rFonts w:ascii="Arial" w:hAnsi="Arial" w:cs="Arial"/>
          <w:lang w:val="en-US"/>
        </w:rPr>
        <w:t>. 2014;86(3):330-341. doi:10.1124/mol.114.093799</w:t>
      </w:r>
    </w:p>
    <w:p w14:paraId="0254C368"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43. </w:t>
      </w:r>
      <w:r w:rsidRPr="00BE1E4C">
        <w:rPr>
          <w:rFonts w:ascii="Arial" w:hAnsi="Arial" w:cs="Arial"/>
          <w:lang w:val="en-US"/>
        </w:rPr>
        <w:tab/>
        <w:t xml:space="preserve">Chemla D, Lau EMT, Papelier Y, Attal P, Hervé P. Pulmonary vascular resistance and compliance relationship in pulmonary hypertension. </w:t>
      </w:r>
      <w:r w:rsidRPr="00BE1E4C">
        <w:rPr>
          <w:rFonts w:ascii="Arial" w:hAnsi="Arial" w:cs="Arial"/>
          <w:i/>
          <w:iCs/>
          <w:lang w:val="en-US"/>
        </w:rPr>
        <w:t>European Respiratory Journal</w:t>
      </w:r>
      <w:r w:rsidRPr="00BE1E4C">
        <w:rPr>
          <w:rFonts w:ascii="Arial" w:hAnsi="Arial" w:cs="Arial"/>
          <w:lang w:val="en-US"/>
        </w:rPr>
        <w:t>. 2015;46(4):1178-1189. doi:10.1183/13993003.00741-2015</w:t>
      </w:r>
    </w:p>
    <w:p w14:paraId="08D91CF7" w14:textId="77777777" w:rsidR="00DD016C" w:rsidRPr="00CA375F" w:rsidRDefault="00DD016C" w:rsidP="00DD016C">
      <w:pPr>
        <w:pStyle w:val="Bibliography"/>
        <w:rPr>
          <w:rFonts w:ascii="Arial" w:hAnsi="Arial" w:cs="Arial"/>
          <w:lang w:val="es-ES"/>
        </w:rPr>
      </w:pPr>
      <w:r w:rsidRPr="00BE1E4C">
        <w:rPr>
          <w:rFonts w:ascii="Arial" w:hAnsi="Arial" w:cs="Arial"/>
          <w:lang w:val="en-US"/>
        </w:rPr>
        <w:t xml:space="preserve">44. </w:t>
      </w:r>
      <w:r w:rsidRPr="00BE1E4C">
        <w:rPr>
          <w:rFonts w:ascii="Arial" w:hAnsi="Arial" w:cs="Arial"/>
          <w:lang w:val="en-US"/>
        </w:rPr>
        <w:tab/>
        <w:t xml:space="preserve">Hayabuchi Y. The Action of Smooth Muscle Cell Potassium Channels in the Pathology of Pulmonary Arterial Hypertension. </w:t>
      </w:r>
      <w:r w:rsidRPr="00CA375F">
        <w:rPr>
          <w:rFonts w:ascii="Arial" w:hAnsi="Arial" w:cs="Arial"/>
          <w:i/>
          <w:iCs/>
          <w:lang w:val="es-ES"/>
        </w:rPr>
        <w:t>Pediatr Cardiol</w:t>
      </w:r>
      <w:r w:rsidRPr="00CA375F">
        <w:rPr>
          <w:rFonts w:ascii="Arial" w:hAnsi="Arial" w:cs="Arial"/>
          <w:lang w:val="es-ES"/>
        </w:rPr>
        <w:t>. 2017;38(1):1-14. doi:10.1007/s00246-016-1491-7</w:t>
      </w:r>
    </w:p>
    <w:p w14:paraId="0C38DB58"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45. </w:t>
      </w:r>
      <w:r w:rsidRPr="00CA375F">
        <w:rPr>
          <w:rFonts w:ascii="Arial" w:hAnsi="Arial" w:cs="Arial"/>
          <w:lang w:val="es-ES"/>
        </w:rPr>
        <w:tab/>
        <w:t xml:space="preserve">Callejo M, Morales-Cano D, Mondejar-Parreño G, et al. </w:t>
      </w:r>
      <w:r w:rsidRPr="00BE1E4C">
        <w:rPr>
          <w:rFonts w:ascii="Arial" w:hAnsi="Arial" w:cs="Arial"/>
          <w:lang w:val="en-US"/>
        </w:rPr>
        <w:t xml:space="preserve">Possible pathophysiological role of vitamin D deficit in pulmonary arterial hypertension. </w:t>
      </w:r>
      <w:r w:rsidRPr="00BE1E4C">
        <w:rPr>
          <w:rFonts w:ascii="Arial" w:hAnsi="Arial" w:cs="Arial"/>
          <w:i/>
          <w:iCs/>
          <w:lang w:val="en-US"/>
        </w:rPr>
        <w:t>European Respiratory Journal</w:t>
      </w:r>
      <w:r w:rsidRPr="00BE1E4C">
        <w:rPr>
          <w:rFonts w:ascii="Arial" w:hAnsi="Arial" w:cs="Arial"/>
          <w:lang w:val="en-US"/>
        </w:rPr>
        <w:t>. 2018;52(suppl 62). doi:10.1183/13993003.congress-2018.PA3083</w:t>
      </w:r>
    </w:p>
    <w:p w14:paraId="7C437E7F"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46. </w:t>
      </w:r>
      <w:r w:rsidRPr="00BE1E4C">
        <w:rPr>
          <w:rFonts w:ascii="Arial" w:hAnsi="Arial" w:cs="Arial"/>
          <w:lang w:val="en-US"/>
        </w:rPr>
        <w:tab/>
        <w:t xml:space="preserve">Jepps TA, Carr G, Lundegaard PR, Olesen S-P, Greenwood IA. Fundamental role for the KCNE4 ancillary subunit in Kv7.4 regulation of arterial tone. </w:t>
      </w:r>
      <w:r w:rsidRPr="00BE1E4C">
        <w:rPr>
          <w:rFonts w:ascii="Arial" w:hAnsi="Arial" w:cs="Arial"/>
          <w:i/>
          <w:iCs/>
          <w:lang w:val="en-US"/>
        </w:rPr>
        <w:t>J Physiol (Lond)</w:t>
      </w:r>
      <w:r w:rsidRPr="00BE1E4C">
        <w:rPr>
          <w:rFonts w:ascii="Arial" w:hAnsi="Arial" w:cs="Arial"/>
          <w:lang w:val="en-US"/>
        </w:rPr>
        <w:t>. 2015;593(24):5325-5340. doi:10.1113/JP271286</w:t>
      </w:r>
    </w:p>
    <w:p w14:paraId="4458C048" w14:textId="77777777" w:rsidR="00DD016C" w:rsidRPr="00BE1E4C" w:rsidRDefault="00DD016C" w:rsidP="00DD016C">
      <w:pPr>
        <w:pStyle w:val="Bibliography"/>
        <w:rPr>
          <w:rFonts w:ascii="Arial" w:hAnsi="Arial" w:cs="Arial"/>
          <w:lang w:val="en-US"/>
        </w:rPr>
      </w:pPr>
      <w:r w:rsidRPr="00BE1E4C">
        <w:rPr>
          <w:rFonts w:ascii="Arial" w:hAnsi="Arial" w:cs="Arial"/>
          <w:lang w:val="en-US"/>
        </w:rPr>
        <w:lastRenderedPageBreak/>
        <w:t xml:space="preserve">47. </w:t>
      </w:r>
      <w:r w:rsidRPr="00BE1E4C">
        <w:rPr>
          <w:rFonts w:ascii="Arial" w:hAnsi="Arial" w:cs="Arial"/>
          <w:lang w:val="en-US"/>
        </w:rPr>
        <w:tab/>
        <w:t xml:space="preserve">Abbott GW. Novel exon 1 protein-coding regions N-terminally extend human KCNE3 and KCNE4. </w:t>
      </w:r>
      <w:r w:rsidRPr="00BE1E4C">
        <w:rPr>
          <w:rFonts w:ascii="Arial" w:hAnsi="Arial" w:cs="Arial"/>
          <w:i/>
          <w:iCs/>
          <w:lang w:val="en-US"/>
        </w:rPr>
        <w:t>FASEB J</w:t>
      </w:r>
      <w:r w:rsidRPr="00BE1E4C">
        <w:rPr>
          <w:rFonts w:ascii="Arial" w:hAnsi="Arial" w:cs="Arial"/>
          <w:lang w:val="en-US"/>
        </w:rPr>
        <w:t>. 2016;30(8):2959-2969. doi:10.1096/fj.201600467R</w:t>
      </w:r>
    </w:p>
    <w:p w14:paraId="1BD55D8E" w14:textId="77777777" w:rsidR="00DD016C" w:rsidRPr="00CA375F" w:rsidRDefault="00DD016C" w:rsidP="00DD016C">
      <w:pPr>
        <w:pStyle w:val="Bibliography"/>
        <w:rPr>
          <w:rFonts w:ascii="Arial" w:hAnsi="Arial" w:cs="Arial"/>
          <w:lang w:val="es-ES"/>
        </w:rPr>
      </w:pPr>
      <w:r w:rsidRPr="00BE1E4C">
        <w:rPr>
          <w:rFonts w:ascii="Arial" w:hAnsi="Arial" w:cs="Arial"/>
          <w:lang w:val="en-US"/>
        </w:rPr>
        <w:t xml:space="preserve">48. </w:t>
      </w:r>
      <w:r w:rsidRPr="00BE1E4C">
        <w:rPr>
          <w:rFonts w:ascii="Arial" w:hAnsi="Arial" w:cs="Arial"/>
          <w:lang w:val="en-US"/>
        </w:rPr>
        <w:tab/>
        <w:t xml:space="preserve">Chadha PS, Zunke F, Davis AJ, et al. Pharmacological dissection of K(v)7.1 channels in systemic and pulmonary arteries. </w:t>
      </w:r>
      <w:r w:rsidRPr="00CA375F">
        <w:rPr>
          <w:rFonts w:ascii="Arial" w:hAnsi="Arial" w:cs="Arial"/>
          <w:i/>
          <w:iCs/>
          <w:lang w:val="es-ES"/>
        </w:rPr>
        <w:t>Br J Pharmacol</w:t>
      </w:r>
      <w:r w:rsidRPr="00CA375F">
        <w:rPr>
          <w:rFonts w:ascii="Arial" w:hAnsi="Arial" w:cs="Arial"/>
          <w:lang w:val="es-ES"/>
        </w:rPr>
        <w:t>. 2012;166(4):1377-1387. doi:10.1111/j.1476-5381.2012.01863.x</w:t>
      </w:r>
    </w:p>
    <w:p w14:paraId="6372CA6E" w14:textId="77777777" w:rsidR="00DD016C" w:rsidRPr="00BE1E4C" w:rsidRDefault="00DD016C" w:rsidP="00DD016C">
      <w:pPr>
        <w:pStyle w:val="Bibliography"/>
        <w:rPr>
          <w:rFonts w:ascii="Arial" w:hAnsi="Arial" w:cs="Arial"/>
          <w:lang w:val="en-US"/>
        </w:rPr>
      </w:pPr>
      <w:r w:rsidRPr="00CA375F">
        <w:rPr>
          <w:rFonts w:ascii="Arial" w:hAnsi="Arial" w:cs="Arial"/>
          <w:lang w:val="es-ES"/>
        </w:rPr>
        <w:t xml:space="preserve">49. </w:t>
      </w:r>
      <w:r w:rsidRPr="00CA375F">
        <w:rPr>
          <w:rFonts w:ascii="Arial" w:hAnsi="Arial" w:cs="Arial"/>
          <w:lang w:val="es-ES"/>
        </w:rPr>
        <w:tab/>
        <w:t xml:space="preserve">Mathew R, Altura BT, Altura BM. </w:t>
      </w:r>
      <w:r w:rsidRPr="00BE1E4C">
        <w:rPr>
          <w:rFonts w:ascii="Arial" w:hAnsi="Arial" w:cs="Arial"/>
          <w:lang w:val="en-US"/>
        </w:rPr>
        <w:t xml:space="preserve">Strain differences in pulmonary hypertensive response to monocrotaline alkaloid and the beneficial effect of oral magnesium treatment. </w:t>
      </w:r>
      <w:r w:rsidRPr="00BE1E4C">
        <w:rPr>
          <w:rFonts w:ascii="Arial" w:hAnsi="Arial" w:cs="Arial"/>
          <w:i/>
          <w:iCs/>
          <w:lang w:val="en-US"/>
        </w:rPr>
        <w:t>Magnesium</w:t>
      </w:r>
      <w:r w:rsidRPr="00BE1E4C">
        <w:rPr>
          <w:rFonts w:ascii="Arial" w:hAnsi="Arial" w:cs="Arial"/>
          <w:lang w:val="en-US"/>
        </w:rPr>
        <w:t>. 1989;8(2):110-116.</w:t>
      </w:r>
    </w:p>
    <w:p w14:paraId="45CCC07E"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50. </w:t>
      </w:r>
      <w:r w:rsidRPr="00BE1E4C">
        <w:rPr>
          <w:rFonts w:ascii="Arial" w:hAnsi="Arial" w:cs="Arial"/>
          <w:lang w:val="en-US"/>
        </w:rPr>
        <w:tab/>
        <w:t xml:space="preserve">Resta TC, Walker BR. Orally administered L-arginine does not alter right ventricular hypertrophy in chronically hypoxic rats. </w:t>
      </w:r>
      <w:r w:rsidRPr="00BE1E4C">
        <w:rPr>
          <w:rFonts w:ascii="Arial" w:hAnsi="Arial" w:cs="Arial"/>
          <w:i/>
          <w:iCs/>
          <w:lang w:val="en-US"/>
        </w:rPr>
        <w:t>Am J Physiol</w:t>
      </w:r>
      <w:r w:rsidRPr="00BE1E4C">
        <w:rPr>
          <w:rFonts w:ascii="Arial" w:hAnsi="Arial" w:cs="Arial"/>
          <w:lang w:val="en-US"/>
        </w:rPr>
        <w:t>. 1994;266(2 Pt 2):R559-563. doi:10.1152/ajpregu.1994.266.2.R559</w:t>
      </w:r>
    </w:p>
    <w:p w14:paraId="5B017624"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51. </w:t>
      </w:r>
      <w:r w:rsidRPr="00BE1E4C">
        <w:rPr>
          <w:rFonts w:ascii="Arial" w:hAnsi="Arial" w:cs="Arial"/>
          <w:lang w:val="en-US"/>
        </w:rPr>
        <w:tab/>
        <w:t xml:space="preserve">De Jesus L, Zurita E, Gomez Ma de J, Suarez J. Different susceptibility to vascular damage induced by chronic hyperglycemia in aortic and pulmonary arteries from Sprague Dawley and Wistar Kyoto rats. </w:t>
      </w:r>
      <w:r w:rsidRPr="00BE1E4C">
        <w:rPr>
          <w:rFonts w:ascii="Arial" w:hAnsi="Arial" w:cs="Arial"/>
          <w:i/>
          <w:iCs/>
          <w:lang w:val="en-US"/>
        </w:rPr>
        <w:t>The FASEB Journal</w:t>
      </w:r>
      <w:r w:rsidRPr="00BE1E4C">
        <w:rPr>
          <w:rFonts w:ascii="Arial" w:hAnsi="Arial" w:cs="Arial"/>
          <w:lang w:val="en-US"/>
        </w:rPr>
        <w:t>. 2015;29(1_supplement):964.7. doi:10.1096/fasebj.29.1_supplement.964.7</w:t>
      </w:r>
    </w:p>
    <w:p w14:paraId="621E3125"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52. </w:t>
      </w:r>
      <w:r w:rsidRPr="00BE1E4C">
        <w:rPr>
          <w:rFonts w:ascii="Arial" w:hAnsi="Arial" w:cs="Arial"/>
          <w:lang w:val="en-US"/>
        </w:rPr>
        <w:tab/>
        <w:t xml:space="preserve">Seefeld MA, Lin H, Holenz J, et al. Novel KV7 ion channel openers for the treatment of epilepsy and implications for detrusor tissue contraction. </w:t>
      </w:r>
      <w:r w:rsidRPr="00BE1E4C">
        <w:rPr>
          <w:rFonts w:ascii="Arial" w:hAnsi="Arial" w:cs="Arial"/>
          <w:i/>
          <w:iCs/>
          <w:lang w:val="en-US"/>
        </w:rPr>
        <w:t>Bioorg Med Chem Lett</w:t>
      </w:r>
      <w:r w:rsidRPr="00BE1E4C">
        <w:rPr>
          <w:rFonts w:ascii="Arial" w:hAnsi="Arial" w:cs="Arial"/>
          <w:lang w:val="en-US"/>
        </w:rPr>
        <w:t>. 2018;28(23-24):3793-3797. doi:10.1016/j.bmcl.2018.09.036</w:t>
      </w:r>
    </w:p>
    <w:p w14:paraId="3B505220" w14:textId="77777777" w:rsidR="00DD016C" w:rsidRPr="00BE1E4C" w:rsidRDefault="00DD016C" w:rsidP="00DD016C">
      <w:pPr>
        <w:pStyle w:val="Bibliography"/>
        <w:rPr>
          <w:rFonts w:ascii="Arial" w:hAnsi="Arial" w:cs="Arial"/>
          <w:lang w:val="en-US"/>
        </w:rPr>
      </w:pPr>
      <w:r w:rsidRPr="00BE1E4C">
        <w:rPr>
          <w:rFonts w:ascii="Arial" w:hAnsi="Arial" w:cs="Arial"/>
          <w:lang w:val="en-US"/>
        </w:rPr>
        <w:t xml:space="preserve">53. </w:t>
      </w:r>
      <w:r w:rsidRPr="00BE1E4C">
        <w:rPr>
          <w:rFonts w:ascii="Arial" w:hAnsi="Arial" w:cs="Arial"/>
          <w:lang w:val="en-US"/>
        </w:rPr>
        <w:tab/>
        <w:t xml:space="preserve">Bock C, Link A. How to replace the lost keys? Strategies toward safer KV7 channel openers. </w:t>
      </w:r>
      <w:r w:rsidRPr="00BE1E4C">
        <w:rPr>
          <w:rFonts w:ascii="Arial" w:hAnsi="Arial" w:cs="Arial"/>
          <w:i/>
          <w:iCs/>
          <w:lang w:val="en-US"/>
        </w:rPr>
        <w:t>Future Med Chem</w:t>
      </w:r>
      <w:r w:rsidRPr="00BE1E4C">
        <w:rPr>
          <w:rFonts w:ascii="Arial" w:hAnsi="Arial" w:cs="Arial"/>
          <w:lang w:val="en-US"/>
        </w:rPr>
        <w:t>. February 2019. doi:10.4155/fmc-2018-0350</w:t>
      </w:r>
    </w:p>
    <w:p w14:paraId="5D56D181" w14:textId="675C9E02" w:rsidR="008C1FAE" w:rsidRPr="00EE7CE3" w:rsidRDefault="0079693D" w:rsidP="00EC7DDA">
      <w:pPr>
        <w:spacing w:line="480" w:lineRule="auto"/>
        <w:rPr>
          <w:rFonts w:ascii="Arial" w:hAnsi="Arial" w:cs="Arial"/>
          <w:lang w:val="es-ES"/>
        </w:rPr>
      </w:pPr>
      <w:r w:rsidRPr="00BE1E4C">
        <w:rPr>
          <w:rFonts w:ascii="Arial" w:hAnsi="Arial" w:cs="Arial"/>
          <w:lang w:val="es-ES"/>
        </w:rPr>
        <w:fldChar w:fldCharType="end"/>
      </w:r>
    </w:p>
    <w:p w14:paraId="0D62D739" w14:textId="29DF89A0" w:rsidR="008C1FAE" w:rsidRPr="00EE7CE3" w:rsidRDefault="008C1FAE" w:rsidP="00B75B3A">
      <w:pPr>
        <w:spacing w:line="480" w:lineRule="auto"/>
        <w:jc w:val="both"/>
        <w:rPr>
          <w:rFonts w:ascii="Arial" w:hAnsi="Arial" w:cs="Arial"/>
        </w:rPr>
      </w:pPr>
    </w:p>
    <w:p w14:paraId="67EFC9CB" w14:textId="77777777" w:rsidR="00DD0BC9" w:rsidRPr="00EE7CE3" w:rsidRDefault="00DD0BC9" w:rsidP="00B75B3A">
      <w:pPr>
        <w:jc w:val="both"/>
        <w:rPr>
          <w:rFonts w:ascii="Arial" w:hAnsi="Arial" w:cs="Arial"/>
          <w:b/>
        </w:rPr>
      </w:pPr>
      <w:r w:rsidRPr="00EE7CE3">
        <w:rPr>
          <w:rFonts w:ascii="Arial" w:hAnsi="Arial" w:cs="Arial"/>
          <w:b/>
        </w:rPr>
        <w:br w:type="page"/>
      </w:r>
    </w:p>
    <w:p w14:paraId="23E74ACC" w14:textId="0802A139" w:rsidR="008C1FAE" w:rsidRPr="00487FD5" w:rsidRDefault="007B0053" w:rsidP="00EC7DDA">
      <w:pPr>
        <w:spacing w:line="480" w:lineRule="auto"/>
        <w:rPr>
          <w:rFonts w:ascii="Arial" w:hAnsi="Arial"/>
          <w:b/>
        </w:rPr>
      </w:pPr>
      <w:r w:rsidRPr="00487FD5">
        <w:rPr>
          <w:rFonts w:ascii="Arial" w:hAnsi="Arial"/>
          <w:b/>
        </w:rPr>
        <w:lastRenderedPageBreak/>
        <w:t>Novelty and Significance</w:t>
      </w:r>
    </w:p>
    <w:p w14:paraId="48DB54CE" w14:textId="5D4C54F3" w:rsidR="007B0053" w:rsidRPr="00487FD5" w:rsidRDefault="007B0053" w:rsidP="00EC7DDA">
      <w:pPr>
        <w:numPr>
          <w:ilvl w:val="0"/>
          <w:numId w:val="7"/>
        </w:numPr>
        <w:spacing w:before="100" w:beforeAutospacing="1" w:after="100" w:afterAutospacing="1" w:line="480" w:lineRule="auto"/>
        <w:jc w:val="both"/>
        <w:rPr>
          <w:rFonts w:ascii="Arial" w:hAnsi="Arial" w:cstheme="majorHAnsi"/>
          <w:color w:val="FF0000"/>
        </w:rPr>
      </w:pPr>
      <w:r w:rsidRPr="00487FD5">
        <w:rPr>
          <w:rFonts w:ascii="Arial" w:hAnsi="Arial" w:cstheme="majorHAnsi"/>
          <w:b/>
        </w:rPr>
        <w:t>What Is New?</w:t>
      </w:r>
    </w:p>
    <w:p w14:paraId="6A8F1FBD" w14:textId="0C0F8197" w:rsidR="00220656" w:rsidRPr="00487FD5" w:rsidRDefault="00FD6070" w:rsidP="00220656">
      <w:pPr>
        <w:pStyle w:val="ListParagraph"/>
        <w:numPr>
          <w:ilvl w:val="0"/>
          <w:numId w:val="8"/>
        </w:numPr>
        <w:spacing w:line="480" w:lineRule="auto"/>
        <w:jc w:val="both"/>
        <w:rPr>
          <w:rFonts w:ascii="Arial" w:hAnsi="Arial" w:cstheme="majorHAnsi"/>
        </w:rPr>
      </w:pPr>
      <w:r w:rsidRPr="00487FD5">
        <w:rPr>
          <w:rFonts w:ascii="Arial" w:hAnsi="Arial" w:cstheme="majorHAnsi"/>
        </w:rPr>
        <w:t>Compared to systemic vessels, pulmonary arteries display low Kv7 channel expression and activity.</w:t>
      </w:r>
      <w:r w:rsidR="00220656" w:rsidRPr="00487FD5">
        <w:rPr>
          <w:rFonts w:ascii="Arial" w:hAnsi="Arial" w:cstheme="majorHAnsi"/>
        </w:rPr>
        <w:t xml:space="preserve"> </w:t>
      </w:r>
    </w:p>
    <w:p w14:paraId="217DD74D" w14:textId="02525012" w:rsidR="00FD6070" w:rsidRPr="00487FD5" w:rsidRDefault="00FD6070" w:rsidP="00FD6070">
      <w:pPr>
        <w:pStyle w:val="ListParagraph"/>
        <w:numPr>
          <w:ilvl w:val="0"/>
          <w:numId w:val="8"/>
        </w:numPr>
        <w:spacing w:line="480" w:lineRule="auto"/>
        <w:jc w:val="both"/>
        <w:rPr>
          <w:rFonts w:ascii="Arial" w:hAnsi="Arial" w:cstheme="majorHAnsi"/>
        </w:rPr>
      </w:pPr>
      <w:r w:rsidRPr="00487FD5">
        <w:rPr>
          <w:rFonts w:ascii="Arial" w:hAnsi="Arial" w:cstheme="majorHAnsi"/>
        </w:rPr>
        <w:t xml:space="preserve">However, Kv7 channel function </w:t>
      </w:r>
      <w:r w:rsidR="00644A1B" w:rsidRPr="00487FD5">
        <w:rPr>
          <w:rFonts w:ascii="Arial" w:hAnsi="Arial" w:cstheme="majorHAnsi"/>
        </w:rPr>
        <w:t>turns much more relevant in PAH</w:t>
      </w:r>
      <w:r w:rsidRPr="00487FD5">
        <w:rPr>
          <w:rFonts w:ascii="Arial" w:hAnsi="Arial" w:cstheme="majorHAnsi"/>
        </w:rPr>
        <w:t xml:space="preserve">. </w:t>
      </w:r>
    </w:p>
    <w:p w14:paraId="36D27217" w14:textId="57002E20" w:rsidR="008F2A80" w:rsidRPr="00487FD5" w:rsidRDefault="008F2A80" w:rsidP="00220656">
      <w:pPr>
        <w:pStyle w:val="ListParagraph"/>
        <w:numPr>
          <w:ilvl w:val="0"/>
          <w:numId w:val="8"/>
        </w:numPr>
        <w:spacing w:line="480" w:lineRule="auto"/>
        <w:jc w:val="both"/>
        <w:rPr>
          <w:rFonts w:ascii="Arial" w:hAnsi="Arial" w:cstheme="majorHAnsi"/>
        </w:rPr>
      </w:pPr>
      <w:r w:rsidRPr="00487FD5">
        <w:rPr>
          <w:rFonts w:ascii="Arial" w:hAnsi="Arial" w:cstheme="majorHAnsi"/>
        </w:rPr>
        <w:t>The ion channel remodelling in PAH involves a greater contribution of Kv7 channels</w:t>
      </w:r>
    </w:p>
    <w:p w14:paraId="21513629" w14:textId="1F908B35" w:rsidR="007B0053" w:rsidRPr="00487FD5" w:rsidRDefault="007B0053" w:rsidP="00EC7DDA">
      <w:pPr>
        <w:numPr>
          <w:ilvl w:val="0"/>
          <w:numId w:val="7"/>
        </w:numPr>
        <w:spacing w:before="100" w:beforeAutospacing="1" w:after="100" w:afterAutospacing="1" w:line="480" w:lineRule="auto"/>
        <w:jc w:val="both"/>
        <w:rPr>
          <w:rFonts w:ascii="Arial" w:hAnsi="Arial" w:cstheme="majorHAnsi"/>
          <w:b/>
        </w:rPr>
      </w:pPr>
      <w:r w:rsidRPr="00487FD5">
        <w:rPr>
          <w:rFonts w:ascii="Arial" w:hAnsi="Arial" w:cstheme="majorHAnsi"/>
          <w:b/>
        </w:rPr>
        <w:t>What Is Rele</w:t>
      </w:r>
      <w:r w:rsidR="00220656" w:rsidRPr="00487FD5">
        <w:rPr>
          <w:rFonts w:ascii="Arial" w:hAnsi="Arial" w:cstheme="majorHAnsi"/>
          <w:b/>
        </w:rPr>
        <w:t>vant?</w:t>
      </w:r>
    </w:p>
    <w:p w14:paraId="49EB3082" w14:textId="23F186E3" w:rsidR="00FD6070" w:rsidRPr="00487FD5" w:rsidRDefault="00FD6070" w:rsidP="00644A1B">
      <w:pPr>
        <w:pStyle w:val="ListParagraph"/>
        <w:numPr>
          <w:ilvl w:val="0"/>
          <w:numId w:val="8"/>
        </w:numPr>
        <w:spacing w:line="480" w:lineRule="auto"/>
        <w:jc w:val="both"/>
        <w:rPr>
          <w:rFonts w:ascii="Arial" w:hAnsi="Arial" w:cstheme="majorHAnsi"/>
        </w:rPr>
      </w:pPr>
      <w:r w:rsidRPr="00487FD5">
        <w:rPr>
          <w:rFonts w:ascii="Arial" w:hAnsi="Arial" w:cstheme="majorHAnsi"/>
        </w:rPr>
        <w:t>Since pulmonary hypertension is associated with a net loss of K</w:t>
      </w:r>
      <w:r w:rsidR="00644A1B" w:rsidRPr="00487FD5">
        <w:rPr>
          <w:rFonts w:ascii="Arial" w:hAnsi="Arial" w:cstheme="majorHAnsi"/>
          <w:vertAlign w:val="superscript"/>
        </w:rPr>
        <w:t>+</w:t>
      </w:r>
      <w:r w:rsidRPr="00487FD5">
        <w:rPr>
          <w:rFonts w:ascii="Arial" w:hAnsi="Arial" w:cstheme="majorHAnsi"/>
        </w:rPr>
        <w:t xml:space="preserve"> channel activity</w:t>
      </w:r>
      <w:r w:rsidR="00644A1B" w:rsidRPr="00487FD5">
        <w:rPr>
          <w:rFonts w:ascii="Arial" w:hAnsi="Arial" w:cstheme="majorHAnsi"/>
        </w:rPr>
        <w:t>,</w:t>
      </w:r>
      <w:r w:rsidRPr="00487FD5">
        <w:rPr>
          <w:rFonts w:ascii="Arial" w:hAnsi="Arial" w:cstheme="majorHAnsi"/>
        </w:rPr>
        <w:t xml:space="preserve"> </w:t>
      </w:r>
      <w:r w:rsidR="00644A1B" w:rsidRPr="00487FD5">
        <w:rPr>
          <w:rFonts w:ascii="Arial" w:hAnsi="Arial" w:cstheme="majorHAnsi"/>
        </w:rPr>
        <w:t>targeting the preserved Kv7 channels may be an interesting strategy in PAH</w:t>
      </w:r>
      <w:r w:rsidR="006D4C08" w:rsidRPr="00487FD5">
        <w:rPr>
          <w:rFonts w:ascii="Arial" w:hAnsi="Arial" w:cstheme="majorHAnsi"/>
        </w:rPr>
        <w:t>.</w:t>
      </w:r>
    </w:p>
    <w:p w14:paraId="56061613" w14:textId="59EE050E" w:rsidR="00220656" w:rsidRPr="00487FD5" w:rsidRDefault="002B6451" w:rsidP="00220656">
      <w:pPr>
        <w:pStyle w:val="ListParagraph"/>
        <w:numPr>
          <w:ilvl w:val="0"/>
          <w:numId w:val="8"/>
        </w:numPr>
        <w:spacing w:line="480" w:lineRule="auto"/>
        <w:jc w:val="both"/>
        <w:rPr>
          <w:rFonts w:ascii="Arial" w:hAnsi="Arial" w:cstheme="majorHAnsi"/>
        </w:rPr>
      </w:pPr>
      <w:r w:rsidRPr="00487FD5">
        <w:rPr>
          <w:rFonts w:ascii="Arial" w:hAnsi="Arial" w:cstheme="majorHAnsi"/>
        </w:rPr>
        <w:t xml:space="preserve">The development of available </w:t>
      </w:r>
      <w:r w:rsidR="00220656" w:rsidRPr="00487FD5">
        <w:rPr>
          <w:rFonts w:ascii="Arial" w:hAnsi="Arial" w:cstheme="majorHAnsi"/>
        </w:rPr>
        <w:t>Kv7 channels enhancers in PAH</w:t>
      </w:r>
      <w:r w:rsidR="007F7380" w:rsidRPr="00487FD5">
        <w:rPr>
          <w:rFonts w:ascii="Arial" w:hAnsi="Arial" w:cstheme="majorHAnsi"/>
        </w:rPr>
        <w:t xml:space="preserve"> would provide vasodilator effects with </w:t>
      </w:r>
      <w:r w:rsidRPr="00487FD5">
        <w:rPr>
          <w:rFonts w:ascii="Arial" w:hAnsi="Arial" w:cstheme="majorHAnsi"/>
        </w:rPr>
        <w:t>s</w:t>
      </w:r>
      <w:r w:rsidR="008F2A80" w:rsidRPr="00487FD5">
        <w:rPr>
          <w:rFonts w:ascii="Arial" w:hAnsi="Arial" w:cstheme="majorHAnsi"/>
        </w:rPr>
        <w:t>electiv</w:t>
      </w:r>
      <w:r w:rsidRPr="00487FD5">
        <w:rPr>
          <w:rFonts w:ascii="Arial" w:hAnsi="Arial" w:cstheme="majorHAnsi"/>
        </w:rPr>
        <w:t>ity for diseased versus healthy pulmonary vessels</w:t>
      </w:r>
      <w:r w:rsidR="008F2A80" w:rsidRPr="00487FD5">
        <w:rPr>
          <w:rFonts w:ascii="Arial" w:hAnsi="Arial" w:cstheme="majorHAnsi"/>
        </w:rPr>
        <w:t>.</w:t>
      </w:r>
    </w:p>
    <w:p w14:paraId="69FF0D36" w14:textId="41023CFC" w:rsidR="00220656" w:rsidRPr="00487FD5" w:rsidRDefault="00220656" w:rsidP="00220656">
      <w:pPr>
        <w:numPr>
          <w:ilvl w:val="0"/>
          <w:numId w:val="7"/>
        </w:numPr>
        <w:spacing w:before="100" w:beforeAutospacing="1" w:after="100" w:afterAutospacing="1" w:line="480" w:lineRule="auto"/>
        <w:jc w:val="both"/>
        <w:rPr>
          <w:rFonts w:ascii="Arial" w:hAnsi="Arial"/>
          <w:b/>
        </w:rPr>
      </w:pPr>
      <w:r w:rsidRPr="00487FD5">
        <w:rPr>
          <w:rFonts w:ascii="Arial" w:hAnsi="Arial" w:cstheme="majorHAnsi"/>
          <w:b/>
        </w:rPr>
        <w:t>Summary</w:t>
      </w:r>
    </w:p>
    <w:p w14:paraId="25B4071F" w14:textId="5FC4E875" w:rsidR="00220656" w:rsidRPr="00487FD5" w:rsidRDefault="00220656" w:rsidP="00220656">
      <w:pPr>
        <w:pStyle w:val="ListParagraph"/>
        <w:numPr>
          <w:ilvl w:val="0"/>
          <w:numId w:val="8"/>
        </w:numPr>
        <w:spacing w:line="480" w:lineRule="auto"/>
        <w:jc w:val="both"/>
        <w:rPr>
          <w:rFonts w:ascii="Arial" w:hAnsi="Arial" w:cstheme="majorHAnsi"/>
        </w:rPr>
      </w:pPr>
      <w:r w:rsidRPr="00487FD5">
        <w:rPr>
          <w:rFonts w:ascii="Arial" w:hAnsi="Arial" w:cstheme="majorHAnsi"/>
        </w:rPr>
        <w:t xml:space="preserve">We have found Kv7 channels assume a remarkably higher functional role in the regulation of pulmonary arterial tone during the development of PAH. </w:t>
      </w:r>
    </w:p>
    <w:p w14:paraId="744C144F" w14:textId="77777777" w:rsidR="00220656" w:rsidRPr="00487FD5" w:rsidRDefault="00220656" w:rsidP="00DD0BC9">
      <w:pPr>
        <w:spacing w:line="480" w:lineRule="auto"/>
        <w:jc w:val="both"/>
        <w:rPr>
          <w:rFonts w:ascii="Arial" w:hAnsi="Arial" w:cstheme="majorHAnsi"/>
        </w:rPr>
      </w:pPr>
    </w:p>
    <w:p w14:paraId="31D76018" w14:textId="77777777" w:rsidR="008C1FAE" w:rsidRPr="00487FD5" w:rsidRDefault="008C1FAE" w:rsidP="00EC7DDA">
      <w:pPr>
        <w:spacing w:line="480" w:lineRule="auto"/>
        <w:rPr>
          <w:rFonts w:ascii="Arial" w:hAnsi="Arial"/>
        </w:rPr>
      </w:pPr>
    </w:p>
    <w:p w14:paraId="2E8E455F" w14:textId="77777777" w:rsidR="008C1FAE" w:rsidRPr="00487FD5" w:rsidRDefault="008C1FAE" w:rsidP="00EC7DDA">
      <w:pPr>
        <w:spacing w:line="480" w:lineRule="auto"/>
        <w:rPr>
          <w:rFonts w:ascii="Arial" w:hAnsi="Arial"/>
        </w:rPr>
      </w:pPr>
    </w:p>
    <w:p w14:paraId="23082062" w14:textId="77777777" w:rsidR="008C1FAE" w:rsidRPr="00487FD5" w:rsidRDefault="008C1FAE" w:rsidP="00EC7DDA">
      <w:pPr>
        <w:spacing w:line="480" w:lineRule="auto"/>
        <w:rPr>
          <w:rFonts w:ascii="Arial" w:hAnsi="Arial"/>
        </w:rPr>
      </w:pPr>
    </w:p>
    <w:p w14:paraId="09CF2566" w14:textId="77777777" w:rsidR="008C1FAE" w:rsidRPr="00487FD5" w:rsidRDefault="008C1FAE" w:rsidP="00EC7DDA">
      <w:pPr>
        <w:spacing w:line="480" w:lineRule="auto"/>
        <w:rPr>
          <w:rFonts w:ascii="Arial" w:hAnsi="Arial"/>
        </w:rPr>
      </w:pPr>
    </w:p>
    <w:p w14:paraId="686525A1" w14:textId="4649699C" w:rsidR="00662537" w:rsidRPr="00487FD5" w:rsidRDefault="00662537" w:rsidP="00EC7DDA">
      <w:pPr>
        <w:spacing w:line="480" w:lineRule="auto"/>
        <w:rPr>
          <w:rFonts w:ascii="Arial" w:hAnsi="Arial"/>
          <w:b/>
        </w:rPr>
      </w:pPr>
    </w:p>
    <w:p w14:paraId="42178109" w14:textId="6F855044" w:rsidR="00037108" w:rsidRPr="00487FD5" w:rsidRDefault="00261B27" w:rsidP="009E7880">
      <w:pPr>
        <w:spacing w:line="480" w:lineRule="auto"/>
        <w:jc w:val="both"/>
        <w:rPr>
          <w:rFonts w:ascii="Arial" w:hAnsi="Arial"/>
          <w:b/>
        </w:rPr>
      </w:pPr>
      <w:r w:rsidRPr="00487FD5">
        <w:rPr>
          <w:rFonts w:ascii="Arial" w:hAnsi="Arial"/>
          <w:b/>
        </w:rPr>
        <w:lastRenderedPageBreak/>
        <w:t>Figure legends</w:t>
      </w:r>
    </w:p>
    <w:p w14:paraId="18FADDC8" w14:textId="77777777" w:rsidR="00037108" w:rsidRPr="00487FD5" w:rsidRDefault="00037108" w:rsidP="009E7880">
      <w:pPr>
        <w:spacing w:line="480" w:lineRule="auto"/>
        <w:jc w:val="both"/>
        <w:rPr>
          <w:rFonts w:ascii="Arial" w:hAnsi="Arial"/>
          <w:b/>
        </w:rPr>
      </w:pPr>
    </w:p>
    <w:p w14:paraId="2ACA666A" w14:textId="22A859EB" w:rsidR="00261B27" w:rsidRPr="00487FD5" w:rsidRDefault="00261B27" w:rsidP="00EC7DDA">
      <w:pPr>
        <w:spacing w:line="480" w:lineRule="auto"/>
        <w:jc w:val="both"/>
        <w:rPr>
          <w:rFonts w:ascii="Arial" w:hAnsi="Arial"/>
        </w:rPr>
      </w:pPr>
      <w:r w:rsidRPr="00487FD5">
        <w:rPr>
          <w:rFonts w:ascii="Arial" w:hAnsi="Arial"/>
          <w:b/>
        </w:rPr>
        <w:t>Figure 1. Kv7 current is preserved and provides a higher contribution to total K</w:t>
      </w:r>
      <w:r w:rsidRPr="00487FD5">
        <w:rPr>
          <w:rFonts w:ascii="Arial" w:hAnsi="Arial"/>
          <w:b/>
          <w:vertAlign w:val="superscript"/>
        </w:rPr>
        <w:t>+</w:t>
      </w:r>
      <w:r w:rsidR="00813947" w:rsidRPr="00487FD5">
        <w:rPr>
          <w:rFonts w:ascii="Arial" w:hAnsi="Arial"/>
          <w:b/>
        </w:rPr>
        <w:t xml:space="preserve"> current in </w:t>
      </w:r>
      <w:proofErr w:type="spellStart"/>
      <w:r w:rsidR="00813947" w:rsidRPr="00487FD5">
        <w:rPr>
          <w:rFonts w:ascii="Arial" w:hAnsi="Arial"/>
          <w:b/>
        </w:rPr>
        <w:t>Su</w:t>
      </w:r>
      <w:proofErr w:type="spellEnd"/>
      <w:r w:rsidR="00813947" w:rsidRPr="00487FD5">
        <w:rPr>
          <w:rFonts w:ascii="Arial" w:hAnsi="Arial"/>
          <w:b/>
        </w:rPr>
        <w:t>/</w:t>
      </w:r>
      <w:proofErr w:type="spellStart"/>
      <w:r w:rsidR="00813947" w:rsidRPr="00487FD5">
        <w:rPr>
          <w:rFonts w:ascii="Arial" w:hAnsi="Arial"/>
          <w:b/>
        </w:rPr>
        <w:t>Hpx</w:t>
      </w:r>
      <w:proofErr w:type="spellEnd"/>
      <w:r w:rsidRPr="00487FD5">
        <w:rPr>
          <w:rFonts w:ascii="Arial" w:hAnsi="Arial"/>
          <w:b/>
        </w:rPr>
        <w:t>-PASMC compared to control-PASMC.</w:t>
      </w:r>
      <w:r w:rsidRPr="00487FD5">
        <w:rPr>
          <w:rFonts w:ascii="Arial" w:hAnsi="Arial"/>
        </w:rPr>
        <w:t xml:space="preserve"> A) Representative </w:t>
      </w:r>
      <w:r w:rsidR="00577CEC" w:rsidRPr="00487FD5">
        <w:rPr>
          <w:rFonts w:ascii="Arial" w:hAnsi="Arial"/>
        </w:rPr>
        <w:t>K</w:t>
      </w:r>
      <w:r w:rsidR="00577CEC" w:rsidRPr="00487FD5">
        <w:rPr>
          <w:rFonts w:ascii="Arial" w:hAnsi="Arial"/>
          <w:vertAlign w:val="superscript"/>
        </w:rPr>
        <w:t>+</w:t>
      </w:r>
      <w:r w:rsidR="00577CEC" w:rsidRPr="00487FD5">
        <w:rPr>
          <w:rFonts w:ascii="Arial" w:hAnsi="Arial"/>
        </w:rPr>
        <w:t xml:space="preserve"> </w:t>
      </w:r>
      <w:r w:rsidRPr="00487FD5">
        <w:rPr>
          <w:rFonts w:ascii="Arial" w:hAnsi="Arial"/>
        </w:rPr>
        <w:t xml:space="preserve">current traces </w:t>
      </w:r>
      <w:r w:rsidR="00577CEC" w:rsidRPr="00487FD5">
        <w:rPr>
          <w:rFonts w:ascii="Arial" w:hAnsi="Arial"/>
        </w:rPr>
        <w:t xml:space="preserve">and </w:t>
      </w:r>
      <w:r w:rsidRPr="00487FD5">
        <w:rPr>
          <w:rFonts w:ascii="Arial" w:hAnsi="Arial"/>
        </w:rPr>
        <w:t>B) K</w:t>
      </w:r>
      <w:r w:rsidRPr="00487FD5">
        <w:rPr>
          <w:rFonts w:ascii="Arial" w:hAnsi="Arial"/>
          <w:vertAlign w:val="superscript"/>
        </w:rPr>
        <w:t>+</w:t>
      </w:r>
      <w:r w:rsidRPr="00487FD5">
        <w:rPr>
          <w:rFonts w:ascii="Arial" w:hAnsi="Arial"/>
        </w:rPr>
        <w:t xml:space="preserve"> current-voltage relationships measured at the end of the </w:t>
      </w:r>
      <w:r w:rsidR="009E6405" w:rsidRPr="00487FD5">
        <w:rPr>
          <w:rFonts w:ascii="Arial" w:hAnsi="Arial"/>
        </w:rPr>
        <w:t xml:space="preserve">depolarising </w:t>
      </w:r>
      <w:r w:rsidRPr="00487FD5">
        <w:rPr>
          <w:rFonts w:ascii="Arial" w:hAnsi="Arial"/>
        </w:rPr>
        <w:t xml:space="preserve">pulses. </w:t>
      </w:r>
      <w:r w:rsidRPr="00487FD5">
        <w:rPr>
          <w:rFonts w:ascii="Arial" w:hAnsi="Arial"/>
          <w:iCs/>
        </w:rPr>
        <w:t>C</w:t>
      </w:r>
      <w:r w:rsidRPr="00487FD5">
        <w:rPr>
          <w:rFonts w:ascii="Arial" w:hAnsi="Arial"/>
        </w:rPr>
        <w:t xml:space="preserve">) </w:t>
      </w:r>
      <w:r w:rsidR="00113EC3" w:rsidRPr="00487FD5">
        <w:rPr>
          <w:rFonts w:ascii="Arial" w:hAnsi="Arial"/>
        </w:rPr>
        <w:t>Mean values of the r</w:t>
      </w:r>
      <w:r w:rsidRPr="00487FD5">
        <w:rPr>
          <w:rFonts w:ascii="Arial" w:hAnsi="Arial"/>
        </w:rPr>
        <w:t>esting membrane potential (</w:t>
      </w:r>
      <w:proofErr w:type="spellStart"/>
      <w:r w:rsidRPr="00487FD5">
        <w:rPr>
          <w:rFonts w:ascii="Arial" w:hAnsi="Arial"/>
          <w:i/>
          <w:iCs/>
        </w:rPr>
        <w:t>E</w:t>
      </w:r>
      <w:r w:rsidRPr="00487FD5">
        <w:rPr>
          <w:rFonts w:ascii="Arial" w:hAnsi="Arial"/>
          <w:vertAlign w:val="subscript"/>
        </w:rPr>
        <w:t>m</w:t>
      </w:r>
      <w:proofErr w:type="spellEnd"/>
      <w:r w:rsidRPr="00487FD5">
        <w:rPr>
          <w:rFonts w:ascii="Arial" w:hAnsi="Arial"/>
        </w:rPr>
        <w:t>). D) K</w:t>
      </w:r>
      <w:r w:rsidRPr="00487FD5">
        <w:rPr>
          <w:rFonts w:ascii="Arial" w:hAnsi="Arial"/>
          <w:vertAlign w:val="superscript"/>
        </w:rPr>
        <w:t>+</w:t>
      </w:r>
      <w:r w:rsidRPr="00487FD5">
        <w:rPr>
          <w:rFonts w:ascii="Arial" w:hAnsi="Arial"/>
          <w:vertAlign w:val="subscript"/>
        </w:rPr>
        <w:t xml:space="preserve"> </w:t>
      </w:r>
      <w:r w:rsidRPr="00487FD5">
        <w:rPr>
          <w:rFonts w:ascii="Arial" w:hAnsi="Arial"/>
        </w:rPr>
        <w:t>current-voltage relationships measured before and after the addition of XE991 (10</w:t>
      </w:r>
      <w:r w:rsidR="009E6405" w:rsidRPr="00487FD5">
        <w:rPr>
          <w:rFonts w:ascii="Arial" w:hAnsi="Arial"/>
          <w:vertAlign w:val="superscript"/>
        </w:rPr>
        <w:t>-5</w:t>
      </w:r>
      <w:r w:rsidRPr="00487FD5">
        <w:rPr>
          <w:rFonts w:ascii="Arial" w:hAnsi="Arial"/>
        </w:rPr>
        <w:t>M). Insets show representative current traces measured at +20 mV in the absence and presence of XE991 in control (left</w:t>
      </w:r>
      <w:r w:rsidR="00813947" w:rsidRPr="00487FD5">
        <w:rPr>
          <w:rFonts w:ascii="Arial" w:hAnsi="Arial"/>
        </w:rPr>
        <w:t xml:space="preserve">) and </w:t>
      </w:r>
      <w:proofErr w:type="spellStart"/>
      <w:r w:rsidR="00813947" w:rsidRPr="00487FD5">
        <w:rPr>
          <w:rFonts w:ascii="Arial" w:hAnsi="Arial"/>
        </w:rPr>
        <w:t>Su</w:t>
      </w:r>
      <w:proofErr w:type="spellEnd"/>
      <w:r w:rsidR="00813947" w:rsidRPr="00487FD5">
        <w:rPr>
          <w:rFonts w:ascii="Arial" w:hAnsi="Arial"/>
        </w:rPr>
        <w:t>/</w:t>
      </w:r>
      <w:proofErr w:type="spellStart"/>
      <w:r w:rsidR="00813947" w:rsidRPr="00487FD5">
        <w:rPr>
          <w:rFonts w:ascii="Arial" w:hAnsi="Arial"/>
        </w:rPr>
        <w:t>Hpx</w:t>
      </w:r>
      <w:proofErr w:type="spellEnd"/>
      <w:r w:rsidRPr="00487FD5">
        <w:rPr>
          <w:rFonts w:ascii="Arial" w:hAnsi="Arial"/>
        </w:rPr>
        <w:t>-PASMC (right). E) XE991-sensitive current obtained by subtracti</w:t>
      </w:r>
      <w:r w:rsidR="00B9592C" w:rsidRPr="00487FD5">
        <w:rPr>
          <w:rFonts w:ascii="Arial" w:hAnsi="Arial"/>
        </w:rPr>
        <w:t xml:space="preserve">ng </w:t>
      </w:r>
      <w:r w:rsidRPr="00487FD5">
        <w:rPr>
          <w:rFonts w:ascii="Arial" w:hAnsi="Arial"/>
        </w:rPr>
        <w:t xml:space="preserve">the </w:t>
      </w:r>
      <w:r w:rsidR="00B9592C" w:rsidRPr="00487FD5">
        <w:rPr>
          <w:rFonts w:ascii="Arial" w:hAnsi="Arial"/>
        </w:rPr>
        <w:t>K</w:t>
      </w:r>
      <w:r w:rsidR="00B9592C" w:rsidRPr="00487FD5">
        <w:rPr>
          <w:rFonts w:ascii="Arial" w:hAnsi="Arial"/>
          <w:vertAlign w:val="superscript"/>
        </w:rPr>
        <w:t>+</w:t>
      </w:r>
      <w:r w:rsidR="00B9592C" w:rsidRPr="00487FD5">
        <w:rPr>
          <w:rFonts w:ascii="Arial" w:hAnsi="Arial"/>
        </w:rPr>
        <w:t xml:space="preserve"> current </w:t>
      </w:r>
      <w:r w:rsidRPr="00487FD5">
        <w:rPr>
          <w:rFonts w:ascii="Arial" w:hAnsi="Arial"/>
        </w:rPr>
        <w:t>in the presence of XE991</w:t>
      </w:r>
      <w:r w:rsidR="00B9592C" w:rsidRPr="00487FD5">
        <w:rPr>
          <w:rFonts w:ascii="Arial" w:hAnsi="Arial"/>
        </w:rPr>
        <w:t xml:space="preserve"> from the current in the absence of the drug</w:t>
      </w:r>
      <w:r w:rsidRPr="00487FD5">
        <w:rPr>
          <w:rFonts w:ascii="Arial" w:hAnsi="Arial"/>
        </w:rPr>
        <w:t>. F) XE991-induced inhibition of K</w:t>
      </w:r>
      <w:r w:rsidRPr="00487FD5">
        <w:rPr>
          <w:rFonts w:ascii="Arial" w:hAnsi="Arial"/>
          <w:vertAlign w:val="superscript"/>
        </w:rPr>
        <w:t>+</w:t>
      </w:r>
      <w:r w:rsidRPr="00487FD5">
        <w:rPr>
          <w:rFonts w:ascii="Arial" w:hAnsi="Arial"/>
        </w:rPr>
        <w:t xml:space="preserve"> currents measured at 0 mV expressed as a percentage. *P &lt; </w:t>
      </w:r>
      <w:r w:rsidR="00220304" w:rsidRPr="00487FD5">
        <w:rPr>
          <w:rFonts w:ascii="Arial" w:hAnsi="Arial"/>
        </w:rPr>
        <w:t>0.05, and ***P&lt;0.001 vs control</w:t>
      </w:r>
      <w:r w:rsidRPr="00487FD5">
        <w:rPr>
          <w:rFonts w:ascii="Arial" w:hAnsi="Arial"/>
        </w:rPr>
        <w:t>. Data was analy</w:t>
      </w:r>
      <w:r w:rsidR="00B9592C" w:rsidRPr="00487FD5">
        <w:rPr>
          <w:rFonts w:ascii="Arial" w:hAnsi="Arial"/>
        </w:rPr>
        <w:t>s</w:t>
      </w:r>
      <w:r w:rsidRPr="00487FD5">
        <w:rPr>
          <w:rFonts w:ascii="Arial" w:hAnsi="Arial"/>
        </w:rPr>
        <w:t>ed by paired t-test in panel D and by unpaired t-test in panels B, C and E. n≥5 cells from n=3-5 different animals.</w:t>
      </w:r>
      <w:r w:rsidR="00577CEC" w:rsidRPr="00487FD5">
        <w:rPr>
          <w:rFonts w:ascii="Arial" w:hAnsi="Arial"/>
        </w:rPr>
        <w:t xml:space="preserve"> </w:t>
      </w:r>
    </w:p>
    <w:p w14:paraId="163138AB" w14:textId="783CB4B5" w:rsidR="00D85FA9" w:rsidRPr="00487FD5" w:rsidRDefault="00D85FA9" w:rsidP="00EC7DDA">
      <w:pPr>
        <w:spacing w:line="480" w:lineRule="auto"/>
        <w:jc w:val="both"/>
        <w:rPr>
          <w:rFonts w:ascii="Arial" w:hAnsi="Arial"/>
        </w:rPr>
      </w:pPr>
    </w:p>
    <w:p w14:paraId="6A7F95B7" w14:textId="2CCA4430" w:rsidR="00A73012" w:rsidRPr="00487FD5" w:rsidRDefault="00A73012" w:rsidP="00EC7DDA">
      <w:pPr>
        <w:spacing w:line="480" w:lineRule="auto"/>
        <w:jc w:val="both"/>
        <w:rPr>
          <w:rFonts w:ascii="Arial" w:hAnsi="Arial"/>
        </w:rPr>
      </w:pPr>
      <w:r w:rsidRPr="00487FD5">
        <w:rPr>
          <w:rFonts w:ascii="Arial" w:hAnsi="Arial"/>
          <w:b/>
        </w:rPr>
        <w:t>Figure 2. Enhanced response to Kv7 channel modul</w:t>
      </w:r>
      <w:r w:rsidR="00813947" w:rsidRPr="00487FD5">
        <w:rPr>
          <w:rFonts w:ascii="Arial" w:hAnsi="Arial"/>
          <w:b/>
        </w:rPr>
        <w:t xml:space="preserve">ators in </w:t>
      </w:r>
      <w:proofErr w:type="spellStart"/>
      <w:r w:rsidR="00813947" w:rsidRPr="00487FD5">
        <w:rPr>
          <w:rFonts w:ascii="Arial" w:hAnsi="Arial"/>
          <w:b/>
        </w:rPr>
        <w:t>Su</w:t>
      </w:r>
      <w:proofErr w:type="spellEnd"/>
      <w:r w:rsidR="00813947" w:rsidRPr="00487FD5">
        <w:rPr>
          <w:rFonts w:ascii="Arial" w:hAnsi="Arial"/>
          <w:b/>
        </w:rPr>
        <w:t>/</w:t>
      </w:r>
      <w:proofErr w:type="spellStart"/>
      <w:r w:rsidR="00813947" w:rsidRPr="00487FD5">
        <w:rPr>
          <w:rFonts w:ascii="Arial" w:hAnsi="Arial"/>
          <w:b/>
        </w:rPr>
        <w:t>Hpx</w:t>
      </w:r>
      <w:proofErr w:type="spellEnd"/>
      <w:r w:rsidR="00DB32E8" w:rsidRPr="00487FD5">
        <w:rPr>
          <w:rFonts w:ascii="Arial" w:hAnsi="Arial"/>
          <w:b/>
        </w:rPr>
        <w:t xml:space="preserve"> </w:t>
      </w:r>
      <w:r w:rsidRPr="00487FD5">
        <w:rPr>
          <w:rFonts w:ascii="Arial" w:hAnsi="Arial"/>
          <w:b/>
        </w:rPr>
        <w:t>compared to control</w:t>
      </w:r>
      <w:r w:rsidR="009E6405" w:rsidRPr="00487FD5">
        <w:rPr>
          <w:rFonts w:ascii="Arial" w:hAnsi="Arial"/>
          <w:b/>
        </w:rPr>
        <w:t xml:space="preserve"> </w:t>
      </w:r>
      <w:r w:rsidRPr="00487FD5">
        <w:rPr>
          <w:rFonts w:ascii="Arial" w:hAnsi="Arial"/>
          <w:b/>
        </w:rPr>
        <w:t>PA</w:t>
      </w:r>
      <w:r w:rsidRPr="00487FD5">
        <w:rPr>
          <w:rFonts w:ascii="Arial" w:hAnsi="Arial"/>
        </w:rPr>
        <w:t>. A) Representative recording</w:t>
      </w:r>
      <w:r w:rsidR="002A46A8" w:rsidRPr="00487FD5">
        <w:rPr>
          <w:rFonts w:ascii="Arial" w:hAnsi="Arial"/>
        </w:rPr>
        <w:t>s</w:t>
      </w:r>
      <w:r w:rsidRPr="00487FD5">
        <w:rPr>
          <w:rFonts w:ascii="Arial" w:hAnsi="Arial"/>
        </w:rPr>
        <w:t xml:space="preserve"> and (B) averaged data of the concentration-response curves to XE991 (10</w:t>
      </w:r>
      <w:r w:rsidRPr="00487FD5">
        <w:rPr>
          <w:rFonts w:ascii="Arial" w:hAnsi="Arial"/>
          <w:vertAlign w:val="superscript"/>
        </w:rPr>
        <w:t xml:space="preserve">-8 </w:t>
      </w:r>
      <w:r w:rsidRPr="00487FD5">
        <w:rPr>
          <w:rFonts w:ascii="Arial" w:hAnsi="Arial"/>
        </w:rPr>
        <w:t>-10</w:t>
      </w:r>
      <w:r w:rsidRPr="00487FD5">
        <w:rPr>
          <w:rFonts w:ascii="Arial" w:hAnsi="Arial"/>
          <w:vertAlign w:val="superscript"/>
        </w:rPr>
        <w:t>-5</w:t>
      </w:r>
      <w:r w:rsidR="00813947" w:rsidRPr="00487FD5">
        <w:rPr>
          <w:rFonts w:ascii="Arial" w:hAnsi="Arial"/>
        </w:rPr>
        <w:t xml:space="preserve">M) in </w:t>
      </w:r>
      <w:proofErr w:type="spellStart"/>
      <w:r w:rsidR="00813947" w:rsidRPr="00487FD5">
        <w:rPr>
          <w:rFonts w:ascii="Arial" w:hAnsi="Arial"/>
        </w:rPr>
        <w:t>Su</w:t>
      </w:r>
      <w:proofErr w:type="spellEnd"/>
      <w:r w:rsidR="00813947" w:rsidRPr="00487FD5">
        <w:rPr>
          <w:rFonts w:ascii="Arial" w:hAnsi="Arial"/>
        </w:rPr>
        <w:t>/</w:t>
      </w:r>
      <w:proofErr w:type="spellStart"/>
      <w:r w:rsidR="00813947" w:rsidRPr="00487FD5">
        <w:rPr>
          <w:rFonts w:ascii="Arial" w:hAnsi="Arial"/>
        </w:rPr>
        <w:t>Hpx</w:t>
      </w:r>
      <w:proofErr w:type="spellEnd"/>
      <w:r w:rsidRPr="00487FD5">
        <w:rPr>
          <w:rFonts w:ascii="Arial" w:hAnsi="Arial"/>
        </w:rPr>
        <w:t xml:space="preserve"> and control PA. C) Representative recording</w:t>
      </w:r>
      <w:r w:rsidR="002A46A8" w:rsidRPr="00487FD5">
        <w:rPr>
          <w:rFonts w:ascii="Arial" w:hAnsi="Arial"/>
        </w:rPr>
        <w:t>s</w:t>
      </w:r>
      <w:r w:rsidRPr="00487FD5">
        <w:rPr>
          <w:rFonts w:ascii="Arial" w:hAnsi="Arial"/>
        </w:rPr>
        <w:t xml:space="preserve"> and D) averaged data of the concentration response curves to retiga</w:t>
      </w:r>
      <w:r w:rsidR="00813947" w:rsidRPr="00487FD5">
        <w:rPr>
          <w:rFonts w:ascii="Arial" w:hAnsi="Arial"/>
        </w:rPr>
        <w:t xml:space="preserve">bine </w:t>
      </w:r>
      <w:r w:rsidR="005D457F" w:rsidRPr="00487FD5">
        <w:rPr>
          <w:rFonts w:ascii="Arial" w:hAnsi="Arial"/>
        </w:rPr>
        <w:t>(10</w:t>
      </w:r>
      <w:r w:rsidR="005D457F" w:rsidRPr="00487FD5">
        <w:rPr>
          <w:rFonts w:ascii="Arial" w:hAnsi="Arial"/>
          <w:vertAlign w:val="superscript"/>
        </w:rPr>
        <w:t xml:space="preserve">-8 </w:t>
      </w:r>
      <w:r w:rsidR="005D457F" w:rsidRPr="00487FD5">
        <w:rPr>
          <w:rFonts w:ascii="Arial" w:hAnsi="Arial"/>
        </w:rPr>
        <w:t>-3x10</w:t>
      </w:r>
      <w:r w:rsidR="005D457F" w:rsidRPr="00487FD5">
        <w:rPr>
          <w:rFonts w:ascii="Arial" w:hAnsi="Arial"/>
          <w:vertAlign w:val="superscript"/>
        </w:rPr>
        <w:t>-5</w:t>
      </w:r>
      <w:r w:rsidR="005D457F" w:rsidRPr="00487FD5">
        <w:rPr>
          <w:rFonts w:ascii="Arial" w:hAnsi="Arial"/>
        </w:rPr>
        <w:t xml:space="preserve">M) </w:t>
      </w:r>
      <w:r w:rsidR="00813947" w:rsidRPr="00487FD5">
        <w:rPr>
          <w:rFonts w:ascii="Arial" w:hAnsi="Arial"/>
        </w:rPr>
        <w:t xml:space="preserve">in 5HT-precontracted </w:t>
      </w:r>
      <w:r w:rsidR="009E6405" w:rsidRPr="00487FD5">
        <w:rPr>
          <w:rFonts w:ascii="Arial" w:hAnsi="Arial"/>
        </w:rPr>
        <w:t xml:space="preserve">PA from </w:t>
      </w:r>
      <w:proofErr w:type="spellStart"/>
      <w:r w:rsidR="00813947" w:rsidRPr="00487FD5">
        <w:rPr>
          <w:rFonts w:ascii="Arial" w:hAnsi="Arial"/>
        </w:rPr>
        <w:t>Su</w:t>
      </w:r>
      <w:proofErr w:type="spellEnd"/>
      <w:r w:rsidR="00813947" w:rsidRPr="00487FD5">
        <w:rPr>
          <w:rFonts w:ascii="Arial" w:hAnsi="Arial"/>
        </w:rPr>
        <w:t>/</w:t>
      </w:r>
      <w:proofErr w:type="spellStart"/>
      <w:r w:rsidR="00813947" w:rsidRPr="00487FD5">
        <w:rPr>
          <w:rFonts w:ascii="Arial" w:hAnsi="Arial"/>
        </w:rPr>
        <w:t>Hpx</w:t>
      </w:r>
      <w:proofErr w:type="spellEnd"/>
      <w:r w:rsidRPr="00487FD5">
        <w:rPr>
          <w:rFonts w:ascii="Arial" w:hAnsi="Arial"/>
        </w:rPr>
        <w:t xml:space="preserve"> and control</w:t>
      </w:r>
      <w:r w:rsidR="009E6405" w:rsidRPr="00487FD5">
        <w:rPr>
          <w:rFonts w:ascii="Arial" w:hAnsi="Arial"/>
        </w:rPr>
        <w:t xml:space="preserve"> rats</w:t>
      </w:r>
      <w:r w:rsidRPr="00487FD5">
        <w:rPr>
          <w:rFonts w:ascii="Arial" w:hAnsi="Arial"/>
        </w:rPr>
        <w:t>. *P &lt; 0.05 and ***P &lt; 0.001 vs control, respectively. n≥5 PA from n=3 different animals.</w:t>
      </w:r>
    </w:p>
    <w:p w14:paraId="674DEE06" w14:textId="77777777" w:rsidR="00D85FA9" w:rsidRPr="00487FD5" w:rsidRDefault="00D85FA9" w:rsidP="00EC7DDA">
      <w:pPr>
        <w:spacing w:line="480" w:lineRule="auto"/>
        <w:rPr>
          <w:rFonts w:ascii="Arial" w:hAnsi="Arial"/>
        </w:rPr>
      </w:pPr>
    </w:p>
    <w:p w14:paraId="468E8355" w14:textId="77777777" w:rsidR="00A73012" w:rsidRPr="00487FD5" w:rsidRDefault="00A73012" w:rsidP="00EC7DDA">
      <w:pPr>
        <w:spacing w:line="480" w:lineRule="auto"/>
        <w:rPr>
          <w:rFonts w:ascii="Arial" w:hAnsi="Arial"/>
        </w:rPr>
      </w:pPr>
    </w:p>
    <w:p w14:paraId="645120C1" w14:textId="0E74236D" w:rsidR="00A73012" w:rsidRPr="00487FD5" w:rsidRDefault="00A73012" w:rsidP="00EC7DDA">
      <w:pPr>
        <w:spacing w:line="480" w:lineRule="auto"/>
        <w:jc w:val="both"/>
        <w:rPr>
          <w:rFonts w:ascii="Arial" w:hAnsi="Arial"/>
        </w:rPr>
      </w:pPr>
      <w:r w:rsidRPr="00487FD5">
        <w:rPr>
          <w:rFonts w:ascii="Arial" w:hAnsi="Arial"/>
          <w:b/>
        </w:rPr>
        <w:lastRenderedPageBreak/>
        <w:t xml:space="preserve">Figure 3. Altered </w:t>
      </w:r>
      <w:r w:rsidR="000618E6" w:rsidRPr="00487FD5">
        <w:rPr>
          <w:rFonts w:ascii="Arial" w:hAnsi="Arial"/>
          <w:b/>
        </w:rPr>
        <w:t xml:space="preserve">lung </w:t>
      </w:r>
      <w:r w:rsidRPr="00487FD5">
        <w:rPr>
          <w:rFonts w:ascii="Arial" w:hAnsi="Arial"/>
          <w:b/>
        </w:rPr>
        <w:t xml:space="preserve">expression of Kv7 channels and KCNE ancillary subunits in </w:t>
      </w:r>
      <w:r w:rsidR="000618E6" w:rsidRPr="00487FD5">
        <w:rPr>
          <w:rFonts w:ascii="Arial" w:hAnsi="Arial"/>
          <w:b/>
        </w:rPr>
        <w:t xml:space="preserve">experimental </w:t>
      </w:r>
      <w:r w:rsidR="00BA03E0" w:rsidRPr="0015046A">
        <w:rPr>
          <w:rFonts w:ascii="Arial" w:hAnsi="Arial"/>
          <w:b/>
          <w:highlight w:val="yellow"/>
        </w:rPr>
        <w:t>PH</w:t>
      </w:r>
      <w:r w:rsidR="00BA03E0" w:rsidRPr="00BA03E0">
        <w:rPr>
          <w:rFonts w:ascii="Arial" w:hAnsi="Arial"/>
          <w:b/>
          <w:color w:val="FF0000"/>
        </w:rPr>
        <w:t xml:space="preserve"> </w:t>
      </w:r>
      <w:r w:rsidR="000618E6" w:rsidRPr="00487FD5">
        <w:rPr>
          <w:rFonts w:ascii="Arial" w:hAnsi="Arial"/>
          <w:b/>
        </w:rPr>
        <w:t xml:space="preserve">and human PAH. </w:t>
      </w:r>
      <w:r w:rsidRPr="00487FD5">
        <w:rPr>
          <w:rFonts w:ascii="Arial" w:hAnsi="Arial"/>
        </w:rPr>
        <w:t xml:space="preserve">Kv7 channel protein expression analysed by Western blot in </w:t>
      </w:r>
      <w:r w:rsidR="000618E6" w:rsidRPr="00487FD5">
        <w:rPr>
          <w:rFonts w:ascii="Arial" w:hAnsi="Arial"/>
        </w:rPr>
        <w:t xml:space="preserve">lung samples from </w:t>
      </w:r>
      <w:r w:rsidRPr="00487FD5">
        <w:rPr>
          <w:rFonts w:ascii="Arial" w:hAnsi="Arial"/>
        </w:rPr>
        <w:t xml:space="preserve">A) </w:t>
      </w:r>
      <w:proofErr w:type="spellStart"/>
      <w:r w:rsidR="000618E6" w:rsidRPr="00487FD5">
        <w:rPr>
          <w:rFonts w:ascii="Arial" w:hAnsi="Arial"/>
        </w:rPr>
        <w:t>Su</w:t>
      </w:r>
      <w:proofErr w:type="spellEnd"/>
      <w:r w:rsidR="000618E6" w:rsidRPr="00487FD5">
        <w:rPr>
          <w:rFonts w:ascii="Arial" w:hAnsi="Arial"/>
        </w:rPr>
        <w:t>/</w:t>
      </w:r>
      <w:proofErr w:type="spellStart"/>
      <w:r w:rsidR="000618E6" w:rsidRPr="00487FD5">
        <w:rPr>
          <w:rFonts w:ascii="Arial" w:hAnsi="Arial"/>
        </w:rPr>
        <w:t>Hpx</w:t>
      </w:r>
      <w:proofErr w:type="spellEnd"/>
      <w:r w:rsidR="000618E6" w:rsidRPr="00487FD5">
        <w:rPr>
          <w:rFonts w:ascii="Arial" w:hAnsi="Arial"/>
        </w:rPr>
        <w:t xml:space="preserve"> rats </w:t>
      </w:r>
      <w:r w:rsidRPr="00487FD5">
        <w:rPr>
          <w:rFonts w:ascii="Arial" w:hAnsi="Arial"/>
        </w:rPr>
        <w:t>and B) human PAH</w:t>
      </w:r>
      <w:r w:rsidR="000618E6" w:rsidRPr="00487FD5">
        <w:rPr>
          <w:rFonts w:ascii="Arial" w:hAnsi="Arial"/>
        </w:rPr>
        <w:t xml:space="preserve"> patients </w:t>
      </w:r>
      <w:r w:rsidRPr="00487FD5">
        <w:rPr>
          <w:rFonts w:ascii="Arial" w:hAnsi="Arial"/>
        </w:rPr>
        <w:t>compared to controls. KCNE subunits protein express</w:t>
      </w:r>
      <w:r w:rsidR="000618E6" w:rsidRPr="00487FD5">
        <w:rPr>
          <w:rFonts w:ascii="Arial" w:hAnsi="Arial"/>
        </w:rPr>
        <w:t xml:space="preserve">ion analysed by Western blot in lung samples from C) </w:t>
      </w:r>
      <w:proofErr w:type="spellStart"/>
      <w:r w:rsidR="000618E6" w:rsidRPr="00487FD5">
        <w:rPr>
          <w:rFonts w:ascii="Arial" w:hAnsi="Arial"/>
        </w:rPr>
        <w:t>Su</w:t>
      </w:r>
      <w:proofErr w:type="spellEnd"/>
      <w:r w:rsidR="000618E6" w:rsidRPr="00487FD5">
        <w:rPr>
          <w:rFonts w:ascii="Arial" w:hAnsi="Arial"/>
        </w:rPr>
        <w:t>/</w:t>
      </w:r>
      <w:proofErr w:type="spellStart"/>
      <w:r w:rsidR="000618E6" w:rsidRPr="00487FD5">
        <w:rPr>
          <w:rFonts w:ascii="Arial" w:hAnsi="Arial"/>
        </w:rPr>
        <w:t>Hpx</w:t>
      </w:r>
      <w:proofErr w:type="spellEnd"/>
      <w:r w:rsidR="000618E6" w:rsidRPr="00487FD5">
        <w:rPr>
          <w:rFonts w:ascii="Arial" w:hAnsi="Arial"/>
        </w:rPr>
        <w:t xml:space="preserve"> rats and D) human PAH patients</w:t>
      </w:r>
      <w:r w:rsidRPr="00487FD5">
        <w:rPr>
          <w:rFonts w:ascii="Arial" w:hAnsi="Arial"/>
        </w:rPr>
        <w:t xml:space="preserve"> compared to controls. *P &lt; 0.05 vs control. </w:t>
      </w:r>
    </w:p>
    <w:p w14:paraId="36180E70" w14:textId="77777777" w:rsidR="00D85FA9" w:rsidRPr="00487FD5" w:rsidRDefault="00D85FA9" w:rsidP="00EC7DDA">
      <w:pPr>
        <w:spacing w:line="480" w:lineRule="auto"/>
        <w:rPr>
          <w:rFonts w:ascii="Arial" w:hAnsi="Arial"/>
        </w:rPr>
      </w:pPr>
    </w:p>
    <w:p w14:paraId="6E0C8271" w14:textId="770F5376" w:rsidR="00A73012" w:rsidRPr="00487FD5" w:rsidRDefault="00A73012" w:rsidP="00EC7DDA">
      <w:pPr>
        <w:spacing w:line="480" w:lineRule="auto"/>
        <w:jc w:val="both"/>
        <w:rPr>
          <w:rFonts w:ascii="Arial" w:hAnsi="Arial"/>
        </w:rPr>
      </w:pPr>
      <w:r w:rsidRPr="00487FD5">
        <w:rPr>
          <w:rFonts w:ascii="Arial" w:hAnsi="Arial"/>
          <w:b/>
        </w:rPr>
        <w:t xml:space="preserve">Figure 4. </w:t>
      </w:r>
      <w:r w:rsidR="0071760A" w:rsidRPr="00487FD5">
        <w:rPr>
          <w:rFonts w:ascii="Arial" w:hAnsi="Arial"/>
          <w:b/>
        </w:rPr>
        <w:t>Retigabine increase K</w:t>
      </w:r>
      <w:r w:rsidR="0071760A" w:rsidRPr="00487FD5">
        <w:rPr>
          <w:rFonts w:ascii="Arial" w:hAnsi="Arial"/>
          <w:b/>
          <w:vertAlign w:val="superscript"/>
        </w:rPr>
        <w:t>+</w:t>
      </w:r>
      <w:r w:rsidR="0071760A" w:rsidRPr="00487FD5">
        <w:rPr>
          <w:rFonts w:ascii="Arial" w:hAnsi="Arial"/>
          <w:b/>
        </w:rPr>
        <w:t xml:space="preserve"> currents and induces membrane hyperpolarization in PASMC upon inhibition of Kv1.5 and TASK-1 channels</w:t>
      </w:r>
      <w:r w:rsidRPr="00487FD5">
        <w:rPr>
          <w:rFonts w:ascii="Arial" w:hAnsi="Arial"/>
          <w:b/>
        </w:rPr>
        <w:t>.</w:t>
      </w:r>
      <w:r w:rsidRPr="00487FD5">
        <w:rPr>
          <w:rFonts w:ascii="Arial" w:hAnsi="Arial"/>
        </w:rPr>
        <w:t xml:space="preserve"> A) K</w:t>
      </w:r>
      <w:r w:rsidRPr="00487FD5">
        <w:rPr>
          <w:rFonts w:ascii="Arial" w:hAnsi="Arial"/>
          <w:vertAlign w:val="superscript"/>
        </w:rPr>
        <w:t>+</w:t>
      </w:r>
      <w:r w:rsidRPr="00487FD5">
        <w:rPr>
          <w:rFonts w:ascii="Arial" w:hAnsi="Arial"/>
          <w:vertAlign w:val="subscript"/>
        </w:rPr>
        <w:t xml:space="preserve"> </w:t>
      </w:r>
      <w:r w:rsidRPr="00487FD5">
        <w:rPr>
          <w:rFonts w:ascii="Arial" w:hAnsi="Arial"/>
        </w:rPr>
        <w:t>current-voltage relationships measured before and after the addition of retigabine (10</w:t>
      </w:r>
      <w:r w:rsidRPr="00487FD5">
        <w:rPr>
          <w:rFonts w:ascii="Arial" w:hAnsi="Arial"/>
          <w:vertAlign w:val="superscript"/>
        </w:rPr>
        <w:t>-5</w:t>
      </w:r>
      <w:r w:rsidRPr="00487FD5">
        <w:rPr>
          <w:rFonts w:ascii="Arial" w:hAnsi="Arial"/>
        </w:rPr>
        <w:t xml:space="preserve"> M) in </w:t>
      </w:r>
      <w:r w:rsidR="00BB35C5">
        <w:rPr>
          <w:rFonts w:ascii="Arial" w:hAnsi="Arial"/>
        </w:rPr>
        <w:t xml:space="preserve">the </w:t>
      </w:r>
      <w:r w:rsidRPr="00487FD5">
        <w:rPr>
          <w:rFonts w:ascii="Arial" w:hAnsi="Arial"/>
        </w:rPr>
        <w:t xml:space="preserve">absence and in </w:t>
      </w:r>
      <w:r w:rsidR="00BB35C5">
        <w:rPr>
          <w:rFonts w:ascii="Arial" w:hAnsi="Arial"/>
        </w:rPr>
        <w:t xml:space="preserve">the </w:t>
      </w:r>
      <w:r w:rsidRPr="00487FD5">
        <w:rPr>
          <w:rFonts w:ascii="Arial" w:hAnsi="Arial"/>
        </w:rPr>
        <w:t>presence of ML365+DPO-1 (both at 10</w:t>
      </w:r>
      <w:r w:rsidRPr="00487FD5">
        <w:rPr>
          <w:rFonts w:ascii="Arial" w:hAnsi="Arial"/>
          <w:vertAlign w:val="superscript"/>
        </w:rPr>
        <w:t>-6</w:t>
      </w:r>
      <w:r w:rsidRPr="00487FD5">
        <w:rPr>
          <w:rFonts w:ascii="Arial" w:hAnsi="Arial"/>
        </w:rPr>
        <w:t xml:space="preserve"> M</w:t>
      </w:r>
      <w:r w:rsidRPr="00487FD5">
        <w:rPr>
          <w:rFonts w:ascii="Arial" w:hAnsi="Arial" w:cstheme="majorHAnsi"/>
        </w:rPr>
        <w:t>)</w:t>
      </w:r>
      <w:r w:rsidRPr="00487FD5">
        <w:rPr>
          <w:rFonts w:ascii="Arial" w:hAnsi="Arial"/>
        </w:rPr>
        <w:t>. B) Retigabine-sens</w:t>
      </w:r>
      <w:r w:rsidR="00F046E7">
        <w:rPr>
          <w:rFonts w:ascii="Arial" w:hAnsi="Arial"/>
        </w:rPr>
        <w:t xml:space="preserve">itive current measured at 0 mV. </w:t>
      </w:r>
      <w:r w:rsidRPr="00487FD5">
        <w:rPr>
          <w:rFonts w:ascii="Arial" w:hAnsi="Arial"/>
        </w:rPr>
        <w:t xml:space="preserve">C) Retigabine-induced hyperpolarization in absence and in presence of ML365+DPO-1. Representative </w:t>
      </w:r>
      <w:r w:rsidR="002A46A8" w:rsidRPr="00487FD5">
        <w:rPr>
          <w:rFonts w:ascii="Arial" w:hAnsi="Arial"/>
        </w:rPr>
        <w:t xml:space="preserve">recordings the effects of </w:t>
      </w:r>
      <w:r w:rsidRPr="00487FD5">
        <w:rPr>
          <w:rFonts w:ascii="Arial" w:hAnsi="Arial"/>
        </w:rPr>
        <w:t xml:space="preserve">retigabine on </w:t>
      </w:r>
      <w:proofErr w:type="spellStart"/>
      <w:r w:rsidRPr="00487FD5">
        <w:rPr>
          <w:rFonts w:ascii="Arial" w:hAnsi="Arial"/>
        </w:rPr>
        <w:t>Em</w:t>
      </w:r>
      <w:proofErr w:type="spellEnd"/>
      <w:r w:rsidRPr="00487FD5">
        <w:rPr>
          <w:rFonts w:ascii="Arial" w:hAnsi="Arial"/>
        </w:rPr>
        <w:t xml:space="preserve"> in absence (D) or presence (E) of ML365+DPO-</w:t>
      </w:r>
      <w:proofErr w:type="gramStart"/>
      <w:r w:rsidRPr="00487FD5">
        <w:rPr>
          <w:rFonts w:ascii="Arial" w:hAnsi="Arial"/>
        </w:rPr>
        <w:t>1.*</w:t>
      </w:r>
      <w:proofErr w:type="gramEnd"/>
      <w:r w:rsidRPr="00487FD5">
        <w:rPr>
          <w:rFonts w:ascii="Arial" w:hAnsi="Arial"/>
        </w:rPr>
        <w:t xml:space="preserve"> P&lt;0.05 vs vehicle. Panels A, D and E were analysed by paired t-test and B and C by unpaired t-test. n=9 cells from n=4-5 different animals. </w:t>
      </w:r>
    </w:p>
    <w:p w14:paraId="70F50E93" w14:textId="77777777" w:rsidR="00A73012" w:rsidRPr="00487FD5" w:rsidRDefault="00A73012" w:rsidP="00EC7DDA">
      <w:pPr>
        <w:spacing w:line="480" w:lineRule="auto"/>
        <w:jc w:val="both"/>
        <w:rPr>
          <w:rFonts w:ascii="Arial" w:hAnsi="Arial"/>
        </w:rPr>
      </w:pPr>
    </w:p>
    <w:p w14:paraId="53963F38" w14:textId="506BD6CA" w:rsidR="004459E2" w:rsidRPr="00487FD5" w:rsidRDefault="004459E2" w:rsidP="00EC7DDA">
      <w:pPr>
        <w:spacing w:line="480" w:lineRule="auto"/>
        <w:jc w:val="both"/>
        <w:rPr>
          <w:rFonts w:ascii="Arial" w:hAnsi="Arial"/>
        </w:rPr>
      </w:pPr>
      <w:r w:rsidRPr="00487FD5">
        <w:rPr>
          <w:rFonts w:ascii="Arial" w:hAnsi="Arial"/>
          <w:b/>
        </w:rPr>
        <w:t xml:space="preserve">Figure 5. Enhanced </w:t>
      </w:r>
      <w:r w:rsidR="00B72119" w:rsidRPr="00487FD5">
        <w:rPr>
          <w:rFonts w:ascii="Arial" w:hAnsi="Arial"/>
          <w:b/>
        </w:rPr>
        <w:t xml:space="preserve">PA </w:t>
      </w:r>
      <w:r w:rsidR="00972493" w:rsidRPr="00487FD5">
        <w:rPr>
          <w:rFonts w:ascii="Arial" w:hAnsi="Arial"/>
          <w:b/>
        </w:rPr>
        <w:t xml:space="preserve">reactivity </w:t>
      </w:r>
      <w:r w:rsidRPr="00487FD5">
        <w:rPr>
          <w:rFonts w:ascii="Arial" w:hAnsi="Arial"/>
          <w:b/>
        </w:rPr>
        <w:t>to Kv7 channel modulators in the presence of Kv1.5 plus TASK</w:t>
      </w:r>
      <w:r w:rsidR="00BF419F" w:rsidRPr="00487FD5">
        <w:rPr>
          <w:rFonts w:ascii="Arial" w:hAnsi="Arial"/>
          <w:b/>
        </w:rPr>
        <w:t>-</w:t>
      </w:r>
      <w:r w:rsidRPr="00487FD5">
        <w:rPr>
          <w:rFonts w:ascii="Arial" w:hAnsi="Arial"/>
          <w:b/>
        </w:rPr>
        <w:t>1 inhibitor</w:t>
      </w:r>
      <w:r w:rsidR="00972493" w:rsidRPr="00487FD5">
        <w:rPr>
          <w:rFonts w:ascii="Arial" w:hAnsi="Arial"/>
          <w:b/>
        </w:rPr>
        <w:t>s</w:t>
      </w:r>
      <w:r w:rsidR="007145D9" w:rsidRPr="00487FD5">
        <w:rPr>
          <w:rFonts w:ascii="Arial" w:hAnsi="Arial"/>
          <w:b/>
        </w:rPr>
        <w:t xml:space="preserve">. </w:t>
      </w:r>
      <w:r w:rsidRPr="00487FD5">
        <w:rPr>
          <w:rFonts w:ascii="Arial" w:hAnsi="Arial"/>
        </w:rPr>
        <w:t>Representative recordings (A) and averaged data (B) of contractions induced by 10</w:t>
      </w:r>
      <w:r w:rsidRPr="00487FD5">
        <w:rPr>
          <w:rFonts w:ascii="Arial" w:hAnsi="Arial"/>
          <w:vertAlign w:val="superscript"/>
        </w:rPr>
        <w:t>-5</w:t>
      </w:r>
      <w:r w:rsidRPr="00487FD5">
        <w:rPr>
          <w:rFonts w:ascii="Arial" w:hAnsi="Arial"/>
        </w:rPr>
        <w:t>M</w:t>
      </w:r>
      <w:r w:rsidR="002A46A8" w:rsidRPr="00487FD5">
        <w:rPr>
          <w:rFonts w:ascii="Arial" w:hAnsi="Arial"/>
        </w:rPr>
        <w:t xml:space="preserve"> XE991 i</w:t>
      </w:r>
      <w:r w:rsidRPr="00487FD5">
        <w:rPr>
          <w:rFonts w:ascii="Arial" w:hAnsi="Arial"/>
        </w:rPr>
        <w:t xml:space="preserve">n PA in the absence and </w:t>
      </w:r>
      <w:r w:rsidR="00972493" w:rsidRPr="00487FD5">
        <w:rPr>
          <w:rFonts w:ascii="Arial" w:hAnsi="Arial"/>
        </w:rPr>
        <w:t xml:space="preserve">in the </w:t>
      </w:r>
      <w:r w:rsidRPr="00487FD5">
        <w:rPr>
          <w:rFonts w:ascii="Arial" w:hAnsi="Arial"/>
        </w:rPr>
        <w:t>presence of ML365+DPO-1 (both at 10</w:t>
      </w:r>
      <w:r w:rsidRPr="00487FD5">
        <w:rPr>
          <w:rFonts w:ascii="Arial" w:hAnsi="Arial"/>
          <w:vertAlign w:val="superscript"/>
        </w:rPr>
        <w:t>-6</w:t>
      </w:r>
      <w:r w:rsidRPr="00487FD5">
        <w:rPr>
          <w:rFonts w:ascii="Arial" w:hAnsi="Arial"/>
        </w:rPr>
        <w:t>M</w:t>
      </w:r>
      <w:r w:rsidRPr="00487FD5">
        <w:rPr>
          <w:rFonts w:ascii="Arial" w:hAnsi="Arial" w:cstheme="majorHAnsi"/>
        </w:rPr>
        <w:t>).</w:t>
      </w:r>
      <w:r w:rsidRPr="00487FD5">
        <w:rPr>
          <w:rFonts w:ascii="Arial" w:hAnsi="Arial"/>
        </w:rPr>
        <w:t xml:space="preserve"> Representative recordings (C) and averaged data (D) of the relaxation induced by increasing concentrations of retigabine (10</w:t>
      </w:r>
      <w:r w:rsidRPr="00487FD5">
        <w:rPr>
          <w:rFonts w:ascii="Arial" w:hAnsi="Arial"/>
          <w:vertAlign w:val="superscript"/>
        </w:rPr>
        <w:t xml:space="preserve">-8 </w:t>
      </w:r>
      <w:r w:rsidRPr="00487FD5">
        <w:rPr>
          <w:rFonts w:ascii="Arial" w:hAnsi="Arial"/>
        </w:rPr>
        <w:t>-3x10</w:t>
      </w:r>
      <w:r w:rsidRPr="00487FD5">
        <w:rPr>
          <w:rFonts w:ascii="Arial" w:hAnsi="Arial"/>
          <w:vertAlign w:val="superscript"/>
        </w:rPr>
        <w:t>-5</w:t>
      </w:r>
      <w:r w:rsidRPr="00487FD5">
        <w:rPr>
          <w:rFonts w:ascii="Arial" w:hAnsi="Arial"/>
        </w:rPr>
        <w:t>M)</w:t>
      </w:r>
      <w:r w:rsidR="002A46A8" w:rsidRPr="00487FD5">
        <w:rPr>
          <w:rFonts w:ascii="Arial" w:hAnsi="Arial"/>
        </w:rPr>
        <w:t xml:space="preserve"> i</w:t>
      </w:r>
      <w:r w:rsidRPr="00487FD5">
        <w:rPr>
          <w:rFonts w:ascii="Arial" w:hAnsi="Arial"/>
        </w:rPr>
        <w:t xml:space="preserve">n </w:t>
      </w:r>
      <w:r w:rsidR="00BE7DF9" w:rsidRPr="00487FD5">
        <w:rPr>
          <w:rFonts w:ascii="Arial" w:hAnsi="Arial"/>
        </w:rPr>
        <w:t>precontracted-</w:t>
      </w:r>
      <w:r w:rsidRPr="00487FD5">
        <w:rPr>
          <w:rFonts w:ascii="Arial" w:hAnsi="Arial"/>
        </w:rPr>
        <w:t xml:space="preserve">PA in the absence </w:t>
      </w:r>
      <w:r w:rsidR="00972493" w:rsidRPr="00487FD5">
        <w:rPr>
          <w:rFonts w:ascii="Arial" w:hAnsi="Arial"/>
        </w:rPr>
        <w:t>(vehicle</w:t>
      </w:r>
      <w:r w:rsidR="00E801F6" w:rsidRPr="00487FD5">
        <w:rPr>
          <w:rFonts w:ascii="Arial" w:hAnsi="Arial"/>
        </w:rPr>
        <w:t>)</w:t>
      </w:r>
      <w:r w:rsidR="00972493" w:rsidRPr="00487FD5">
        <w:rPr>
          <w:rFonts w:ascii="Arial" w:hAnsi="Arial"/>
        </w:rPr>
        <w:t xml:space="preserve"> </w:t>
      </w:r>
      <w:r w:rsidRPr="00487FD5">
        <w:rPr>
          <w:rFonts w:ascii="Arial" w:hAnsi="Arial"/>
        </w:rPr>
        <w:t>and in the presence of ML365+DPO-1. E) Kv7.4 channel and KCNE4 subunit protein expression (</w:t>
      </w:r>
      <w:r w:rsidR="00BB35C5">
        <w:rPr>
          <w:rFonts w:ascii="Arial" w:hAnsi="Arial"/>
        </w:rPr>
        <w:t>r</w:t>
      </w:r>
      <w:r w:rsidRPr="00487FD5">
        <w:rPr>
          <w:rFonts w:ascii="Arial" w:hAnsi="Arial"/>
        </w:rPr>
        <w:t xml:space="preserve">ed) analysed using immunocytochemistry in isolated PASMCs in the absence and in the presence of ML365+DPO-1. Wheat Germ Agglutinin (WGA) was used as a </w:t>
      </w:r>
      <w:r w:rsidRPr="00487FD5">
        <w:rPr>
          <w:rFonts w:ascii="Arial" w:hAnsi="Arial"/>
        </w:rPr>
        <w:lastRenderedPageBreak/>
        <w:t>membrane marker (</w:t>
      </w:r>
      <w:r w:rsidR="00BB35C5">
        <w:rPr>
          <w:rFonts w:ascii="Arial" w:hAnsi="Arial"/>
        </w:rPr>
        <w:t>g</w:t>
      </w:r>
      <w:r w:rsidRPr="00487FD5">
        <w:rPr>
          <w:rFonts w:ascii="Arial" w:hAnsi="Arial"/>
        </w:rPr>
        <w:t>reen) and DAPI for nuclear staining (</w:t>
      </w:r>
      <w:r w:rsidR="00BB35C5">
        <w:rPr>
          <w:rFonts w:ascii="Arial" w:hAnsi="Arial"/>
        </w:rPr>
        <w:t>b</w:t>
      </w:r>
      <w:r w:rsidRPr="00487FD5">
        <w:rPr>
          <w:rFonts w:ascii="Arial" w:hAnsi="Arial"/>
        </w:rPr>
        <w:t xml:space="preserve">lue). F) </w:t>
      </w:r>
      <w:r w:rsidRPr="00487FD5">
        <w:rPr>
          <w:rFonts w:ascii="Arial" w:hAnsi="Arial"/>
          <w:color w:val="000000" w:themeColor="text1"/>
        </w:rPr>
        <w:t>Representative graph of Kv7.4 and KCNE4 channel (</w:t>
      </w:r>
      <w:r w:rsidR="00BB35C5">
        <w:rPr>
          <w:rFonts w:ascii="Arial" w:hAnsi="Arial"/>
          <w:color w:val="000000" w:themeColor="text1"/>
        </w:rPr>
        <w:t>r</w:t>
      </w:r>
      <w:r w:rsidRPr="00487FD5">
        <w:rPr>
          <w:rFonts w:ascii="Arial" w:hAnsi="Arial"/>
          <w:color w:val="000000" w:themeColor="text1"/>
        </w:rPr>
        <w:t>ed) protein expression in the membrane</w:t>
      </w:r>
      <w:r w:rsidR="0084174C">
        <w:rPr>
          <w:rFonts w:ascii="Arial" w:hAnsi="Arial"/>
          <w:color w:val="000000" w:themeColor="text1"/>
        </w:rPr>
        <w:t xml:space="preserve"> </w:t>
      </w:r>
      <w:r w:rsidRPr="00487FD5">
        <w:rPr>
          <w:rFonts w:ascii="Arial" w:hAnsi="Arial"/>
          <w:color w:val="000000" w:themeColor="text1"/>
        </w:rPr>
        <w:t>determined by colocalization with WGA (</w:t>
      </w:r>
      <w:r w:rsidR="00BB35C5">
        <w:rPr>
          <w:rFonts w:ascii="Arial" w:hAnsi="Arial"/>
          <w:color w:val="000000" w:themeColor="text1"/>
        </w:rPr>
        <w:t>g</w:t>
      </w:r>
      <w:r w:rsidRPr="00487FD5">
        <w:rPr>
          <w:rFonts w:ascii="Arial" w:hAnsi="Arial"/>
          <w:color w:val="000000" w:themeColor="text1"/>
        </w:rPr>
        <w:t xml:space="preserve">reen) in PASMC </w:t>
      </w:r>
      <w:r w:rsidRPr="00487FD5">
        <w:rPr>
          <w:rFonts w:ascii="Arial" w:hAnsi="Arial"/>
        </w:rPr>
        <w:t xml:space="preserve">in the absence and </w:t>
      </w:r>
      <w:r w:rsidR="002A46A8" w:rsidRPr="00487FD5">
        <w:rPr>
          <w:rFonts w:ascii="Arial" w:hAnsi="Arial"/>
        </w:rPr>
        <w:t xml:space="preserve">in the </w:t>
      </w:r>
      <w:r w:rsidRPr="00487FD5">
        <w:rPr>
          <w:rFonts w:ascii="Arial" w:hAnsi="Arial"/>
        </w:rPr>
        <w:t xml:space="preserve">presence of ML365+DPO-1. G) Kv7.4 channel and H) KCNE4 subunit membrane abundance </w:t>
      </w:r>
      <w:r w:rsidR="0084174C" w:rsidRPr="00487FD5">
        <w:rPr>
          <w:rFonts w:ascii="Arial" w:hAnsi="Arial"/>
          <w:color w:val="000000" w:themeColor="text1"/>
        </w:rPr>
        <w:t>determi</w:t>
      </w:r>
      <w:r w:rsidR="0084174C">
        <w:rPr>
          <w:rFonts w:ascii="Arial" w:hAnsi="Arial"/>
          <w:color w:val="000000" w:themeColor="text1"/>
        </w:rPr>
        <w:t>ned by colocalization with WGA (</w:t>
      </w:r>
      <w:r w:rsidR="00BB35C5">
        <w:rPr>
          <w:rFonts w:ascii="Arial" w:hAnsi="Arial"/>
          <w:color w:val="000000" w:themeColor="text1"/>
        </w:rPr>
        <w:t>y</w:t>
      </w:r>
      <w:r w:rsidR="0084174C">
        <w:rPr>
          <w:rFonts w:ascii="Arial" w:hAnsi="Arial"/>
          <w:color w:val="000000" w:themeColor="text1"/>
        </w:rPr>
        <w:t xml:space="preserve">ellow) </w:t>
      </w:r>
      <w:r w:rsidRPr="00487FD5">
        <w:rPr>
          <w:rFonts w:ascii="Arial" w:hAnsi="Arial"/>
        </w:rPr>
        <w:t xml:space="preserve">in </w:t>
      </w:r>
      <w:r w:rsidR="002A46A8" w:rsidRPr="00487FD5">
        <w:rPr>
          <w:rFonts w:ascii="Arial" w:hAnsi="Arial"/>
        </w:rPr>
        <w:t xml:space="preserve">the </w:t>
      </w:r>
      <w:r w:rsidRPr="00487FD5">
        <w:rPr>
          <w:rFonts w:ascii="Arial" w:hAnsi="Arial"/>
        </w:rPr>
        <w:t xml:space="preserve">absence and </w:t>
      </w:r>
      <w:r w:rsidR="002A46A8" w:rsidRPr="00487FD5">
        <w:rPr>
          <w:rFonts w:ascii="Arial" w:hAnsi="Arial"/>
        </w:rPr>
        <w:t xml:space="preserve">in the </w:t>
      </w:r>
      <w:r w:rsidRPr="00487FD5">
        <w:rPr>
          <w:rFonts w:ascii="Arial" w:hAnsi="Arial"/>
        </w:rPr>
        <w:t xml:space="preserve">presence of ML365+DPO-1. *P&lt; 0.05, **P &lt; 0.01 and ***P &lt; 0.001 vs control, respectively. n≥5 PA from 4-5 animals for </w:t>
      </w:r>
      <w:r w:rsidR="006F5C91">
        <w:rPr>
          <w:rFonts w:ascii="Arial" w:hAnsi="Arial"/>
        </w:rPr>
        <w:t>functional</w:t>
      </w:r>
      <w:r w:rsidRPr="00487FD5">
        <w:rPr>
          <w:rFonts w:ascii="Arial" w:hAnsi="Arial"/>
        </w:rPr>
        <w:t xml:space="preserve"> experiments and n≥36 cell analy</w:t>
      </w:r>
      <w:r w:rsidR="00B72119" w:rsidRPr="00487FD5">
        <w:rPr>
          <w:rFonts w:ascii="Arial" w:hAnsi="Arial"/>
        </w:rPr>
        <w:t>s</w:t>
      </w:r>
      <w:r w:rsidR="006F5C91">
        <w:rPr>
          <w:rFonts w:ascii="Arial" w:hAnsi="Arial"/>
        </w:rPr>
        <w:t xml:space="preserve">ed from </w:t>
      </w:r>
      <w:r w:rsidRPr="00487FD5">
        <w:rPr>
          <w:rFonts w:ascii="Arial" w:hAnsi="Arial"/>
        </w:rPr>
        <w:t>3 different animals for immunocytochemistry.</w:t>
      </w:r>
    </w:p>
    <w:p w14:paraId="727513F9" w14:textId="77777777" w:rsidR="00D85FA9" w:rsidRPr="00487FD5" w:rsidRDefault="00D85FA9" w:rsidP="00EC7DDA">
      <w:pPr>
        <w:spacing w:line="480" w:lineRule="auto"/>
        <w:rPr>
          <w:rFonts w:ascii="Arial" w:hAnsi="Arial"/>
          <w:color w:val="FF0000"/>
        </w:rPr>
      </w:pPr>
    </w:p>
    <w:p w14:paraId="1D50834A" w14:textId="77777777" w:rsidR="0095754F" w:rsidRPr="00487FD5" w:rsidRDefault="0095754F" w:rsidP="00EC7DDA">
      <w:pPr>
        <w:spacing w:line="480" w:lineRule="auto"/>
        <w:rPr>
          <w:rFonts w:ascii="Arial" w:hAnsi="Arial"/>
          <w:color w:val="000000" w:themeColor="text1"/>
        </w:rPr>
      </w:pPr>
    </w:p>
    <w:p w14:paraId="74A022A4" w14:textId="77777777" w:rsidR="005F5D71" w:rsidRPr="00487FD5" w:rsidRDefault="005F5D71" w:rsidP="00EC7DDA">
      <w:pPr>
        <w:spacing w:line="480" w:lineRule="auto"/>
        <w:jc w:val="both"/>
        <w:rPr>
          <w:rFonts w:ascii="Arial" w:hAnsi="Arial"/>
          <w:b/>
        </w:rPr>
      </w:pPr>
    </w:p>
    <w:p w14:paraId="3E5DEC95" w14:textId="77777777" w:rsidR="005F5D71" w:rsidRPr="00487FD5" w:rsidRDefault="005F5D71" w:rsidP="00EC7DDA">
      <w:pPr>
        <w:spacing w:line="480" w:lineRule="auto"/>
        <w:jc w:val="both"/>
        <w:rPr>
          <w:rFonts w:ascii="Arial" w:hAnsi="Arial"/>
          <w:b/>
        </w:rPr>
      </w:pPr>
    </w:p>
    <w:p w14:paraId="77973632" w14:textId="77777777" w:rsidR="007F4F7B" w:rsidRPr="00487FD5" w:rsidRDefault="007F4F7B" w:rsidP="00EC7DDA">
      <w:pPr>
        <w:spacing w:line="480" w:lineRule="auto"/>
        <w:rPr>
          <w:rFonts w:ascii="Arial" w:hAnsi="Arial"/>
        </w:rPr>
      </w:pPr>
    </w:p>
    <w:p w14:paraId="7CC498FF" w14:textId="77777777" w:rsidR="00835FBA" w:rsidRPr="00487FD5" w:rsidRDefault="00835FBA" w:rsidP="002120AC">
      <w:pPr>
        <w:spacing w:line="480" w:lineRule="auto"/>
        <w:jc w:val="both"/>
        <w:rPr>
          <w:rFonts w:ascii="Arial" w:hAnsi="Arial"/>
          <w:b/>
        </w:rPr>
      </w:pPr>
    </w:p>
    <w:p w14:paraId="45ECFB2D" w14:textId="77777777" w:rsidR="00B5458A" w:rsidRPr="00487FD5" w:rsidRDefault="00B5458A" w:rsidP="00EC7DDA">
      <w:pPr>
        <w:spacing w:line="480" w:lineRule="auto"/>
        <w:ind w:hanging="284"/>
        <w:jc w:val="both"/>
        <w:rPr>
          <w:rFonts w:ascii="Arial" w:hAnsi="Arial"/>
          <w:b/>
        </w:rPr>
      </w:pPr>
    </w:p>
    <w:p w14:paraId="79C0BE03" w14:textId="77777777" w:rsidR="00B5458A" w:rsidRPr="00487FD5" w:rsidRDefault="00B5458A" w:rsidP="00EC7DDA">
      <w:pPr>
        <w:spacing w:line="480" w:lineRule="auto"/>
        <w:rPr>
          <w:rFonts w:ascii="Arial" w:hAnsi="Arial"/>
        </w:rPr>
      </w:pPr>
    </w:p>
    <w:p w14:paraId="72468102" w14:textId="77777777" w:rsidR="00B5458A" w:rsidRPr="00487FD5" w:rsidRDefault="00B5458A" w:rsidP="00EC7DDA">
      <w:pPr>
        <w:spacing w:line="480" w:lineRule="auto"/>
        <w:rPr>
          <w:rFonts w:ascii="Arial" w:hAnsi="Arial"/>
        </w:rPr>
      </w:pPr>
    </w:p>
    <w:sectPr w:rsidR="00B5458A" w:rsidRPr="00487FD5" w:rsidSect="00CA375F">
      <w:footerReference w:type="even" r:id="rId9"/>
      <w:footerReference w:type="default" r:id="rId10"/>
      <w:pgSz w:w="12240" w:h="15840"/>
      <w:pgMar w:top="1440" w:right="1041" w:bottom="1440" w:left="1134"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94DC5" w14:textId="77777777" w:rsidR="00160DF8" w:rsidRDefault="00160DF8" w:rsidP="00DA7672">
      <w:r>
        <w:separator/>
      </w:r>
    </w:p>
  </w:endnote>
  <w:endnote w:type="continuationSeparator" w:id="0">
    <w:p w14:paraId="1110CC5F" w14:textId="77777777" w:rsidR="00160DF8" w:rsidRDefault="00160DF8" w:rsidP="00DA7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onaco">
    <w:charset w:val="00"/>
    <w:family w:val="auto"/>
    <w:pitch w:val="variable"/>
    <w:sig w:usb0="A00002FF" w:usb1="500039FB" w:usb2="00000000" w:usb3="00000000" w:csb0="00000197" w:csb1="00000000"/>
  </w:font>
  <w:font w:name="êi‚˛">
    <w:altName w:val="Cambria"/>
    <w:panose1 w:val="00000000000000000000"/>
    <w:charset w:val="4D"/>
    <w:family w:val="auto"/>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1AF52" w14:textId="77777777" w:rsidR="00DD016C" w:rsidRDefault="00DD016C" w:rsidP="00B62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9A7185" w14:textId="77777777" w:rsidR="00DD016C" w:rsidRDefault="00DD016C" w:rsidP="00DA76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B6EFD" w14:textId="77777777" w:rsidR="00DD016C" w:rsidRDefault="00DD016C" w:rsidP="00B62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288A">
      <w:rPr>
        <w:rStyle w:val="PageNumber"/>
        <w:noProof/>
      </w:rPr>
      <w:t>26</w:t>
    </w:r>
    <w:r>
      <w:rPr>
        <w:rStyle w:val="PageNumber"/>
      </w:rPr>
      <w:fldChar w:fldCharType="end"/>
    </w:r>
  </w:p>
  <w:p w14:paraId="09948E80" w14:textId="77777777" w:rsidR="00DD016C" w:rsidRDefault="00DD016C" w:rsidP="00DA76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5466C" w14:textId="77777777" w:rsidR="00160DF8" w:rsidRDefault="00160DF8" w:rsidP="00DA7672">
      <w:r>
        <w:separator/>
      </w:r>
    </w:p>
  </w:footnote>
  <w:footnote w:type="continuationSeparator" w:id="0">
    <w:p w14:paraId="0FC63444" w14:textId="77777777" w:rsidR="00160DF8" w:rsidRDefault="00160DF8" w:rsidP="00DA76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1DE30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E322BD"/>
    <w:multiLevelType w:val="hybridMultilevel"/>
    <w:tmpl w:val="B49EB880"/>
    <w:lvl w:ilvl="0" w:tplc="8730BE92">
      <w:start w:val="1"/>
      <w:numFmt w:val="decimal"/>
      <w:lvlText w:val="%1."/>
      <w:lvlJc w:val="left"/>
      <w:pPr>
        <w:ind w:left="76" w:hanging="360"/>
      </w:pPr>
      <w:rPr>
        <w:rFonts w:hint="default"/>
      </w:rPr>
    </w:lvl>
    <w:lvl w:ilvl="1" w:tplc="0C0A0019" w:tentative="1">
      <w:start w:val="1"/>
      <w:numFmt w:val="lowerLetter"/>
      <w:lvlText w:val="%2."/>
      <w:lvlJc w:val="left"/>
      <w:pPr>
        <w:ind w:left="796" w:hanging="360"/>
      </w:pPr>
    </w:lvl>
    <w:lvl w:ilvl="2" w:tplc="0C0A001B" w:tentative="1">
      <w:start w:val="1"/>
      <w:numFmt w:val="lowerRoman"/>
      <w:lvlText w:val="%3."/>
      <w:lvlJc w:val="right"/>
      <w:pPr>
        <w:ind w:left="1516" w:hanging="180"/>
      </w:pPr>
    </w:lvl>
    <w:lvl w:ilvl="3" w:tplc="0C0A000F" w:tentative="1">
      <w:start w:val="1"/>
      <w:numFmt w:val="decimal"/>
      <w:lvlText w:val="%4."/>
      <w:lvlJc w:val="left"/>
      <w:pPr>
        <w:ind w:left="2236" w:hanging="360"/>
      </w:pPr>
    </w:lvl>
    <w:lvl w:ilvl="4" w:tplc="0C0A0019" w:tentative="1">
      <w:start w:val="1"/>
      <w:numFmt w:val="lowerLetter"/>
      <w:lvlText w:val="%5."/>
      <w:lvlJc w:val="left"/>
      <w:pPr>
        <w:ind w:left="2956" w:hanging="360"/>
      </w:pPr>
    </w:lvl>
    <w:lvl w:ilvl="5" w:tplc="0C0A001B" w:tentative="1">
      <w:start w:val="1"/>
      <w:numFmt w:val="lowerRoman"/>
      <w:lvlText w:val="%6."/>
      <w:lvlJc w:val="right"/>
      <w:pPr>
        <w:ind w:left="3676" w:hanging="180"/>
      </w:pPr>
    </w:lvl>
    <w:lvl w:ilvl="6" w:tplc="0C0A000F" w:tentative="1">
      <w:start w:val="1"/>
      <w:numFmt w:val="decimal"/>
      <w:lvlText w:val="%7."/>
      <w:lvlJc w:val="left"/>
      <w:pPr>
        <w:ind w:left="4396" w:hanging="360"/>
      </w:pPr>
    </w:lvl>
    <w:lvl w:ilvl="7" w:tplc="0C0A0019" w:tentative="1">
      <w:start w:val="1"/>
      <w:numFmt w:val="lowerLetter"/>
      <w:lvlText w:val="%8."/>
      <w:lvlJc w:val="left"/>
      <w:pPr>
        <w:ind w:left="5116" w:hanging="360"/>
      </w:pPr>
    </w:lvl>
    <w:lvl w:ilvl="8" w:tplc="0C0A001B" w:tentative="1">
      <w:start w:val="1"/>
      <w:numFmt w:val="lowerRoman"/>
      <w:lvlText w:val="%9."/>
      <w:lvlJc w:val="right"/>
      <w:pPr>
        <w:ind w:left="5836" w:hanging="180"/>
      </w:pPr>
    </w:lvl>
  </w:abstractNum>
  <w:abstractNum w:abstractNumId="2" w15:restartNumberingAfterBreak="0">
    <w:nsid w:val="2DE73A1B"/>
    <w:multiLevelType w:val="multilevel"/>
    <w:tmpl w:val="40BCE45C"/>
    <w:lvl w:ilvl="0">
      <w:start w:val="1"/>
      <w:numFmt w:val="decimal"/>
      <w:lvlText w:val="%1."/>
      <w:lvlJc w:val="left"/>
      <w:pPr>
        <w:tabs>
          <w:tab w:val="num" w:pos="720"/>
        </w:tabs>
        <w:ind w:left="720" w:hanging="360"/>
      </w:pPr>
      <w:rPr>
        <w:b/>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BA3AEA"/>
    <w:multiLevelType w:val="hybridMultilevel"/>
    <w:tmpl w:val="D37A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0C3E00"/>
    <w:multiLevelType w:val="hybridMultilevel"/>
    <w:tmpl w:val="87868E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DD0724A"/>
    <w:multiLevelType w:val="hybridMultilevel"/>
    <w:tmpl w:val="A120BAC6"/>
    <w:lvl w:ilvl="0" w:tplc="0C0A000F">
      <w:start w:val="1"/>
      <w:numFmt w:val="decimal"/>
      <w:lvlText w:val="%1."/>
      <w:lvlJc w:val="left"/>
      <w:pPr>
        <w:ind w:left="810" w:hanging="360"/>
      </w:pPr>
    </w:lvl>
    <w:lvl w:ilvl="1" w:tplc="0C0A0019" w:tentative="1">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6" w15:restartNumberingAfterBreak="0">
    <w:nsid w:val="70676E2E"/>
    <w:multiLevelType w:val="hybridMultilevel"/>
    <w:tmpl w:val="17928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BD17CC"/>
    <w:multiLevelType w:val="hybridMultilevel"/>
    <w:tmpl w:val="52142B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7"/>
  </w:num>
  <w:num w:numId="4">
    <w:abstractNumId w:val="1"/>
  </w:num>
  <w:num w:numId="5">
    <w:abstractNumId w:val="5"/>
  </w:num>
  <w:num w:numId="6">
    <w:abstractNumId w:val="6"/>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943"/>
    <w:rsid w:val="00000877"/>
    <w:rsid w:val="00001D8E"/>
    <w:rsid w:val="0000376F"/>
    <w:rsid w:val="00005460"/>
    <w:rsid w:val="00007203"/>
    <w:rsid w:val="00007554"/>
    <w:rsid w:val="000110E1"/>
    <w:rsid w:val="00011863"/>
    <w:rsid w:val="00012A85"/>
    <w:rsid w:val="00015AAB"/>
    <w:rsid w:val="000200DA"/>
    <w:rsid w:val="000221AA"/>
    <w:rsid w:val="0002257E"/>
    <w:rsid w:val="000230D1"/>
    <w:rsid w:val="0002475C"/>
    <w:rsid w:val="00024855"/>
    <w:rsid w:val="00025AE6"/>
    <w:rsid w:val="00025B0A"/>
    <w:rsid w:val="000264CB"/>
    <w:rsid w:val="00026A54"/>
    <w:rsid w:val="00027FBC"/>
    <w:rsid w:val="0003054A"/>
    <w:rsid w:val="00031124"/>
    <w:rsid w:val="0003287A"/>
    <w:rsid w:val="0003301D"/>
    <w:rsid w:val="000338B4"/>
    <w:rsid w:val="00033EC5"/>
    <w:rsid w:val="000360C6"/>
    <w:rsid w:val="00037087"/>
    <w:rsid w:val="00037108"/>
    <w:rsid w:val="00037F38"/>
    <w:rsid w:val="0004066D"/>
    <w:rsid w:val="00040BCF"/>
    <w:rsid w:val="00047E5E"/>
    <w:rsid w:val="00050325"/>
    <w:rsid w:val="00050C46"/>
    <w:rsid w:val="0005279A"/>
    <w:rsid w:val="00053998"/>
    <w:rsid w:val="0005436B"/>
    <w:rsid w:val="00054DA3"/>
    <w:rsid w:val="00057C48"/>
    <w:rsid w:val="00057EEC"/>
    <w:rsid w:val="000618E6"/>
    <w:rsid w:val="00061BC0"/>
    <w:rsid w:val="00063608"/>
    <w:rsid w:val="00063C77"/>
    <w:rsid w:val="000653AC"/>
    <w:rsid w:val="0006584F"/>
    <w:rsid w:val="00066792"/>
    <w:rsid w:val="00067538"/>
    <w:rsid w:val="00067945"/>
    <w:rsid w:val="00067F3E"/>
    <w:rsid w:val="00070418"/>
    <w:rsid w:val="00070DA7"/>
    <w:rsid w:val="000732FB"/>
    <w:rsid w:val="000773FB"/>
    <w:rsid w:val="00077CA3"/>
    <w:rsid w:val="00080132"/>
    <w:rsid w:val="000805D8"/>
    <w:rsid w:val="00081562"/>
    <w:rsid w:val="00081845"/>
    <w:rsid w:val="00083634"/>
    <w:rsid w:val="000837EB"/>
    <w:rsid w:val="0008797A"/>
    <w:rsid w:val="00090ABA"/>
    <w:rsid w:val="000927CE"/>
    <w:rsid w:val="00092B7B"/>
    <w:rsid w:val="00092E88"/>
    <w:rsid w:val="00092E8D"/>
    <w:rsid w:val="00093602"/>
    <w:rsid w:val="000940D8"/>
    <w:rsid w:val="00094693"/>
    <w:rsid w:val="00094D5D"/>
    <w:rsid w:val="00094EB3"/>
    <w:rsid w:val="0009636B"/>
    <w:rsid w:val="00097A67"/>
    <w:rsid w:val="000A24F1"/>
    <w:rsid w:val="000A2DB9"/>
    <w:rsid w:val="000A3406"/>
    <w:rsid w:val="000A4C2D"/>
    <w:rsid w:val="000A6809"/>
    <w:rsid w:val="000A6856"/>
    <w:rsid w:val="000A6DC2"/>
    <w:rsid w:val="000A73E2"/>
    <w:rsid w:val="000A7A93"/>
    <w:rsid w:val="000A7F18"/>
    <w:rsid w:val="000B1610"/>
    <w:rsid w:val="000B1B36"/>
    <w:rsid w:val="000B32E0"/>
    <w:rsid w:val="000B3457"/>
    <w:rsid w:val="000B35C6"/>
    <w:rsid w:val="000B3E4D"/>
    <w:rsid w:val="000B56EC"/>
    <w:rsid w:val="000B5776"/>
    <w:rsid w:val="000B61F3"/>
    <w:rsid w:val="000C1810"/>
    <w:rsid w:val="000C1C05"/>
    <w:rsid w:val="000C1FF0"/>
    <w:rsid w:val="000C2687"/>
    <w:rsid w:val="000C2D4A"/>
    <w:rsid w:val="000C3AEE"/>
    <w:rsid w:val="000C3FF2"/>
    <w:rsid w:val="000C523B"/>
    <w:rsid w:val="000C661B"/>
    <w:rsid w:val="000C726C"/>
    <w:rsid w:val="000D0AF8"/>
    <w:rsid w:val="000D2082"/>
    <w:rsid w:val="000D46BE"/>
    <w:rsid w:val="000D5230"/>
    <w:rsid w:val="000D5360"/>
    <w:rsid w:val="000D5B8D"/>
    <w:rsid w:val="000D5E7E"/>
    <w:rsid w:val="000D70E5"/>
    <w:rsid w:val="000E074B"/>
    <w:rsid w:val="000E0CE0"/>
    <w:rsid w:val="000E0E4A"/>
    <w:rsid w:val="000E1309"/>
    <w:rsid w:val="000E1CA8"/>
    <w:rsid w:val="000E262F"/>
    <w:rsid w:val="000E583F"/>
    <w:rsid w:val="000E7B0C"/>
    <w:rsid w:val="000F0590"/>
    <w:rsid w:val="000F0E60"/>
    <w:rsid w:val="000F2504"/>
    <w:rsid w:val="000F2CF3"/>
    <w:rsid w:val="000F2F82"/>
    <w:rsid w:val="000F5698"/>
    <w:rsid w:val="00101BA2"/>
    <w:rsid w:val="001063E9"/>
    <w:rsid w:val="00107908"/>
    <w:rsid w:val="001101CB"/>
    <w:rsid w:val="0011080B"/>
    <w:rsid w:val="0011218A"/>
    <w:rsid w:val="00112F49"/>
    <w:rsid w:val="001138CD"/>
    <w:rsid w:val="00113EC3"/>
    <w:rsid w:val="001149F9"/>
    <w:rsid w:val="001157B8"/>
    <w:rsid w:val="00116A16"/>
    <w:rsid w:val="001173D0"/>
    <w:rsid w:val="00120408"/>
    <w:rsid w:val="00120531"/>
    <w:rsid w:val="001205E1"/>
    <w:rsid w:val="00120BF0"/>
    <w:rsid w:val="00120C73"/>
    <w:rsid w:val="001230E8"/>
    <w:rsid w:val="001239F9"/>
    <w:rsid w:val="00124383"/>
    <w:rsid w:val="00124470"/>
    <w:rsid w:val="00125B5E"/>
    <w:rsid w:val="001265F0"/>
    <w:rsid w:val="001309E8"/>
    <w:rsid w:val="00131F88"/>
    <w:rsid w:val="00132521"/>
    <w:rsid w:val="00134330"/>
    <w:rsid w:val="001360B9"/>
    <w:rsid w:val="00136C77"/>
    <w:rsid w:val="001417D0"/>
    <w:rsid w:val="00141982"/>
    <w:rsid w:val="00141D77"/>
    <w:rsid w:val="001426E7"/>
    <w:rsid w:val="0014451B"/>
    <w:rsid w:val="0014485A"/>
    <w:rsid w:val="00144CED"/>
    <w:rsid w:val="001469B9"/>
    <w:rsid w:val="00146C07"/>
    <w:rsid w:val="001476D1"/>
    <w:rsid w:val="0015046A"/>
    <w:rsid w:val="0015100F"/>
    <w:rsid w:val="00151BA7"/>
    <w:rsid w:val="00151BC5"/>
    <w:rsid w:val="00152778"/>
    <w:rsid w:val="00153A34"/>
    <w:rsid w:val="00154843"/>
    <w:rsid w:val="00154995"/>
    <w:rsid w:val="00154E68"/>
    <w:rsid w:val="00155030"/>
    <w:rsid w:val="00157DC2"/>
    <w:rsid w:val="00160DF8"/>
    <w:rsid w:val="00161C8F"/>
    <w:rsid w:val="00161DD8"/>
    <w:rsid w:val="001633C4"/>
    <w:rsid w:val="001658FD"/>
    <w:rsid w:val="00165C7E"/>
    <w:rsid w:val="00166E18"/>
    <w:rsid w:val="00171BC0"/>
    <w:rsid w:val="00172DA1"/>
    <w:rsid w:val="0017334B"/>
    <w:rsid w:val="00173BAE"/>
    <w:rsid w:val="00173CC2"/>
    <w:rsid w:val="0017402C"/>
    <w:rsid w:val="00174284"/>
    <w:rsid w:val="00174A2A"/>
    <w:rsid w:val="001759D6"/>
    <w:rsid w:val="00176787"/>
    <w:rsid w:val="00176CE1"/>
    <w:rsid w:val="00180153"/>
    <w:rsid w:val="001806BF"/>
    <w:rsid w:val="00180D5C"/>
    <w:rsid w:val="00181152"/>
    <w:rsid w:val="00181E9D"/>
    <w:rsid w:val="00182827"/>
    <w:rsid w:val="001856E9"/>
    <w:rsid w:val="00186223"/>
    <w:rsid w:val="00186FA2"/>
    <w:rsid w:val="0018705B"/>
    <w:rsid w:val="00192085"/>
    <w:rsid w:val="0019326B"/>
    <w:rsid w:val="0019528E"/>
    <w:rsid w:val="0019584B"/>
    <w:rsid w:val="00195FC2"/>
    <w:rsid w:val="001970B3"/>
    <w:rsid w:val="001973C6"/>
    <w:rsid w:val="001976C2"/>
    <w:rsid w:val="0019794A"/>
    <w:rsid w:val="001A0822"/>
    <w:rsid w:val="001A0FFC"/>
    <w:rsid w:val="001A172C"/>
    <w:rsid w:val="001A175D"/>
    <w:rsid w:val="001A1EE2"/>
    <w:rsid w:val="001A2AAB"/>
    <w:rsid w:val="001A2CE4"/>
    <w:rsid w:val="001A42D3"/>
    <w:rsid w:val="001A45C7"/>
    <w:rsid w:val="001A49F3"/>
    <w:rsid w:val="001B06C7"/>
    <w:rsid w:val="001B1219"/>
    <w:rsid w:val="001B1624"/>
    <w:rsid w:val="001B1B8A"/>
    <w:rsid w:val="001B273F"/>
    <w:rsid w:val="001B41BB"/>
    <w:rsid w:val="001C0642"/>
    <w:rsid w:val="001C1DB2"/>
    <w:rsid w:val="001C28E4"/>
    <w:rsid w:val="001C310C"/>
    <w:rsid w:val="001C3807"/>
    <w:rsid w:val="001C44D8"/>
    <w:rsid w:val="001D0445"/>
    <w:rsid w:val="001D05A8"/>
    <w:rsid w:val="001D06FD"/>
    <w:rsid w:val="001D070E"/>
    <w:rsid w:val="001D08AB"/>
    <w:rsid w:val="001D1452"/>
    <w:rsid w:val="001D21FA"/>
    <w:rsid w:val="001D3EEC"/>
    <w:rsid w:val="001D57EC"/>
    <w:rsid w:val="001D5B57"/>
    <w:rsid w:val="001E0580"/>
    <w:rsid w:val="001E0CE9"/>
    <w:rsid w:val="001E0E42"/>
    <w:rsid w:val="001E31DF"/>
    <w:rsid w:val="001E48BA"/>
    <w:rsid w:val="001E59B7"/>
    <w:rsid w:val="001E5BD2"/>
    <w:rsid w:val="001E76BC"/>
    <w:rsid w:val="001F0604"/>
    <w:rsid w:val="001F0E46"/>
    <w:rsid w:val="001F198F"/>
    <w:rsid w:val="001F240B"/>
    <w:rsid w:val="001F294E"/>
    <w:rsid w:val="001F61B8"/>
    <w:rsid w:val="00201C7B"/>
    <w:rsid w:val="002029C5"/>
    <w:rsid w:val="00203EF1"/>
    <w:rsid w:val="002040CA"/>
    <w:rsid w:val="00205FFF"/>
    <w:rsid w:val="00210C08"/>
    <w:rsid w:val="002120AC"/>
    <w:rsid w:val="0021227B"/>
    <w:rsid w:val="0021280E"/>
    <w:rsid w:val="00214459"/>
    <w:rsid w:val="00220304"/>
    <w:rsid w:val="00220656"/>
    <w:rsid w:val="002206CF"/>
    <w:rsid w:val="00220A60"/>
    <w:rsid w:val="00220FF3"/>
    <w:rsid w:val="00221CBE"/>
    <w:rsid w:val="0022227D"/>
    <w:rsid w:val="0022440E"/>
    <w:rsid w:val="002305C3"/>
    <w:rsid w:val="00230830"/>
    <w:rsid w:val="0023162A"/>
    <w:rsid w:val="0023275E"/>
    <w:rsid w:val="00235162"/>
    <w:rsid w:val="00236D73"/>
    <w:rsid w:val="002373C5"/>
    <w:rsid w:val="00237C5E"/>
    <w:rsid w:val="0024179E"/>
    <w:rsid w:val="002429F0"/>
    <w:rsid w:val="002432E8"/>
    <w:rsid w:val="00244064"/>
    <w:rsid w:val="002506E3"/>
    <w:rsid w:val="00251FD3"/>
    <w:rsid w:val="0025247B"/>
    <w:rsid w:val="00252909"/>
    <w:rsid w:val="0025370D"/>
    <w:rsid w:val="0025551D"/>
    <w:rsid w:val="00257923"/>
    <w:rsid w:val="00257F67"/>
    <w:rsid w:val="002611C5"/>
    <w:rsid w:val="00261869"/>
    <w:rsid w:val="002618DD"/>
    <w:rsid w:val="00261B27"/>
    <w:rsid w:val="002628B4"/>
    <w:rsid w:val="00263E2D"/>
    <w:rsid w:val="00264BCC"/>
    <w:rsid w:val="00264F57"/>
    <w:rsid w:val="00265EFB"/>
    <w:rsid w:val="00266605"/>
    <w:rsid w:val="002676AD"/>
    <w:rsid w:val="0027312A"/>
    <w:rsid w:val="0027344B"/>
    <w:rsid w:val="00274442"/>
    <w:rsid w:val="002747A5"/>
    <w:rsid w:val="002753B8"/>
    <w:rsid w:val="002754BB"/>
    <w:rsid w:val="00276747"/>
    <w:rsid w:val="0027745A"/>
    <w:rsid w:val="00277830"/>
    <w:rsid w:val="002852C9"/>
    <w:rsid w:val="00285971"/>
    <w:rsid w:val="0028708A"/>
    <w:rsid w:val="00287338"/>
    <w:rsid w:val="002907BE"/>
    <w:rsid w:val="002920C4"/>
    <w:rsid w:val="002926AA"/>
    <w:rsid w:val="00293588"/>
    <w:rsid w:val="00294AAD"/>
    <w:rsid w:val="00295B8B"/>
    <w:rsid w:val="00295C2D"/>
    <w:rsid w:val="00296B9D"/>
    <w:rsid w:val="00296B9E"/>
    <w:rsid w:val="00297CBF"/>
    <w:rsid w:val="002A05CE"/>
    <w:rsid w:val="002A0601"/>
    <w:rsid w:val="002A091B"/>
    <w:rsid w:val="002A1C45"/>
    <w:rsid w:val="002A4261"/>
    <w:rsid w:val="002A46A8"/>
    <w:rsid w:val="002A581B"/>
    <w:rsid w:val="002A5B9F"/>
    <w:rsid w:val="002A6DD3"/>
    <w:rsid w:val="002A6E3A"/>
    <w:rsid w:val="002B071C"/>
    <w:rsid w:val="002B0C95"/>
    <w:rsid w:val="002B1314"/>
    <w:rsid w:val="002B3E6A"/>
    <w:rsid w:val="002B5593"/>
    <w:rsid w:val="002B6451"/>
    <w:rsid w:val="002B6EF1"/>
    <w:rsid w:val="002C1926"/>
    <w:rsid w:val="002C5178"/>
    <w:rsid w:val="002C5A58"/>
    <w:rsid w:val="002C654A"/>
    <w:rsid w:val="002C6E88"/>
    <w:rsid w:val="002C74C7"/>
    <w:rsid w:val="002C7C00"/>
    <w:rsid w:val="002D155B"/>
    <w:rsid w:val="002D18B8"/>
    <w:rsid w:val="002D27CA"/>
    <w:rsid w:val="002E3A8A"/>
    <w:rsid w:val="002F2DDB"/>
    <w:rsid w:val="002F40DA"/>
    <w:rsid w:val="002F4ECC"/>
    <w:rsid w:val="002F51AD"/>
    <w:rsid w:val="002F5FC0"/>
    <w:rsid w:val="002F6ECE"/>
    <w:rsid w:val="0030246E"/>
    <w:rsid w:val="00303705"/>
    <w:rsid w:val="00303C9F"/>
    <w:rsid w:val="00305B55"/>
    <w:rsid w:val="0030675E"/>
    <w:rsid w:val="00307116"/>
    <w:rsid w:val="00310A89"/>
    <w:rsid w:val="003119F9"/>
    <w:rsid w:val="003145CC"/>
    <w:rsid w:val="00316DC7"/>
    <w:rsid w:val="00317706"/>
    <w:rsid w:val="003224F4"/>
    <w:rsid w:val="00323014"/>
    <w:rsid w:val="00324340"/>
    <w:rsid w:val="0032450A"/>
    <w:rsid w:val="003264CE"/>
    <w:rsid w:val="003303BE"/>
    <w:rsid w:val="003325E1"/>
    <w:rsid w:val="00332A1F"/>
    <w:rsid w:val="00333064"/>
    <w:rsid w:val="00333DC0"/>
    <w:rsid w:val="00335341"/>
    <w:rsid w:val="003360A1"/>
    <w:rsid w:val="00336447"/>
    <w:rsid w:val="00336FB7"/>
    <w:rsid w:val="0033773C"/>
    <w:rsid w:val="0034080D"/>
    <w:rsid w:val="00342F77"/>
    <w:rsid w:val="003430D0"/>
    <w:rsid w:val="00343677"/>
    <w:rsid w:val="00344103"/>
    <w:rsid w:val="00344CF9"/>
    <w:rsid w:val="00345D7B"/>
    <w:rsid w:val="00346D84"/>
    <w:rsid w:val="00347B60"/>
    <w:rsid w:val="003503DA"/>
    <w:rsid w:val="0035196C"/>
    <w:rsid w:val="00352F8B"/>
    <w:rsid w:val="00354A78"/>
    <w:rsid w:val="00355F47"/>
    <w:rsid w:val="0035625B"/>
    <w:rsid w:val="00357FCB"/>
    <w:rsid w:val="003604E6"/>
    <w:rsid w:val="00362433"/>
    <w:rsid w:val="00362F41"/>
    <w:rsid w:val="00364309"/>
    <w:rsid w:val="00365D50"/>
    <w:rsid w:val="0036770F"/>
    <w:rsid w:val="00367D28"/>
    <w:rsid w:val="00370119"/>
    <w:rsid w:val="0037161D"/>
    <w:rsid w:val="003748DE"/>
    <w:rsid w:val="00377259"/>
    <w:rsid w:val="00377804"/>
    <w:rsid w:val="00377EDE"/>
    <w:rsid w:val="00381D9F"/>
    <w:rsid w:val="003841CA"/>
    <w:rsid w:val="00384682"/>
    <w:rsid w:val="00386003"/>
    <w:rsid w:val="00386DFF"/>
    <w:rsid w:val="00386FC3"/>
    <w:rsid w:val="00387443"/>
    <w:rsid w:val="00387EE3"/>
    <w:rsid w:val="00390326"/>
    <w:rsid w:val="003912C9"/>
    <w:rsid w:val="00391F27"/>
    <w:rsid w:val="0039253A"/>
    <w:rsid w:val="00392634"/>
    <w:rsid w:val="00392BAF"/>
    <w:rsid w:val="00394092"/>
    <w:rsid w:val="00397340"/>
    <w:rsid w:val="00397844"/>
    <w:rsid w:val="0039795D"/>
    <w:rsid w:val="00397F9E"/>
    <w:rsid w:val="003A51BF"/>
    <w:rsid w:val="003A5683"/>
    <w:rsid w:val="003A570B"/>
    <w:rsid w:val="003A5BBA"/>
    <w:rsid w:val="003A5FAF"/>
    <w:rsid w:val="003A6FE9"/>
    <w:rsid w:val="003B151A"/>
    <w:rsid w:val="003B1AF1"/>
    <w:rsid w:val="003B230A"/>
    <w:rsid w:val="003B5424"/>
    <w:rsid w:val="003C018F"/>
    <w:rsid w:val="003C251F"/>
    <w:rsid w:val="003C4464"/>
    <w:rsid w:val="003C47A4"/>
    <w:rsid w:val="003C5158"/>
    <w:rsid w:val="003C590C"/>
    <w:rsid w:val="003C6E7C"/>
    <w:rsid w:val="003D2A2A"/>
    <w:rsid w:val="003D3FD3"/>
    <w:rsid w:val="003D42AC"/>
    <w:rsid w:val="003D4639"/>
    <w:rsid w:val="003D5BD6"/>
    <w:rsid w:val="003D7F27"/>
    <w:rsid w:val="003E0D6E"/>
    <w:rsid w:val="003E16A3"/>
    <w:rsid w:val="003E2393"/>
    <w:rsid w:val="003E4A65"/>
    <w:rsid w:val="003E55A9"/>
    <w:rsid w:val="003E7CA7"/>
    <w:rsid w:val="003F303A"/>
    <w:rsid w:val="003F3054"/>
    <w:rsid w:val="003F34C6"/>
    <w:rsid w:val="003F40D0"/>
    <w:rsid w:val="003F7323"/>
    <w:rsid w:val="00400D73"/>
    <w:rsid w:val="00401C98"/>
    <w:rsid w:val="00402AA9"/>
    <w:rsid w:val="00403029"/>
    <w:rsid w:val="004043A8"/>
    <w:rsid w:val="00410437"/>
    <w:rsid w:val="00410518"/>
    <w:rsid w:val="00410687"/>
    <w:rsid w:val="00410BE3"/>
    <w:rsid w:val="00411277"/>
    <w:rsid w:val="004117B3"/>
    <w:rsid w:val="004131DE"/>
    <w:rsid w:val="004150D3"/>
    <w:rsid w:val="004155BB"/>
    <w:rsid w:val="00415AD2"/>
    <w:rsid w:val="0042065F"/>
    <w:rsid w:val="00420757"/>
    <w:rsid w:val="004213EC"/>
    <w:rsid w:val="00421408"/>
    <w:rsid w:val="0042145C"/>
    <w:rsid w:val="004233CE"/>
    <w:rsid w:val="00423926"/>
    <w:rsid w:val="00423B33"/>
    <w:rsid w:val="00423E63"/>
    <w:rsid w:val="004249A0"/>
    <w:rsid w:val="00425E29"/>
    <w:rsid w:val="004269B0"/>
    <w:rsid w:val="00427D5D"/>
    <w:rsid w:val="0043149D"/>
    <w:rsid w:val="00431B89"/>
    <w:rsid w:val="00432856"/>
    <w:rsid w:val="00433DCF"/>
    <w:rsid w:val="004345A9"/>
    <w:rsid w:val="00434BFC"/>
    <w:rsid w:val="00434E51"/>
    <w:rsid w:val="00437549"/>
    <w:rsid w:val="00437981"/>
    <w:rsid w:val="0044005F"/>
    <w:rsid w:val="00441A50"/>
    <w:rsid w:val="0044429F"/>
    <w:rsid w:val="004459E2"/>
    <w:rsid w:val="004479A0"/>
    <w:rsid w:val="00450CA6"/>
    <w:rsid w:val="00450E5A"/>
    <w:rsid w:val="00452DC2"/>
    <w:rsid w:val="00455208"/>
    <w:rsid w:val="00455C14"/>
    <w:rsid w:val="00455C70"/>
    <w:rsid w:val="00456332"/>
    <w:rsid w:val="00456ECC"/>
    <w:rsid w:val="00460E91"/>
    <w:rsid w:val="00461DA8"/>
    <w:rsid w:val="0046310A"/>
    <w:rsid w:val="0046475A"/>
    <w:rsid w:val="004656A3"/>
    <w:rsid w:val="004705B5"/>
    <w:rsid w:val="00471694"/>
    <w:rsid w:val="00473062"/>
    <w:rsid w:val="004731C9"/>
    <w:rsid w:val="004735BE"/>
    <w:rsid w:val="00476E5E"/>
    <w:rsid w:val="00482721"/>
    <w:rsid w:val="00482FEE"/>
    <w:rsid w:val="00484B55"/>
    <w:rsid w:val="00485A2F"/>
    <w:rsid w:val="00487FD5"/>
    <w:rsid w:val="004908C4"/>
    <w:rsid w:val="004911A6"/>
    <w:rsid w:val="004934FD"/>
    <w:rsid w:val="00493643"/>
    <w:rsid w:val="00493844"/>
    <w:rsid w:val="00494121"/>
    <w:rsid w:val="00494C77"/>
    <w:rsid w:val="004A1370"/>
    <w:rsid w:val="004A2A91"/>
    <w:rsid w:val="004A4225"/>
    <w:rsid w:val="004A460A"/>
    <w:rsid w:val="004A5FBA"/>
    <w:rsid w:val="004A6ACD"/>
    <w:rsid w:val="004B007D"/>
    <w:rsid w:val="004B035D"/>
    <w:rsid w:val="004B1600"/>
    <w:rsid w:val="004B64AE"/>
    <w:rsid w:val="004C3F19"/>
    <w:rsid w:val="004C46ED"/>
    <w:rsid w:val="004C4BEF"/>
    <w:rsid w:val="004C52D0"/>
    <w:rsid w:val="004C59F4"/>
    <w:rsid w:val="004C7350"/>
    <w:rsid w:val="004C7C7E"/>
    <w:rsid w:val="004D0ED3"/>
    <w:rsid w:val="004D10A3"/>
    <w:rsid w:val="004D1464"/>
    <w:rsid w:val="004D1F29"/>
    <w:rsid w:val="004D212F"/>
    <w:rsid w:val="004D2613"/>
    <w:rsid w:val="004D3115"/>
    <w:rsid w:val="004D4BA6"/>
    <w:rsid w:val="004D5258"/>
    <w:rsid w:val="004D5CE5"/>
    <w:rsid w:val="004D6AC0"/>
    <w:rsid w:val="004E0631"/>
    <w:rsid w:val="004E2E2F"/>
    <w:rsid w:val="004E3088"/>
    <w:rsid w:val="004E55E2"/>
    <w:rsid w:val="004E798A"/>
    <w:rsid w:val="004E7F97"/>
    <w:rsid w:val="004F02B2"/>
    <w:rsid w:val="004F0ED2"/>
    <w:rsid w:val="004F2744"/>
    <w:rsid w:val="004F5B9F"/>
    <w:rsid w:val="004F6B31"/>
    <w:rsid w:val="004F75EA"/>
    <w:rsid w:val="004F7ECB"/>
    <w:rsid w:val="005018AE"/>
    <w:rsid w:val="00503DAB"/>
    <w:rsid w:val="00507D03"/>
    <w:rsid w:val="00510707"/>
    <w:rsid w:val="005130FB"/>
    <w:rsid w:val="00513F71"/>
    <w:rsid w:val="00516613"/>
    <w:rsid w:val="005171AF"/>
    <w:rsid w:val="005204A6"/>
    <w:rsid w:val="005206F7"/>
    <w:rsid w:val="00520BAC"/>
    <w:rsid w:val="00520FFF"/>
    <w:rsid w:val="00521379"/>
    <w:rsid w:val="00521717"/>
    <w:rsid w:val="00522D79"/>
    <w:rsid w:val="00525591"/>
    <w:rsid w:val="00527219"/>
    <w:rsid w:val="0052725F"/>
    <w:rsid w:val="00530E32"/>
    <w:rsid w:val="005315BD"/>
    <w:rsid w:val="005324E4"/>
    <w:rsid w:val="0053285B"/>
    <w:rsid w:val="005340D5"/>
    <w:rsid w:val="00534923"/>
    <w:rsid w:val="00536499"/>
    <w:rsid w:val="00536AA3"/>
    <w:rsid w:val="00536F14"/>
    <w:rsid w:val="00540DD2"/>
    <w:rsid w:val="005422EF"/>
    <w:rsid w:val="0054293E"/>
    <w:rsid w:val="005443D0"/>
    <w:rsid w:val="005444AE"/>
    <w:rsid w:val="00544E64"/>
    <w:rsid w:val="00545C02"/>
    <w:rsid w:val="00545C54"/>
    <w:rsid w:val="0054615F"/>
    <w:rsid w:val="00550D11"/>
    <w:rsid w:val="0055141C"/>
    <w:rsid w:val="0055271A"/>
    <w:rsid w:val="0055468F"/>
    <w:rsid w:val="00555627"/>
    <w:rsid w:val="00556134"/>
    <w:rsid w:val="00556526"/>
    <w:rsid w:val="00556FA3"/>
    <w:rsid w:val="005616C5"/>
    <w:rsid w:val="00561DB0"/>
    <w:rsid w:val="0056749B"/>
    <w:rsid w:val="00567772"/>
    <w:rsid w:val="00570390"/>
    <w:rsid w:val="00572014"/>
    <w:rsid w:val="00573DFC"/>
    <w:rsid w:val="0057562B"/>
    <w:rsid w:val="005769A8"/>
    <w:rsid w:val="00576C45"/>
    <w:rsid w:val="00577C3A"/>
    <w:rsid w:val="00577CEC"/>
    <w:rsid w:val="00580977"/>
    <w:rsid w:val="00580C5A"/>
    <w:rsid w:val="00581933"/>
    <w:rsid w:val="00582AE5"/>
    <w:rsid w:val="0058365D"/>
    <w:rsid w:val="0058426E"/>
    <w:rsid w:val="0058598C"/>
    <w:rsid w:val="00585E6F"/>
    <w:rsid w:val="0058656E"/>
    <w:rsid w:val="005872C6"/>
    <w:rsid w:val="00587B89"/>
    <w:rsid w:val="005926A1"/>
    <w:rsid w:val="0059454D"/>
    <w:rsid w:val="00596876"/>
    <w:rsid w:val="0059746A"/>
    <w:rsid w:val="00597FD0"/>
    <w:rsid w:val="005A0321"/>
    <w:rsid w:val="005A04D1"/>
    <w:rsid w:val="005A0A44"/>
    <w:rsid w:val="005A16B5"/>
    <w:rsid w:val="005A1FFB"/>
    <w:rsid w:val="005A212A"/>
    <w:rsid w:val="005A219F"/>
    <w:rsid w:val="005A299F"/>
    <w:rsid w:val="005A59B6"/>
    <w:rsid w:val="005A77CE"/>
    <w:rsid w:val="005B0EEB"/>
    <w:rsid w:val="005B17E9"/>
    <w:rsid w:val="005B1E03"/>
    <w:rsid w:val="005B236D"/>
    <w:rsid w:val="005B2D86"/>
    <w:rsid w:val="005B5190"/>
    <w:rsid w:val="005B5494"/>
    <w:rsid w:val="005B5D33"/>
    <w:rsid w:val="005B64C0"/>
    <w:rsid w:val="005C03A6"/>
    <w:rsid w:val="005C10DB"/>
    <w:rsid w:val="005C2EF8"/>
    <w:rsid w:val="005C42E5"/>
    <w:rsid w:val="005C6A75"/>
    <w:rsid w:val="005C6ECE"/>
    <w:rsid w:val="005C7402"/>
    <w:rsid w:val="005D0359"/>
    <w:rsid w:val="005D03E6"/>
    <w:rsid w:val="005D18C9"/>
    <w:rsid w:val="005D204F"/>
    <w:rsid w:val="005D2338"/>
    <w:rsid w:val="005D2907"/>
    <w:rsid w:val="005D3349"/>
    <w:rsid w:val="005D3788"/>
    <w:rsid w:val="005D3951"/>
    <w:rsid w:val="005D3F7B"/>
    <w:rsid w:val="005D457F"/>
    <w:rsid w:val="005D59BD"/>
    <w:rsid w:val="005D62DA"/>
    <w:rsid w:val="005E00F1"/>
    <w:rsid w:val="005E2AB0"/>
    <w:rsid w:val="005E3630"/>
    <w:rsid w:val="005E3915"/>
    <w:rsid w:val="005E6D27"/>
    <w:rsid w:val="005E752B"/>
    <w:rsid w:val="005E7926"/>
    <w:rsid w:val="005E79A7"/>
    <w:rsid w:val="005F006C"/>
    <w:rsid w:val="005F01CB"/>
    <w:rsid w:val="005F02AC"/>
    <w:rsid w:val="005F295F"/>
    <w:rsid w:val="005F3B03"/>
    <w:rsid w:val="005F4350"/>
    <w:rsid w:val="005F5BE8"/>
    <w:rsid w:val="005F5D71"/>
    <w:rsid w:val="005F6730"/>
    <w:rsid w:val="005F6E08"/>
    <w:rsid w:val="0060063E"/>
    <w:rsid w:val="00601343"/>
    <w:rsid w:val="006038FD"/>
    <w:rsid w:val="00605991"/>
    <w:rsid w:val="006063EE"/>
    <w:rsid w:val="00606EC2"/>
    <w:rsid w:val="00607B65"/>
    <w:rsid w:val="00612D48"/>
    <w:rsid w:val="00612E1A"/>
    <w:rsid w:val="00613181"/>
    <w:rsid w:val="006140CE"/>
    <w:rsid w:val="006158D2"/>
    <w:rsid w:val="00615F7B"/>
    <w:rsid w:val="00616056"/>
    <w:rsid w:val="00616CB2"/>
    <w:rsid w:val="00621D31"/>
    <w:rsid w:val="006223DA"/>
    <w:rsid w:val="00622B96"/>
    <w:rsid w:val="006240D1"/>
    <w:rsid w:val="00624537"/>
    <w:rsid w:val="006254AC"/>
    <w:rsid w:val="0062596E"/>
    <w:rsid w:val="0062756A"/>
    <w:rsid w:val="00632495"/>
    <w:rsid w:val="006331DF"/>
    <w:rsid w:val="0063340A"/>
    <w:rsid w:val="00633716"/>
    <w:rsid w:val="006344C8"/>
    <w:rsid w:val="00634B3C"/>
    <w:rsid w:val="00634CD0"/>
    <w:rsid w:val="006367DF"/>
    <w:rsid w:val="006418E7"/>
    <w:rsid w:val="00642727"/>
    <w:rsid w:val="0064403F"/>
    <w:rsid w:val="006441AA"/>
    <w:rsid w:val="00644A1B"/>
    <w:rsid w:val="00646443"/>
    <w:rsid w:val="00650627"/>
    <w:rsid w:val="00650676"/>
    <w:rsid w:val="00651D0E"/>
    <w:rsid w:val="00652849"/>
    <w:rsid w:val="00652D77"/>
    <w:rsid w:val="00653085"/>
    <w:rsid w:val="006549E2"/>
    <w:rsid w:val="00655AF3"/>
    <w:rsid w:val="00656592"/>
    <w:rsid w:val="006569F6"/>
    <w:rsid w:val="006570D6"/>
    <w:rsid w:val="00657F2B"/>
    <w:rsid w:val="0066216B"/>
    <w:rsid w:val="00662537"/>
    <w:rsid w:val="00663FD7"/>
    <w:rsid w:val="00664BE7"/>
    <w:rsid w:val="0066574F"/>
    <w:rsid w:val="00665C1E"/>
    <w:rsid w:val="0066610B"/>
    <w:rsid w:val="006665C8"/>
    <w:rsid w:val="006667A9"/>
    <w:rsid w:val="006671E5"/>
    <w:rsid w:val="00667B1D"/>
    <w:rsid w:val="00670BE8"/>
    <w:rsid w:val="00671F95"/>
    <w:rsid w:val="006727D8"/>
    <w:rsid w:val="00674C69"/>
    <w:rsid w:val="00674C7C"/>
    <w:rsid w:val="006767E8"/>
    <w:rsid w:val="00676E80"/>
    <w:rsid w:val="00680BAC"/>
    <w:rsid w:val="00680EB9"/>
    <w:rsid w:val="006829FB"/>
    <w:rsid w:val="00682CD4"/>
    <w:rsid w:val="006832C8"/>
    <w:rsid w:val="00683F7B"/>
    <w:rsid w:val="0068523A"/>
    <w:rsid w:val="00685A82"/>
    <w:rsid w:val="0068607A"/>
    <w:rsid w:val="00687C54"/>
    <w:rsid w:val="0069018D"/>
    <w:rsid w:val="006920FE"/>
    <w:rsid w:val="00692D58"/>
    <w:rsid w:val="00693AE2"/>
    <w:rsid w:val="00694433"/>
    <w:rsid w:val="006A11CE"/>
    <w:rsid w:val="006A21FF"/>
    <w:rsid w:val="006A27A9"/>
    <w:rsid w:val="006A335C"/>
    <w:rsid w:val="006A501C"/>
    <w:rsid w:val="006A5233"/>
    <w:rsid w:val="006A5B58"/>
    <w:rsid w:val="006A6E53"/>
    <w:rsid w:val="006A7F63"/>
    <w:rsid w:val="006B0640"/>
    <w:rsid w:val="006B10CD"/>
    <w:rsid w:val="006B4255"/>
    <w:rsid w:val="006B54B0"/>
    <w:rsid w:val="006B6326"/>
    <w:rsid w:val="006B7351"/>
    <w:rsid w:val="006B7B4D"/>
    <w:rsid w:val="006C0E7B"/>
    <w:rsid w:val="006C34AA"/>
    <w:rsid w:val="006C4876"/>
    <w:rsid w:val="006C539E"/>
    <w:rsid w:val="006C6369"/>
    <w:rsid w:val="006C6FDB"/>
    <w:rsid w:val="006C70DC"/>
    <w:rsid w:val="006C7FF1"/>
    <w:rsid w:val="006D0CEE"/>
    <w:rsid w:val="006D26E6"/>
    <w:rsid w:val="006D4574"/>
    <w:rsid w:val="006D4C08"/>
    <w:rsid w:val="006D5793"/>
    <w:rsid w:val="006D5807"/>
    <w:rsid w:val="006D78E1"/>
    <w:rsid w:val="006E1020"/>
    <w:rsid w:val="006E1762"/>
    <w:rsid w:val="006E2397"/>
    <w:rsid w:val="006E23E6"/>
    <w:rsid w:val="006E38B5"/>
    <w:rsid w:val="006E3BF3"/>
    <w:rsid w:val="006E795E"/>
    <w:rsid w:val="006F012C"/>
    <w:rsid w:val="006F032A"/>
    <w:rsid w:val="006F0E1E"/>
    <w:rsid w:val="006F4A4C"/>
    <w:rsid w:val="006F52E8"/>
    <w:rsid w:val="006F5C91"/>
    <w:rsid w:val="00700DEF"/>
    <w:rsid w:val="007014F4"/>
    <w:rsid w:val="00703003"/>
    <w:rsid w:val="0070310B"/>
    <w:rsid w:val="007033E8"/>
    <w:rsid w:val="00703F6C"/>
    <w:rsid w:val="00705106"/>
    <w:rsid w:val="00705490"/>
    <w:rsid w:val="007054DE"/>
    <w:rsid w:val="00706FD4"/>
    <w:rsid w:val="00710D03"/>
    <w:rsid w:val="00710E40"/>
    <w:rsid w:val="007133FB"/>
    <w:rsid w:val="00713DDD"/>
    <w:rsid w:val="007145D9"/>
    <w:rsid w:val="0071760A"/>
    <w:rsid w:val="00720D92"/>
    <w:rsid w:val="007260FA"/>
    <w:rsid w:val="00726A30"/>
    <w:rsid w:val="00730A1A"/>
    <w:rsid w:val="0073211B"/>
    <w:rsid w:val="007328C8"/>
    <w:rsid w:val="00732A67"/>
    <w:rsid w:val="0073316F"/>
    <w:rsid w:val="0073332C"/>
    <w:rsid w:val="00735C4B"/>
    <w:rsid w:val="00735DA7"/>
    <w:rsid w:val="007361D5"/>
    <w:rsid w:val="0074029F"/>
    <w:rsid w:val="00741696"/>
    <w:rsid w:val="007427AD"/>
    <w:rsid w:val="00742B86"/>
    <w:rsid w:val="0074350E"/>
    <w:rsid w:val="00744E42"/>
    <w:rsid w:val="00745189"/>
    <w:rsid w:val="007476ED"/>
    <w:rsid w:val="00750ED1"/>
    <w:rsid w:val="00751870"/>
    <w:rsid w:val="0075296F"/>
    <w:rsid w:val="00753AA1"/>
    <w:rsid w:val="007544C8"/>
    <w:rsid w:val="0075486F"/>
    <w:rsid w:val="00756EA7"/>
    <w:rsid w:val="00757E55"/>
    <w:rsid w:val="0076041C"/>
    <w:rsid w:val="00760E41"/>
    <w:rsid w:val="00761CC5"/>
    <w:rsid w:val="007621A6"/>
    <w:rsid w:val="00762B07"/>
    <w:rsid w:val="00764800"/>
    <w:rsid w:val="00764BD4"/>
    <w:rsid w:val="0077076F"/>
    <w:rsid w:val="00771607"/>
    <w:rsid w:val="00771AF0"/>
    <w:rsid w:val="00772941"/>
    <w:rsid w:val="007744C6"/>
    <w:rsid w:val="00775493"/>
    <w:rsid w:val="007816D2"/>
    <w:rsid w:val="00782F25"/>
    <w:rsid w:val="00785191"/>
    <w:rsid w:val="0078548B"/>
    <w:rsid w:val="0078683C"/>
    <w:rsid w:val="0078699B"/>
    <w:rsid w:val="0079129D"/>
    <w:rsid w:val="00791DC8"/>
    <w:rsid w:val="00792159"/>
    <w:rsid w:val="0079298D"/>
    <w:rsid w:val="00793590"/>
    <w:rsid w:val="00794347"/>
    <w:rsid w:val="007954C7"/>
    <w:rsid w:val="007959BC"/>
    <w:rsid w:val="0079693D"/>
    <w:rsid w:val="007A0FB0"/>
    <w:rsid w:val="007A1EE9"/>
    <w:rsid w:val="007A2571"/>
    <w:rsid w:val="007A2710"/>
    <w:rsid w:val="007A2C96"/>
    <w:rsid w:val="007A39E7"/>
    <w:rsid w:val="007A48FC"/>
    <w:rsid w:val="007A4D6E"/>
    <w:rsid w:val="007A4EDD"/>
    <w:rsid w:val="007A6542"/>
    <w:rsid w:val="007A663B"/>
    <w:rsid w:val="007A68B1"/>
    <w:rsid w:val="007B0053"/>
    <w:rsid w:val="007B1C67"/>
    <w:rsid w:val="007B2280"/>
    <w:rsid w:val="007B3800"/>
    <w:rsid w:val="007B4139"/>
    <w:rsid w:val="007B4953"/>
    <w:rsid w:val="007B5758"/>
    <w:rsid w:val="007C37DB"/>
    <w:rsid w:val="007C4CD5"/>
    <w:rsid w:val="007C7A5B"/>
    <w:rsid w:val="007D12AD"/>
    <w:rsid w:val="007D2925"/>
    <w:rsid w:val="007D2F67"/>
    <w:rsid w:val="007D39CE"/>
    <w:rsid w:val="007D526D"/>
    <w:rsid w:val="007D581F"/>
    <w:rsid w:val="007D7B32"/>
    <w:rsid w:val="007E16B8"/>
    <w:rsid w:val="007E23D3"/>
    <w:rsid w:val="007E3301"/>
    <w:rsid w:val="007E5763"/>
    <w:rsid w:val="007E5C9D"/>
    <w:rsid w:val="007E5DBE"/>
    <w:rsid w:val="007E64A3"/>
    <w:rsid w:val="007E7EF6"/>
    <w:rsid w:val="007F09E9"/>
    <w:rsid w:val="007F1CE4"/>
    <w:rsid w:val="007F20C8"/>
    <w:rsid w:val="007F2135"/>
    <w:rsid w:val="007F2F2F"/>
    <w:rsid w:val="007F3F7E"/>
    <w:rsid w:val="007F473F"/>
    <w:rsid w:val="007F4F7B"/>
    <w:rsid w:val="007F5132"/>
    <w:rsid w:val="007F540F"/>
    <w:rsid w:val="007F682A"/>
    <w:rsid w:val="007F6CF8"/>
    <w:rsid w:val="007F7380"/>
    <w:rsid w:val="007F7CC8"/>
    <w:rsid w:val="007F7D9E"/>
    <w:rsid w:val="008002DA"/>
    <w:rsid w:val="00801A4A"/>
    <w:rsid w:val="00802FAF"/>
    <w:rsid w:val="00803162"/>
    <w:rsid w:val="00803F72"/>
    <w:rsid w:val="0080502F"/>
    <w:rsid w:val="00805535"/>
    <w:rsid w:val="00807D7D"/>
    <w:rsid w:val="0081059D"/>
    <w:rsid w:val="00813947"/>
    <w:rsid w:val="00814293"/>
    <w:rsid w:val="00816ABB"/>
    <w:rsid w:val="00816B65"/>
    <w:rsid w:val="00817E90"/>
    <w:rsid w:val="00817F22"/>
    <w:rsid w:val="008221B6"/>
    <w:rsid w:val="0082251E"/>
    <w:rsid w:val="00825A99"/>
    <w:rsid w:val="00826D75"/>
    <w:rsid w:val="00830C49"/>
    <w:rsid w:val="008310F1"/>
    <w:rsid w:val="00832A9F"/>
    <w:rsid w:val="0083384E"/>
    <w:rsid w:val="00833C40"/>
    <w:rsid w:val="00834982"/>
    <w:rsid w:val="0083584E"/>
    <w:rsid w:val="00835FBA"/>
    <w:rsid w:val="0084174C"/>
    <w:rsid w:val="0084201D"/>
    <w:rsid w:val="008433BF"/>
    <w:rsid w:val="00845216"/>
    <w:rsid w:val="0084753D"/>
    <w:rsid w:val="00850500"/>
    <w:rsid w:val="00851660"/>
    <w:rsid w:val="00852AE0"/>
    <w:rsid w:val="00855CB8"/>
    <w:rsid w:val="00857440"/>
    <w:rsid w:val="00862D68"/>
    <w:rsid w:val="00863E71"/>
    <w:rsid w:val="00863EF0"/>
    <w:rsid w:val="00864A49"/>
    <w:rsid w:val="00865066"/>
    <w:rsid w:val="0086574B"/>
    <w:rsid w:val="00865993"/>
    <w:rsid w:val="008666B1"/>
    <w:rsid w:val="00867115"/>
    <w:rsid w:val="00870375"/>
    <w:rsid w:val="008717F2"/>
    <w:rsid w:val="0087236B"/>
    <w:rsid w:val="008723F8"/>
    <w:rsid w:val="008749AE"/>
    <w:rsid w:val="00874BA9"/>
    <w:rsid w:val="00875EAB"/>
    <w:rsid w:val="00877870"/>
    <w:rsid w:val="008818EB"/>
    <w:rsid w:val="00883615"/>
    <w:rsid w:val="00883ABA"/>
    <w:rsid w:val="0088454F"/>
    <w:rsid w:val="00884F5A"/>
    <w:rsid w:val="00884F75"/>
    <w:rsid w:val="0088545C"/>
    <w:rsid w:val="0088687B"/>
    <w:rsid w:val="00890D09"/>
    <w:rsid w:val="008917A4"/>
    <w:rsid w:val="00891950"/>
    <w:rsid w:val="00891E01"/>
    <w:rsid w:val="008928B6"/>
    <w:rsid w:val="008953B2"/>
    <w:rsid w:val="00895629"/>
    <w:rsid w:val="0089628E"/>
    <w:rsid w:val="00896299"/>
    <w:rsid w:val="00896F5D"/>
    <w:rsid w:val="0089795D"/>
    <w:rsid w:val="008A0134"/>
    <w:rsid w:val="008A281F"/>
    <w:rsid w:val="008A4EC5"/>
    <w:rsid w:val="008A5B87"/>
    <w:rsid w:val="008B0E2E"/>
    <w:rsid w:val="008B2976"/>
    <w:rsid w:val="008B5C40"/>
    <w:rsid w:val="008C1674"/>
    <w:rsid w:val="008C1C12"/>
    <w:rsid w:val="008C1FAE"/>
    <w:rsid w:val="008C21E1"/>
    <w:rsid w:val="008C36B4"/>
    <w:rsid w:val="008C36C3"/>
    <w:rsid w:val="008C432B"/>
    <w:rsid w:val="008C4908"/>
    <w:rsid w:val="008C6270"/>
    <w:rsid w:val="008C632E"/>
    <w:rsid w:val="008D0B7B"/>
    <w:rsid w:val="008D0E5B"/>
    <w:rsid w:val="008D188F"/>
    <w:rsid w:val="008D489F"/>
    <w:rsid w:val="008D4BEE"/>
    <w:rsid w:val="008D51A6"/>
    <w:rsid w:val="008E3929"/>
    <w:rsid w:val="008E4A75"/>
    <w:rsid w:val="008E6764"/>
    <w:rsid w:val="008F26AB"/>
    <w:rsid w:val="008F2A80"/>
    <w:rsid w:val="008F6086"/>
    <w:rsid w:val="00900276"/>
    <w:rsid w:val="0090045F"/>
    <w:rsid w:val="0090093B"/>
    <w:rsid w:val="00901935"/>
    <w:rsid w:val="00901C58"/>
    <w:rsid w:val="009053C8"/>
    <w:rsid w:val="0090544A"/>
    <w:rsid w:val="009055A5"/>
    <w:rsid w:val="009071FB"/>
    <w:rsid w:val="00907E87"/>
    <w:rsid w:val="00910599"/>
    <w:rsid w:val="00911B46"/>
    <w:rsid w:val="009127C7"/>
    <w:rsid w:val="0091384F"/>
    <w:rsid w:val="00913B08"/>
    <w:rsid w:val="00913FBC"/>
    <w:rsid w:val="00914292"/>
    <w:rsid w:val="0091645C"/>
    <w:rsid w:val="0091660C"/>
    <w:rsid w:val="00916700"/>
    <w:rsid w:val="00922106"/>
    <w:rsid w:val="0092419F"/>
    <w:rsid w:val="009251E1"/>
    <w:rsid w:val="009254F8"/>
    <w:rsid w:val="00926D29"/>
    <w:rsid w:val="009278C2"/>
    <w:rsid w:val="0093115B"/>
    <w:rsid w:val="009325A2"/>
    <w:rsid w:val="009325DA"/>
    <w:rsid w:val="009328F7"/>
    <w:rsid w:val="00935005"/>
    <w:rsid w:val="009351CA"/>
    <w:rsid w:val="0093632B"/>
    <w:rsid w:val="0093694D"/>
    <w:rsid w:val="00941529"/>
    <w:rsid w:val="00941C8B"/>
    <w:rsid w:val="009441B6"/>
    <w:rsid w:val="00945BC4"/>
    <w:rsid w:val="00946255"/>
    <w:rsid w:val="00946F38"/>
    <w:rsid w:val="009507D7"/>
    <w:rsid w:val="00952597"/>
    <w:rsid w:val="00953892"/>
    <w:rsid w:val="009546CB"/>
    <w:rsid w:val="00954CFC"/>
    <w:rsid w:val="0095531F"/>
    <w:rsid w:val="0095619A"/>
    <w:rsid w:val="009567D7"/>
    <w:rsid w:val="0095754F"/>
    <w:rsid w:val="009579FF"/>
    <w:rsid w:val="00961007"/>
    <w:rsid w:val="009614C7"/>
    <w:rsid w:val="009619C0"/>
    <w:rsid w:val="00962EB4"/>
    <w:rsid w:val="00964814"/>
    <w:rsid w:val="0096629A"/>
    <w:rsid w:val="00972493"/>
    <w:rsid w:val="0097268F"/>
    <w:rsid w:val="009739F8"/>
    <w:rsid w:val="00973E0A"/>
    <w:rsid w:val="009744EF"/>
    <w:rsid w:val="00974C02"/>
    <w:rsid w:val="00974E0F"/>
    <w:rsid w:val="00974E38"/>
    <w:rsid w:val="009760AB"/>
    <w:rsid w:val="00976A72"/>
    <w:rsid w:val="00980D1C"/>
    <w:rsid w:val="0098280C"/>
    <w:rsid w:val="00982C95"/>
    <w:rsid w:val="00983079"/>
    <w:rsid w:val="00983813"/>
    <w:rsid w:val="00983990"/>
    <w:rsid w:val="00983F67"/>
    <w:rsid w:val="00984D59"/>
    <w:rsid w:val="0098566A"/>
    <w:rsid w:val="009863BC"/>
    <w:rsid w:val="0098761E"/>
    <w:rsid w:val="00987ACA"/>
    <w:rsid w:val="00987FE9"/>
    <w:rsid w:val="0099034D"/>
    <w:rsid w:val="00991AE5"/>
    <w:rsid w:val="0099288A"/>
    <w:rsid w:val="00993471"/>
    <w:rsid w:val="009936CF"/>
    <w:rsid w:val="009A15F0"/>
    <w:rsid w:val="009A2B92"/>
    <w:rsid w:val="009A3EC5"/>
    <w:rsid w:val="009A42EB"/>
    <w:rsid w:val="009A6068"/>
    <w:rsid w:val="009A616A"/>
    <w:rsid w:val="009A63E6"/>
    <w:rsid w:val="009B2A68"/>
    <w:rsid w:val="009B35AA"/>
    <w:rsid w:val="009B379F"/>
    <w:rsid w:val="009B37C8"/>
    <w:rsid w:val="009B3CE8"/>
    <w:rsid w:val="009B4609"/>
    <w:rsid w:val="009B6374"/>
    <w:rsid w:val="009B6625"/>
    <w:rsid w:val="009B7221"/>
    <w:rsid w:val="009C0B1A"/>
    <w:rsid w:val="009C1FB6"/>
    <w:rsid w:val="009C1FFA"/>
    <w:rsid w:val="009C2278"/>
    <w:rsid w:val="009C3B04"/>
    <w:rsid w:val="009C3DCE"/>
    <w:rsid w:val="009C7767"/>
    <w:rsid w:val="009D0329"/>
    <w:rsid w:val="009D34AD"/>
    <w:rsid w:val="009D3910"/>
    <w:rsid w:val="009D68E6"/>
    <w:rsid w:val="009D6B2E"/>
    <w:rsid w:val="009D75FD"/>
    <w:rsid w:val="009E0889"/>
    <w:rsid w:val="009E0D3C"/>
    <w:rsid w:val="009E185D"/>
    <w:rsid w:val="009E3E4A"/>
    <w:rsid w:val="009E6405"/>
    <w:rsid w:val="009E7880"/>
    <w:rsid w:val="009F1002"/>
    <w:rsid w:val="009F3633"/>
    <w:rsid w:val="009F39F5"/>
    <w:rsid w:val="009F41D6"/>
    <w:rsid w:val="009F4628"/>
    <w:rsid w:val="009F4FF7"/>
    <w:rsid w:val="00A02280"/>
    <w:rsid w:val="00A02F4C"/>
    <w:rsid w:val="00A06E39"/>
    <w:rsid w:val="00A12474"/>
    <w:rsid w:val="00A13C56"/>
    <w:rsid w:val="00A20A48"/>
    <w:rsid w:val="00A26384"/>
    <w:rsid w:val="00A269FF"/>
    <w:rsid w:val="00A34527"/>
    <w:rsid w:val="00A34E1A"/>
    <w:rsid w:val="00A35258"/>
    <w:rsid w:val="00A362B0"/>
    <w:rsid w:val="00A3671F"/>
    <w:rsid w:val="00A36B2C"/>
    <w:rsid w:val="00A37A34"/>
    <w:rsid w:val="00A37C80"/>
    <w:rsid w:val="00A37E30"/>
    <w:rsid w:val="00A40216"/>
    <w:rsid w:val="00A40E43"/>
    <w:rsid w:val="00A43770"/>
    <w:rsid w:val="00A43FBB"/>
    <w:rsid w:val="00A4416A"/>
    <w:rsid w:val="00A449C7"/>
    <w:rsid w:val="00A44D8B"/>
    <w:rsid w:val="00A465B2"/>
    <w:rsid w:val="00A469AD"/>
    <w:rsid w:val="00A47391"/>
    <w:rsid w:val="00A513EE"/>
    <w:rsid w:val="00A556DA"/>
    <w:rsid w:val="00A5619E"/>
    <w:rsid w:val="00A57601"/>
    <w:rsid w:val="00A5791C"/>
    <w:rsid w:val="00A601AB"/>
    <w:rsid w:val="00A6283F"/>
    <w:rsid w:val="00A64472"/>
    <w:rsid w:val="00A6490A"/>
    <w:rsid w:val="00A66C9F"/>
    <w:rsid w:val="00A67201"/>
    <w:rsid w:val="00A7009A"/>
    <w:rsid w:val="00A71D3E"/>
    <w:rsid w:val="00A720F3"/>
    <w:rsid w:val="00A73012"/>
    <w:rsid w:val="00A74E30"/>
    <w:rsid w:val="00A75283"/>
    <w:rsid w:val="00A76A95"/>
    <w:rsid w:val="00A76B8B"/>
    <w:rsid w:val="00A81554"/>
    <w:rsid w:val="00A84331"/>
    <w:rsid w:val="00A865CD"/>
    <w:rsid w:val="00A8731F"/>
    <w:rsid w:val="00A90662"/>
    <w:rsid w:val="00A92DD8"/>
    <w:rsid w:val="00A939F7"/>
    <w:rsid w:val="00A962A6"/>
    <w:rsid w:val="00A97AFF"/>
    <w:rsid w:val="00AA08B1"/>
    <w:rsid w:val="00AA09DD"/>
    <w:rsid w:val="00AA1D3F"/>
    <w:rsid w:val="00AA307B"/>
    <w:rsid w:val="00AA3600"/>
    <w:rsid w:val="00AA4FC3"/>
    <w:rsid w:val="00AA6B2B"/>
    <w:rsid w:val="00AA71D7"/>
    <w:rsid w:val="00AA7EAF"/>
    <w:rsid w:val="00AB1073"/>
    <w:rsid w:val="00AB26F3"/>
    <w:rsid w:val="00AB27A2"/>
    <w:rsid w:val="00AB2A7E"/>
    <w:rsid w:val="00AB3E9C"/>
    <w:rsid w:val="00AB6229"/>
    <w:rsid w:val="00AB7EF8"/>
    <w:rsid w:val="00AC0E68"/>
    <w:rsid w:val="00AC5D41"/>
    <w:rsid w:val="00AD07D2"/>
    <w:rsid w:val="00AD1818"/>
    <w:rsid w:val="00AD1BF0"/>
    <w:rsid w:val="00AD391B"/>
    <w:rsid w:val="00AD4A24"/>
    <w:rsid w:val="00AD4AD7"/>
    <w:rsid w:val="00AD62BD"/>
    <w:rsid w:val="00AD6773"/>
    <w:rsid w:val="00AD7944"/>
    <w:rsid w:val="00AE2A3F"/>
    <w:rsid w:val="00AE3124"/>
    <w:rsid w:val="00AE3132"/>
    <w:rsid w:val="00AE3FDC"/>
    <w:rsid w:val="00AE4218"/>
    <w:rsid w:val="00AE4618"/>
    <w:rsid w:val="00AE6A26"/>
    <w:rsid w:val="00AE75B4"/>
    <w:rsid w:val="00AF0C5F"/>
    <w:rsid w:val="00AF3BAA"/>
    <w:rsid w:val="00AF4DC5"/>
    <w:rsid w:val="00AF61EE"/>
    <w:rsid w:val="00AF6391"/>
    <w:rsid w:val="00AF6A91"/>
    <w:rsid w:val="00AF6E4A"/>
    <w:rsid w:val="00B0019A"/>
    <w:rsid w:val="00B0077B"/>
    <w:rsid w:val="00B011F0"/>
    <w:rsid w:val="00B024FF"/>
    <w:rsid w:val="00B03609"/>
    <w:rsid w:val="00B03C9B"/>
    <w:rsid w:val="00B04676"/>
    <w:rsid w:val="00B04AF6"/>
    <w:rsid w:val="00B05000"/>
    <w:rsid w:val="00B07543"/>
    <w:rsid w:val="00B117B9"/>
    <w:rsid w:val="00B11F2B"/>
    <w:rsid w:val="00B144FA"/>
    <w:rsid w:val="00B15DD8"/>
    <w:rsid w:val="00B16879"/>
    <w:rsid w:val="00B2100E"/>
    <w:rsid w:val="00B23D60"/>
    <w:rsid w:val="00B26DBC"/>
    <w:rsid w:val="00B270BE"/>
    <w:rsid w:val="00B27692"/>
    <w:rsid w:val="00B2779E"/>
    <w:rsid w:val="00B30049"/>
    <w:rsid w:val="00B32486"/>
    <w:rsid w:val="00B32849"/>
    <w:rsid w:val="00B367F3"/>
    <w:rsid w:val="00B37CC0"/>
    <w:rsid w:val="00B40854"/>
    <w:rsid w:val="00B41292"/>
    <w:rsid w:val="00B4197D"/>
    <w:rsid w:val="00B43056"/>
    <w:rsid w:val="00B4421E"/>
    <w:rsid w:val="00B46628"/>
    <w:rsid w:val="00B468C9"/>
    <w:rsid w:val="00B47A30"/>
    <w:rsid w:val="00B50195"/>
    <w:rsid w:val="00B50BF1"/>
    <w:rsid w:val="00B53A1B"/>
    <w:rsid w:val="00B5458A"/>
    <w:rsid w:val="00B54966"/>
    <w:rsid w:val="00B55B0B"/>
    <w:rsid w:val="00B56E8A"/>
    <w:rsid w:val="00B574A7"/>
    <w:rsid w:val="00B62088"/>
    <w:rsid w:val="00B622AD"/>
    <w:rsid w:val="00B62434"/>
    <w:rsid w:val="00B64F80"/>
    <w:rsid w:val="00B653F9"/>
    <w:rsid w:val="00B66768"/>
    <w:rsid w:val="00B701EC"/>
    <w:rsid w:val="00B70C37"/>
    <w:rsid w:val="00B72119"/>
    <w:rsid w:val="00B74869"/>
    <w:rsid w:val="00B75B3A"/>
    <w:rsid w:val="00B75F0D"/>
    <w:rsid w:val="00B773B2"/>
    <w:rsid w:val="00B816B7"/>
    <w:rsid w:val="00B8220A"/>
    <w:rsid w:val="00B831FC"/>
    <w:rsid w:val="00B8365E"/>
    <w:rsid w:val="00B87845"/>
    <w:rsid w:val="00B87A06"/>
    <w:rsid w:val="00B90475"/>
    <w:rsid w:val="00B92D47"/>
    <w:rsid w:val="00B93732"/>
    <w:rsid w:val="00B9592C"/>
    <w:rsid w:val="00B97730"/>
    <w:rsid w:val="00BA0294"/>
    <w:rsid w:val="00BA03E0"/>
    <w:rsid w:val="00BA2B64"/>
    <w:rsid w:val="00BA5081"/>
    <w:rsid w:val="00BA5576"/>
    <w:rsid w:val="00BA639F"/>
    <w:rsid w:val="00BA7260"/>
    <w:rsid w:val="00BA7636"/>
    <w:rsid w:val="00BB1D97"/>
    <w:rsid w:val="00BB35C5"/>
    <w:rsid w:val="00BB5174"/>
    <w:rsid w:val="00BB5EA3"/>
    <w:rsid w:val="00BB6270"/>
    <w:rsid w:val="00BC075F"/>
    <w:rsid w:val="00BC0A82"/>
    <w:rsid w:val="00BC1B13"/>
    <w:rsid w:val="00BC2EF7"/>
    <w:rsid w:val="00BC4C0B"/>
    <w:rsid w:val="00BC626C"/>
    <w:rsid w:val="00BD479C"/>
    <w:rsid w:val="00BD55CA"/>
    <w:rsid w:val="00BD5DA7"/>
    <w:rsid w:val="00BD6612"/>
    <w:rsid w:val="00BD6CFE"/>
    <w:rsid w:val="00BD76FE"/>
    <w:rsid w:val="00BE03EE"/>
    <w:rsid w:val="00BE0556"/>
    <w:rsid w:val="00BE108A"/>
    <w:rsid w:val="00BE1E4C"/>
    <w:rsid w:val="00BE3625"/>
    <w:rsid w:val="00BE3863"/>
    <w:rsid w:val="00BE4C7B"/>
    <w:rsid w:val="00BE6410"/>
    <w:rsid w:val="00BE7C99"/>
    <w:rsid w:val="00BE7DF9"/>
    <w:rsid w:val="00BF129C"/>
    <w:rsid w:val="00BF20E5"/>
    <w:rsid w:val="00BF2775"/>
    <w:rsid w:val="00BF419F"/>
    <w:rsid w:val="00BF5659"/>
    <w:rsid w:val="00BF59A7"/>
    <w:rsid w:val="00BF6757"/>
    <w:rsid w:val="00BF6E7B"/>
    <w:rsid w:val="00C0202F"/>
    <w:rsid w:val="00C02A3D"/>
    <w:rsid w:val="00C04836"/>
    <w:rsid w:val="00C069E7"/>
    <w:rsid w:val="00C06B74"/>
    <w:rsid w:val="00C06C76"/>
    <w:rsid w:val="00C07E2D"/>
    <w:rsid w:val="00C11277"/>
    <w:rsid w:val="00C11D1B"/>
    <w:rsid w:val="00C13D63"/>
    <w:rsid w:val="00C148FD"/>
    <w:rsid w:val="00C1792B"/>
    <w:rsid w:val="00C206DE"/>
    <w:rsid w:val="00C23ED2"/>
    <w:rsid w:val="00C251FB"/>
    <w:rsid w:val="00C27041"/>
    <w:rsid w:val="00C309DA"/>
    <w:rsid w:val="00C31219"/>
    <w:rsid w:val="00C313E6"/>
    <w:rsid w:val="00C3190A"/>
    <w:rsid w:val="00C31F0A"/>
    <w:rsid w:val="00C33F0B"/>
    <w:rsid w:val="00C34A94"/>
    <w:rsid w:val="00C35C44"/>
    <w:rsid w:val="00C37C18"/>
    <w:rsid w:val="00C4037E"/>
    <w:rsid w:val="00C4331F"/>
    <w:rsid w:val="00C45E52"/>
    <w:rsid w:val="00C50266"/>
    <w:rsid w:val="00C514D8"/>
    <w:rsid w:val="00C55EBF"/>
    <w:rsid w:val="00C615E1"/>
    <w:rsid w:val="00C63AF6"/>
    <w:rsid w:val="00C6429D"/>
    <w:rsid w:val="00C643D8"/>
    <w:rsid w:val="00C64E39"/>
    <w:rsid w:val="00C6521D"/>
    <w:rsid w:val="00C67F39"/>
    <w:rsid w:val="00C71295"/>
    <w:rsid w:val="00C7208C"/>
    <w:rsid w:val="00C73CCF"/>
    <w:rsid w:val="00C747E1"/>
    <w:rsid w:val="00C759E9"/>
    <w:rsid w:val="00C75C70"/>
    <w:rsid w:val="00C75DBE"/>
    <w:rsid w:val="00C76A93"/>
    <w:rsid w:val="00C77333"/>
    <w:rsid w:val="00C8101C"/>
    <w:rsid w:val="00C861CC"/>
    <w:rsid w:val="00C862CB"/>
    <w:rsid w:val="00C866E2"/>
    <w:rsid w:val="00C87CD4"/>
    <w:rsid w:val="00C91A21"/>
    <w:rsid w:val="00C92F2D"/>
    <w:rsid w:val="00C93A28"/>
    <w:rsid w:val="00C941FE"/>
    <w:rsid w:val="00C94556"/>
    <w:rsid w:val="00C95081"/>
    <w:rsid w:val="00C9725F"/>
    <w:rsid w:val="00C97986"/>
    <w:rsid w:val="00CA207C"/>
    <w:rsid w:val="00CA375F"/>
    <w:rsid w:val="00CA58FD"/>
    <w:rsid w:val="00CA6016"/>
    <w:rsid w:val="00CA6C8C"/>
    <w:rsid w:val="00CA7E76"/>
    <w:rsid w:val="00CB1747"/>
    <w:rsid w:val="00CB3104"/>
    <w:rsid w:val="00CB5015"/>
    <w:rsid w:val="00CB52C2"/>
    <w:rsid w:val="00CC03C0"/>
    <w:rsid w:val="00CC14E8"/>
    <w:rsid w:val="00CC20B0"/>
    <w:rsid w:val="00CC3E5A"/>
    <w:rsid w:val="00CC45DD"/>
    <w:rsid w:val="00CC4825"/>
    <w:rsid w:val="00CC487B"/>
    <w:rsid w:val="00CC6B1F"/>
    <w:rsid w:val="00CC6F8D"/>
    <w:rsid w:val="00CC76C9"/>
    <w:rsid w:val="00CC78BC"/>
    <w:rsid w:val="00CD2434"/>
    <w:rsid w:val="00CD3637"/>
    <w:rsid w:val="00CD4CFD"/>
    <w:rsid w:val="00CD5BDF"/>
    <w:rsid w:val="00CE3EB1"/>
    <w:rsid w:val="00CE3FF7"/>
    <w:rsid w:val="00CE4C4A"/>
    <w:rsid w:val="00CE543B"/>
    <w:rsid w:val="00CE56F4"/>
    <w:rsid w:val="00CF4E68"/>
    <w:rsid w:val="00CF69E8"/>
    <w:rsid w:val="00CF7986"/>
    <w:rsid w:val="00D00907"/>
    <w:rsid w:val="00D00C61"/>
    <w:rsid w:val="00D00D87"/>
    <w:rsid w:val="00D00F73"/>
    <w:rsid w:val="00D0169A"/>
    <w:rsid w:val="00D0220C"/>
    <w:rsid w:val="00D06EB6"/>
    <w:rsid w:val="00D06F87"/>
    <w:rsid w:val="00D077AB"/>
    <w:rsid w:val="00D11B09"/>
    <w:rsid w:val="00D12576"/>
    <w:rsid w:val="00D15423"/>
    <w:rsid w:val="00D2368C"/>
    <w:rsid w:val="00D24D00"/>
    <w:rsid w:val="00D2747F"/>
    <w:rsid w:val="00D2765B"/>
    <w:rsid w:val="00D27719"/>
    <w:rsid w:val="00D27916"/>
    <w:rsid w:val="00D33EA6"/>
    <w:rsid w:val="00D3533B"/>
    <w:rsid w:val="00D37DEF"/>
    <w:rsid w:val="00D40A92"/>
    <w:rsid w:val="00D43C22"/>
    <w:rsid w:val="00D43EB1"/>
    <w:rsid w:val="00D44119"/>
    <w:rsid w:val="00D44655"/>
    <w:rsid w:val="00D44F11"/>
    <w:rsid w:val="00D4530C"/>
    <w:rsid w:val="00D45E6D"/>
    <w:rsid w:val="00D472BD"/>
    <w:rsid w:val="00D5162E"/>
    <w:rsid w:val="00D5206A"/>
    <w:rsid w:val="00D53801"/>
    <w:rsid w:val="00D54136"/>
    <w:rsid w:val="00D56B71"/>
    <w:rsid w:val="00D57299"/>
    <w:rsid w:val="00D6043B"/>
    <w:rsid w:val="00D60506"/>
    <w:rsid w:val="00D605CA"/>
    <w:rsid w:val="00D60AC5"/>
    <w:rsid w:val="00D67A47"/>
    <w:rsid w:val="00D72408"/>
    <w:rsid w:val="00D73DEE"/>
    <w:rsid w:val="00D770DC"/>
    <w:rsid w:val="00D804C0"/>
    <w:rsid w:val="00D81C51"/>
    <w:rsid w:val="00D82073"/>
    <w:rsid w:val="00D824C5"/>
    <w:rsid w:val="00D85241"/>
    <w:rsid w:val="00D8530D"/>
    <w:rsid w:val="00D857A9"/>
    <w:rsid w:val="00D85D36"/>
    <w:rsid w:val="00D85FA9"/>
    <w:rsid w:val="00D863DC"/>
    <w:rsid w:val="00D87E86"/>
    <w:rsid w:val="00D90448"/>
    <w:rsid w:val="00D92012"/>
    <w:rsid w:val="00D92CF8"/>
    <w:rsid w:val="00D93470"/>
    <w:rsid w:val="00D94234"/>
    <w:rsid w:val="00D94286"/>
    <w:rsid w:val="00D94773"/>
    <w:rsid w:val="00D96741"/>
    <w:rsid w:val="00D97D89"/>
    <w:rsid w:val="00DA16CB"/>
    <w:rsid w:val="00DA1AEE"/>
    <w:rsid w:val="00DA3E3E"/>
    <w:rsid w:val="00DA3F10"/>
    <w:rsid w:val="00DA4D5C"/>
    <w:rsid w:val="00DA66A7"/>
    <w:rsid w:val="00DA750B"/>
    <w:rsid w:val="00DA7672"/>
    <w:rsid w:val="00DB2F85"/>
    <w:rsid w:val="00DB32E8"/>
    <w:rsid w:val="00DB5A11"/>
    <w:rsid w:val="00DB67CF"/>
    <w:rsid w:val="00DB6C24"/>
    <w:rsid w:val="00DC1BC2"/>
    <w:rsid w:val="00DC3B5F"/>
    <w:rsid w:val="00DC54B6"/>
    <w:rsid w:val="00DC65DE"/>
    <w:rsid w:val="00DC6C8B"/>
    <w:rsid w:val="00DC7985"/>
    <w:rsid w:val="00DD016C"/>
    <w:rsid w:val="00DD0BC9"/>
    <w:rsid w:val="00DD0D53"/>
    <w:rsid w:val="00DD1FD4"/>
    <w:rsid w:val="00DD2223"/>
    <w:rsid w:val="00DD2B8D"/>
    <w:rsid w:val="00DD320F"/>
    <w:rsid w:val="00DD53E8"/>
    <w:rsid w:val="00DD656A"/>
    <w:rsid w:val="00DE3091"/>
    <w:rsid w:val="00DE3AB8"/>
    <w:rsid w:val="00DE68D6"/>
    <w:rsid w:val="00DE6D3F"/>
    <w:rsid w:val="00DE7017"/>
    <w:rsid w:val="00DE7038"/>
    <w:rsid w:val="00DE71AB"/>
    <w:rsid w:val="00DE77FF"/>
    <w:rsid w:val="00DE7BE3"/>
    <w:rsid w:val="00DF1030"/>
    <w:rsid w:val="00DF4529"/>
    <w:rsid w:val="00DF5565"/>
    <w:rsid w:val="00DF7DF2"/>
    <w:rsid w:val="00E02075"/>
    <w:rsid w:val="00E02FAB"/>
    <w:rsid w:val="00E036F2"/>
    <w:rsid w:val="00E03921"/>
    <w:rsid w:val="00E04A11"/>
    <w:rsid w:val="00E05F7D"/>
    <w:rsid w:val="00E06F39"/>
    <w:rsid w:val="00E07606"/>
    <w:rsid w:val="00E07D38"/>
    <w:rsid w:val="00E1071A"/>
    <w:rsid w:val="00E10B0C"/>
    <w:rsid w:val="00E12602"/>
    <w:rsid w:val="00E1307F"/>
    <w:rsid w:val="00E155AD"/>
    <w:rsid w:val="00E17E04"/>
    <w:rsid w:val="00E224D0"/>
    <w:rsid w:val="00E22A12"/>
    <w:rsid w:val="00E22E51"/>
    <w:rsid w:val="00E23F5D"/>
    <w:rsid w:val="00E24FFE"/>
    <w:rsid w:val="00E26B94"/>
    <w:rsid w:val="00E26D89"/>
    <w:rsid w:val="00E26FC1"/>
    <w:rsid w:val="00E27B72"/>
    <w:rsid w:val="00E27CC9"/>
    <w:rsid w:val="00E32E59"/>
    <w:rsid w:val="00E34ADF"/>
    <w:rsid w:val="00E35614"/>
    <w:rsid w:val="00E35733"/>
    <w:rsid w:val="00E363AB"/>
    <w:rsid w:val="00E3670A"/>
    <w:rsid w:val="00E37C1F"/>
    <w:rsid w:val="00E406EA"/>
    <w:rsid w:val="00E40970"/>
    <w:rsid w:val="00E433B8"/>
    <w:rsid w:val="00E436B8"/>
    <w:rsid w:val="00E451E8"/>
    <w:rsid w:val="00E4539C"/>
    <w:rsid w:val="00E45EDE"/>
    <w:rsid w:val="00E47597"/>
    <w:rsid w:val="00E47CBE"/>
    <w:rsid w:val="00E518A9"/>
    <w:rsid w:val="00E523A0"/>
    <w:rsid w:val="00E53057"/>
    <w:rsid w:val="00E54757"/>
    <w:rsid w:val="00E54F3C"/>
    <w:rsid w:val="00E55584"/>
    <w:rsid w:val="00E55A3A"/>
    <w:rsid w:val="00E61019"/>
    <w:rsid w:val="00E6107E"/>
    <w:rsid w:val="00E611CC"/>
    <w:rsid w:val="00E718A1"/>
    <w:rsid w:val="00E73AF1"/>
    <w:rsid w:val="00E74942"/>
    <w:rsid w:val="00E77AC3"/>
    <w:rsid w:val="00E801F6"/>
    <w:rsid w:val="00E8285A"/>
    <w:rsid w:val="00E83F64"/>
    <w:rsid w:val="00E86943"/>
    <w:rsid w:val="00E87A8B"/>
    <w:rsid w:val="00E90064"/>
    <w:rsid w:val="00E91854"/>
    <w:rsid w:val="00E93813"/>
    <w:rsid w:val="00E94F14"/>
    <w:rsid w:val="00E954DD"/>
    <w:rsid w:val="00E96DBA"/>
    <w:rsid w:val="00E97054"/>
    <w:rsid w:val="00E97DCA"/>
    <w:rsid w:val="00EA4BB3"/>
    <w:rsid w:val="00EA50EE"/>
    <w:rsid w:val="00EA5246"/>
    <w:rsid w:val="00EA6685"/>
    <w:rsid w:val="00EB1460"/>
    <w:rsid w:val="00EB1E95"/>
    <w:rsid w:val="00EB338C"/>
    <w:rsid w:val="00EB3E8D"/>
    <w:rsid w:val="00EC12F0"/>
    <w:rsid w:val="00EC196E"/>
    <w:rsid w:val="00EC1AE3"/>
    <w:rsid w:val="00EC2325"/>
    <w:rsid w:val="00EC23B8"/>
    <w:rsid w:val="00EC7DDA"/>
    <w:rsid w:val="00ED19DD"/>
    <w:rsid w:val="00ED2F90"/>
    <w:rsid w:val="00ED6503"/>
    <w:rsid w:val="00ED7D8D"/>
    <w:rsid w:val="00EE2634"/>
    <w:rsid w:val="00EE3140"/>
    <w:rsid w:val="00EE422E"/>
    <w:rsid w:val="00EE5E69"/>
    <w:rsid w:val="00EE7CE3"/>
    <w:rsid w:val="00EF1BBC"/>
    <w:rsid w:val="00EF1E08"/>
    <w:rsid w:val="00EF7A8E"/>
    <w:rsid w:val="00EF7BF9"/>
    <w:rsid w:val="00F028D4"/>
    <w:rsid w:val="00F03273"/>
    <w:rsid w:val="00F046E7"/>
    <w:rsid w:val="00F04ADB"/>
    <w:rsid w:val="00F11934"/>
    <w:rsid w:val="00F11CC8"/>
    <w:rsid w:val="00F12138"/>
    <w:rsid w:val="00F123D7"/>
    <w:rsid w:val="00F12D2B"/>
    <w:rsid w:val="00F137FE"/>
    <w:rsid w:val="00F13B0C"/>
    <w:rsid w:val="00F14AC1"/>
    <w:rsid w:val="00F16BC4"/>
    <w:rsid w:val="00F176BC"/>
    <w:rsid w:val="00F22419"/>
    <w:rsid w:val="00F23A5B"/>
    <w:rsid w:val="00F247D1"/>
    <w:rsid w:val="00F25372"/>
    <w:rsid w:val="00F25F18"/>
    <w:rsid w:val="00F25F39"/>
    <w:rsid w:val="00F27D2A"/>
    <w:rsid w:val="00F340D2"/>
    <w:rsid w:val="00F355EF"/>
    <w:rsid w:val="00F35B17"/>
    <w:rsid w:val="00F35D00"/>
    <w:rsid w:val="00F36DE2"/>
    <w:rsid w:val="00F3783E"/>
    <w:rsid w:val="00F4220D"/>
    <w:rsid w:val="00F42B93"/>
    <w:rsid w:val="00F43A61"/>
    <w:rsid w:val="00F43B3E"/>
    <w:rsid w:val="00F44ED6"/>
    <w:rsid w:val="00F4557B"/>
    <w:rsid w:val="00F507F1"/>
    <w:rsid w:val="00F5393E"/>
    <w:rsid w:val="00F53FF0"/>
    <w:rsid w:val="00F543B2"/>
    <w:rsid w:val="00F5593A"/>
    <w:rsid w:val="00F6054E"/>
    <w:rsid w:val="00F6280B"/>
    <w:rsid w:val="00F63AC0"/>
    <w:rsid w:val="00F647A5"/>
    <w:rsid w:val="00F660D8"/>
    <w:rsid w:val="00F70625"/>
    <w:rsid w:val="00F71854"/>
    <w:rsid w:val="00F7272F"/>
    <w:rsid w:val="00F72912"/>
    <w:rsid w:val="00F72940"/>
    <w:rsid w:val="00F7468D"/>
    <w:rsid w:val="00F747B3"/>
    <w:rsid w:val="00F75B05"/>
    <w:rsid w:val="00F810D7"/>
    <w:rsid w:val="00F81833"/>
    <w:rsid w:val="00F81CF2"/>
    <w:rsid w:val="00F81DD3"/>
    <w:rsid w:val="00F8371D"/>
    <w:rsid w:val="00F84FDD"/>
    <w:rsid w:val="00F86C7A"/>
    <w:rsid w:val="00F87573"/>
    <w:rsid w:val="00F87A75"/>
    <w:rsid w:val="00F9191E"/>
    <w:rsid w:val="00F9199C"/>
    <w:rsid w:val="00F9537D"/>
    <w:rsid w:val="00F95710"/>
    <w:rsid w:val="00F968F5"/>
    <w:rsid w:val="00F96EF9"/>
    <w:rsid w:val="00F97553"/>
    <w:rsid w:val="00F97D5C"/>
    <w:rsid w:val="00FA175D"/>
    <w:rsid w:val="00FA2817"/>
    <w:rsid w:val="00FA45A7"/>
    <w:rsid w:val="00FA6947"/>
    <w:rsid w:val="00FB0933"/>
    <w:rsid w:val="00FB11A7"/>
    <w:rsid w:val="00FB207E"/>
    <w:rsid w:val="00FB220F"/>
    <w:rsid w:val="00FB2DA0"/>
    <w:rsid w:val="00FB3090"/>
    <w:rsid w:val="00FB3F19"/>
    <w:rsid w:val="00FB57E0"/>
    <w:rsid w:val="00FB5F81"/>
    <w:rsid w:val="00FB735D"/>
    <w:rsid w:val="00FC1EEA"/>
    <w:rsid w:val="00FC3097"/>
    <w:rsid w:val="00FC36A7"/>
    <w:rsid w:val="00FC41A7"/>
    <w:rsid w:val="00FC5C11"/>
    <w:rsid w:val="00FC6764"/>
    <w:rsid w:val="00FC73B4"/>
    <w:rsid w:val="00FD21D7"/>
    <w:rsid w:val="00FD3F43"/>
    <w:rsid w:val="00FD49F0"/>
    <w:rsid w:val="00FD6070"/>
    <w:rsid w:val="00FD6479"/>
    <w:rsid w:val="00FD6950"/>
    <w:rsid w:val="00FD6C28"/>
    <w:rsid w:val="00FE092A"/>
    <w:rsid w:val="00FE1743"/>
    <w:rsid w:val="00FE2C1C"/>
    <w:rsid w:val="00FE43FE"/>
    <w:rsid w:val="00FE5364"/>
    <w:rsid w:val="00FE5C1F"/>
    <w:rsid w:val="00FF12EB"/>
    <w:rsid w:val="00FF2098"/>
    <w:rsid w:val="00FF4F68"/>
    <w:rsid w:val="00FF6498"/>
    <w:rsid w:val="00FF7855"/>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0BC607"/>
  <w15:docId w15:val="{1A4FAD84-11A1-4EC7-9A4E-22304F21E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D29"/>
    <w:rPr>
      <w:rFonts w:asciiTheme="majorHAnsi" w:hAnsiTheme="majorHAnsi"/>
      <w:sz w:val="24"/>
      <w:szCs w:val="24"/>
      <w:lang w:val="en-GB"/>
    </w:rPr>
  </w:style>
  <w:style w:type="paragraph" w:styleId="Heading1">
    <w:name w:val="heading 1"/>
    <w:basedOn w:val="Normal"/>
    <w:link w:val="Heading1Char"/>
    <w:uiPriority w:val="9"/>
    <w:qFormat/>
    <w:rsid w:val="00E86943"/>
    <w:pPr>
      <w:spacing w:before="100" w:beforeAutospacing="1" w:after="100" w:afterAutospacing="1"/>
      <w:outlineLvl w:val="0"/>
    </w:pPr>
    <w:rPr>
      <w:rFonts w:ascii="Times" w:hAnsi="Times"/>
      <w:b/>
      <w:bCs/>
      <w:kern w:val="36"/>
      <w:sz w:val="48"/>
      <w:szCs w:val="48"/>
      <w:lang w:val="es-ES_tradnl"/>
    </w:rPr>
  </w:style>
  <w:style w:type="paragraph" w:styleId="Heading2">
    <w:name w:val="heading 2"/>
    <w:basedOn w:val="Normal"/>
    <w:next w:val="Normal"/>
    <w:link w:val="Heading2Char"/>
    <w:uiPriority w:val="9"/>
    <w:unhideWhenUsed/>
    <w:qFormat/>
    <w:rsid w:val="00E86943"/>
    <w:pPr>
      <w:keepNext/>
      <w:spacing w:before="240" w:after="60"/>
      <w:outlineLvl w:val="1"/>
    </w:pPr>
    <w:rPr>
      <w:rFonts w:eastAsiaTheme="majorEastAsia" w:cstheme="majorBidi"/>
      <w:b/>
      <w:bCs/>
      <w:i/>
      <w:iCs/>
      <w:sz w:val="28"/>
      <w:szCs w:val="28"/>
    </w:rPr>
  </w:style>
  <w:style w:type="paragraph" w:styleId="Heading3">
    <w:name w:val="heading 3"/>
    <w:basedOn w:val="Normal"/>
    <w:next w:val="Normal"/>
    <w:link w:val="Heading3Char"/>
    <w:uiPriority w:val="9"/>
    <w:unhideWhenUsed/>
    <w:qFormat/>
    <w:rsid w:val="00E86943"/>
    <w:pPr>
      <w:keepNext/>
      <w:spacing w:before="240" w:after="60"/>
      <w:outlineLvl w:val="2"/>
    </w:pPr>
    <w:rPr>
      <w:rFonts w:eastAsiaTheme="majorEastAsia" w:cstheme="majorBidi"/>
      <w:b/>
      <w:bCs/>
      <w:sz w:val="26"/>
      <w:szCs w:val="26"/>
    </w:rPr>
  </w:style>
  <w:style w:type="paragraph" w:styleId="Heading4">
    <w:name w:val="heading 4"/>
    <w:basedOn w:val="Normal"/>
    <w:next w:val="Normal"/>
    <w:link w:val="Heading4Char"/>
    <w:uiPriority w:val="9"/>
    <w:semiHidden/>
    <w:unhideWhenUsed/>
    <w:qFormat/>
    <w:rsid w:val="00E86943"/>
    <w:pPr>
      <w:keepNext/>
      <w:spacing w:before="240" w:after="60"/>
      <w:outlineLvl w:val="3"/>
    </w:pPr>
    <w:rPr>
      <w:rFonts w:asciiTheme="minorHAnsi" w:eastAsiaTheme="minorEastAsia" w:hAnsiTheme="minorHAnsi" w:cstheme="min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943"/>
    <w:rPr>
      <w:rFonts w:ascii="Times" w:hAnsi="Times"/>
      <w:b/>
      <w:bCs/>
      <w:kern w:val="36"/>
      <w:sz w:val="48"/>
      <w:szCs w:val="48"/>
    </w:rPr>
  </w:style>
  <w:style w:type="character" w:customStyle="1" w:styleId="highlight">
    <w:name w:val="highlight"/>
    <w:rsid w:val="00E86943"/>
  </w:style>
  <w:style w:type="character" w:customStyle="1" w:styleId="Heading2Char">
    <w:name w:val="Heading 2 Char"/>
    <w:basedOn w:val="DefaultParagraphFont"/>
    <w:link w:val="Heading2"/>
    <w:uiPriority w:val="9"/>
    <w:rsid w:val="00E8694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E8694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E86943"/>
    <w:rPr>
      <w:rFonts w:asciiTheme="minorHAnsi" w:eastAsiaTheme="minorEastAsia" w:hAnsiTheme="minorHAnsi" w:cstheme="minorBidi"/>
      <w:b/>
      <w:bCs/>
      <w:sz w:val="28"/>
      <w:szCs w:val="28"/>
      <w:lang w:val="en-US"/>
    </w:rPr>
  </w:style>
  <w:style w:type="character" w:styleId="Strong">
    <w:name w:val="Strong"/>
    <w:uiPriority w:val="22"/>
    <w:qFormat/>
    <w:rsid w:val="00E86943"/>
    <w:rPr>
      <w:b/>
      <w:bCs/>
    </w:rPr>
  </w:style>
  <w:style w:type="character" w:customStyle="1" w:styleId="kwd-text">
    <w:name w:val="kwd-text"/>
    <w:rsid w:val="00E86943"/>
  </w:style>
  <w:style w:type="paragraph" w:styleId="ListParagraph">
    <w:name w:val="List Paragraph"/>
    <w:basedOn w:val="Normal"/>
    <w:uiPriority w:val="34"/>
    <w:qFormat/>
    <w:rsid w:val="00450CA6"/>
    <w:pPr>
      <w:ind w:left="720"/>
      <w:contextualSpacing/>
    </w:pPr>
  </w:style>
  <w:style w:type="paragraph" w:styleId="NormalWeb">
    <w:name w:val="Normal (Web)"/>
    <w:basedOn w:val="Normal"/>
    <w:uiPriority w:val="99"/>
    <w:unhideWhenUsed/>
    <w:rsid w:val="00926D29"/>
    <w:pPr>
      <w:spacing w:before="100" w:beforeAutospacing="1" w:after="100" w:afterAutospacing="1"/>
    </w:pPr>
  </w:style>
  <w:style w:type="character" w:styleId="Hyperlink">
    <w:name w:val="Hyperlink"/>
    <w:basedOn w:val="DefaultParagraphFont"/>
    <w:uiPriority w:val="99"/>
    <w:unhideWhenUsed/>
    <w:rsid w:val="00007554"/>
    <w:rPr>
      <w:color w:val="0000FF"/>
      <w:u w:val="single"/>
    </w:rPr>
  </w:style>
  <w:style w:type="table" w:styleId="TableGrid">
    <w:name w:val="Table Grid"/>
    <w:basedOn w:val="TableNormal"/>
    <w:uiPriority w:val="59"/>
    <w:rsid w:val="00850500"/>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2029C5"/>
  </w:style>
  <w:style w:type="character" w:customStyle="1" w:styleId="gene-name">
    <w:name w:val="gene-name"/>
    <w:basedOn w:val="DefaultParagraphFont"/>
    <w:rsid w:val="002029C5"/>
  </w:style>
  <w:style w:type="table" w:styleId="LightShading">
    <w:name w:val="Light Shading"/>
    <w:basedOn w:val="TableNormal"/>
    <w:uiPriority w:val="60"/>
    <w:rsid w:val="002029C5"/>
    <w:rPr>
      <w:rFonts w:asciiTheme="minorHAnsi" w:eastAsiaTheme="minorHAnsi" w:hAnsiTheme="minorHAnsi" w:cstheme="minorBidi"/>
      <w:color w:val="000000" w:themeColor="text1" w:themeShade="BF"/>
      <w:sz w:val="22"/>
      <w:szCs w:val="22"/>
      <w:lang w:val="es-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51">
    <w:name w:val="Plain Table 51"/>
    <w:basedOn w:val="TableNormal"/>
    <w:uiPriority w:val="99"/>
    <w:rsid w:val="00CC487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835FBA"/>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ullet">
    <w:name w:val="bullet"/>
    <w:basedOn w:val="DefaultParagraphFont"/>
    <w:rsid w:val="0002475C"/>
  </w:style>
  <w:style w:type="character" w:styleId="HTMLCite">
    <w:name w:val="HTML Cite"/>
    <w:basedOn w:val="DefaultParagraphFont"/>
    <w:uiPriority w:val="99"/>
    <w:semiHidden/>
    <w:unhideWhenUsed/>
    <w:rsid w:val="0002475C"/>
    <w:rPr>
      <w:i/>
      <w:iCs/>
    </w:rPr>
  </w:style>
  <w:style w:type="character" w:customStyle="1" w:styleId="author">
    <w:name w:val="author"/>
    <w:basedOn w:val="DefaultParagraphFont"/>
    <w:rsid w:val="0002475C"/>
  </w:style>
  <w:style w:type="character" w:customStyle="1" w:styleId="articletitle">
    <w:name w:val="articletitle"/>
    <w:basedOn w:val="DefaultParagraphFont"/>
    <w:rsid w:val="0002475C"/>
  </w:style>
  <w:style w:type="paragraph" w:customStyle="1" w:styleId="EndNoteBibliography">
    <w:name w:val="EndNote Bibliography"/>
    <w:basedOn w:val="Normal"/>
    <w:link w:val="EndNoteBibliographyCar"/>
    <w:rsid w:val="008002DA"/>
    <w:pPr>
      <w:spacing w:after="160"/>
      <w:jc w:val="both"/>
    </w:pPr>
    <w:rPr>
      <w:rFonts w:ascii="Calibri" w:eastAsiaTheme="minorHAnsi" w:hAnsi="Calibri" w:cs="Calibri"/>
      <w:noProof/>
      <w:sz w:val="22"/>
      <w:szCs w:val="22"/>
    </w:rPr>
  </w:style>
  <w:style w:type="character" w:customStyle="1" w:styleId="EndNoteBibliographyCar">
    <w:name w:val="EndNote Bibliography Car"/>
    <w:basedOn w:val="DefaultParagraphFont"/>
    <w:link w:val="EndNoteBibliography"/>
    <w:rsid w:val="008002DA"/>
    <w:rPr>
      <w:rFonts w:ascii="Calibri" w:eastAsiaTheme="minorHAnsi" w:hAnsi="Calibri" w:cs="Calibri"/>
      <w:noProof/>
      <w:sz w:val="22"/>
      <w:szCs w:val="22"/>
      <w:lang w:val="en-US"/>
    </w:rPr>
  </w:style>
  <w:style w:type="character" w:customStyle="1" w:styleId="details">
    <w:name w:val="details"/>
    <w:basedOn w:val="DefaultParagraphFont"/>
    <w:rsid w:val="000F0E60"/>
  </w:style>
  <w:style w:type="paragraph" w:styleId="BalloonText">
    <w:name w:val="Balloon Text"/>
    <w:basedOn w:val="Normal"/>
    <w:link w:val="BalloonTextChar"/>
    <w:uiPriority w:val="99"/>
    <w:semiHidden/>
    <w:unhideWhenUsed/>
    <w:rsid w:val="00AB10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1073"/>
    <w:rPr>
      <w:rFonts w:ascii="Segoe UI" w:hAnsi="Segoe UI" w:cs="Segoe UI"/>
      <w:sz w:val="18"/>
      <w:szCs w:val="18"/>
      <w:lang w:val="en-US"/>
    </w:rPr>
  </w:style>
  <w:style w:type="character" w:styleId="FollowedHyperlink">
    <w:name w:val="FollowedHyperlink"/>
    <w:basedOn w:val="DefaultParagraphFont"/>
    <w:uiPriority w:val="99"/>
    <w:semiHidden/>
    <w:unhideWhenUsed/>
    <w:rsid w:val="004F75EA"/>
    <w:rPr>
      <w:color w:val="800080" w:themeColor="followedHyperlink"/>
      <w:u w:val="single"/>
    </w:rPr>
  </w:style>
  <w:style w:type="paragraph" w:styleId="Footer">
    <w:name w:val="footer"/>
    <w:basedOn w:val="Normal"/>
    <w:link w:val="FooterChar"/>
    <w:uiPriority w:val="99"/>
    <w:unhideWhenUsed/>
    <w:rsid w:val="00DA7672"/>
    <w:pPr>
      <w:tabs>
        <w:tab w:val="center" w:pos="4153"/>
        <w:tab w:val="right" w:pos="8306"/>
      </w:tabs>
    </w:pPr>
  </w:style>
  <w:style w:type="character" w:customStyle="1" w:styleId="FooterChar">
    <w:name w:val="Footer Char"/>
    <w:basedOn w:val="DefaultParagraphFont"/>
    <w:link w:val="Footer"/>
    <w:uiPriority w:val="99"/>
    <w:rsid w:val="00DA7672"/>
    <w:rPr>
      <w:rFonts w:asciiTheme="majorHAnsi" w:hAnsiTheme="majorHAnsi"/>
      <w:sz w:val="24"/>
      <w:szCs w:val="24"/>
      <w:lang w:val="en-US"/>
    </w:rPr>
  </w:style>
  <w:style w:type="character" w:styleId="PageNumber">
    <w:name w:val="page number"/>
    <w:basedOn w:val="DefaultParagraphFont"/>
    <w:uiPriority w:val="99"/>
    <w:semiHidden/>
    <w:unhideWhenUsed/>
    <w:rsid w:val="00DA7672"/>
  </w:style>
  <w:style w:type="character" w:customStyle="1" w:styleId="gi">
    <w:name w:val="gi"/>
    <w:basedOn w:val="DefaultParagraphFont"/>
    <w:rsid w:val="00263E2D"/>
  </w:style>
  <w:style w:type="character" w:customStyle="1" w:styleId="tagtrans">
    <w:name w:val="tag_trans"/>
    <w:basedOn w:val="DefaultParagraphFont"/>
    <w:rsid w:val="00D72408"/>
  </w:style>
  <w:style w:type="paragraph" w:styleId="Bibliography">
    <w:name w:val="Bibliography"/>
    <w:basedOn w:val="Normal"/>
    <w:next w:val="Normal"/>
    <w:uiPriority w:val="37"/>
    <w:unhideWhenUsed/>
    <w:rsid w:val="00C313E6"/>
    <w:pPr>
      <w:tabs>
        <w:tab w:val="left" w:pos="500"/>
      </w:tabs>
      <w:spacing w:after="240"/>
      <w:ind w:left="504" w:hanging="504"/>
    </w:pPr>
  </w:style>
  <w:style w:type="paragraph" w:styleId="CommentText">
    <w:name w:val="annotation text"/>
    <w:basedOn w:val="Normal"/>
    <w:link w:val="CommentTextChar"/>
    <w:uiPriority w:val="99"/>
    <w:semiHidden/>
    <w:unhideWhenUsed/>
    <w:rsid w:val="00E77AC3"/>
    <w:rPr>
      <w:sz w:val="20"/>
      <w:szCs w:val="20"/>
    </w:rPr>
  </w:style>
  <w:style w:type="character" w:customStyle="1" w:styleId="CommentTextChar">
    <w:name w:val="Comment Text Char"/>
    <w:basedOn w:val="DefaultParagraphFont"/>
    <w:link w:val="CommentText"/>
    <w:uiPriority w:val="99"/>
    <w:semiHidden/>
    <w:rsid w:val="00E77AC3"/>
    <w:rPr>
      <w:rFonts w:asciiTheme="majorHAnsi" w:hAnsiTheme="majorHAnsi"/>
      <w:lang w:val="en-GB"/>
    </w:rPr>
  </w:style>
  <w:style w:type="paragraph" w:styleId="Header">
    <w:name w:val="header"/>
    <w:basedOn w:val="Normal"/>
    <w:link w:val="HeaderChar"/>
    <w:uiPriority w:val="99"/>
    <w:unhideWhenUsed/>
    <w:rsid w:val="00CA375F"/>
    <w:pPr>
      <w:tabs>
        <w:tab w:val="center" w:pos="4252"/>
        <w:tab w:val="right" w:pos="8504"/>
      </w:tabs>
    </w:pPr>
  </w:style>
  <w:style w:type="character" w:customStyle="1" w:styleId="HeaderChar">
    <w:name w:val="Header Char"/>
    <w:basedOn w:val="DefaultParagraphFont"/>
    <w:link w:val="Header"/>
    <w:uiPriority w:val="99"/>
    <w:rsid w:val="00CA375F"/>
    <w:rPr>
      <w:rFonts w:asciiTheme="majorHAnsi" w:hAnsiTheme="maj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6999">
      <w:bodyDiv w:val="1"/>
      <w:marLeft w:val="0"/>
      <w:marRight w:val="0"/>
      <w:marTop w:val="0"/>
      <w:marBottom w:val="0"/>
      <w:divBdr>
        <w:top w:val="none" w:sz="0" w:space="0" w:color="auto"/>
        <w:left w:val="none" w:sz="0" w:space="0" w:color="auto"/>
        <w:bottom w:val="none" w:sz="0" w:space="0" w:color="auto"/>
        <w:right w:val="none" w:sz="0" w:space="0" w:color="auto"/>
      </w:divBdr>
    </w:div>
    <w:div w:id="41908102">
      <w:bodyDiv w:val="1"/>
      <w:marLeft w:val="0"/>
      <w:marRight w:val="0"/>
      <w:marTop w:val="0"/>
      <w:marBottom w:val="0"/>
      <w:divBdr>
        <w:top w:val="none" w:sz="0" w:space="0" w:color="auto"/>
        <w:left w:val="none" w:sz="0" w:space="0" w:color="auto"/>
        <w:bottom w:val="none" w:sz="0" w:space="0" w:color="auto"/>
        <w:right w:val="none" w:sz="0" w:space="0" w:color="auto"/>
      </w:divBdr>
    </w:div>
    <w:div w:id="88815492">
      <w:bodyDiv w:val="1"/>
      <w:marLeft w:val="0"/>
      <w:marRight w:val="0"/>
      <w:marTop w:val="0"/>
      <w:marBottom w:val="0"/>
      <w:divBdr>
        <w:top w:val="none" w:sz="0" w:space="0" w:color="auto"/>
        <w:left w:val="none" w:sz="0" w:space="0" w:color="auto"/>
        <w:bottom w:val="none" w:sz="0" w:space="0" w:color="auto"/>
        <w:right w:val="none" w:sz="0" w:space="0" w:color="auto"/>
      </w:divBdr>
    </w:div>
    <w:div w:id="108008460">
      <w:bodyDiv w:val="1"/>
      <w:marLeft w:val="0"/>
      <w:marRight w:val="0"/>
      <w:marTop w:val="0"/>
      <w:marBottom w:val="0"/>
      <w:divBdr>
        <w:top w:val="none" w:sz="0" w:space="0" w:color="auto"/>
        <w:left w:val="none" w:sz="0" w:space="0" w:color="auto"/>
        <w:bottom w:val="none" w:sz="0" w:space="0" w:color="auto"/>
        <w:right w:val="none" w:sz="0" w:space="0" w:color="auto"/>
      </w:divBdr>
    </w:div>
    <w:div w:id="125436067">
      <w:bodyDiv w:val="1"/>
      <w:marLeft w:val="0"/>
      <w:marRight w:val="0"/>
      <w:marTop w:val="0"/>
      <w:marBottom w:val="0"/>
      <w:divBdr>
        <w:top w:val="none" w:sz="0" w:space="0" w:color="auto"/>
        <w:left w:val="none" w:sz="0" w:space="0" w:color="auto"/>
        <w:bottom w:val="none" w:sz="0" w:space="0" w:color="auto"/>
        <w:right w:val="none" w:sz="0" w:space="0" w:color="auto"/>
      </w:divBdr>
    </w:div>
    <w:div w:id="179703608">
      <w:bodyDiv w:val="1"/>
      <w:marLeft w:val="0"/>
      <w:marRight w:val="0"/>
      <w:marTop w:val="0"/>
      <w:marBottom w:val="0"/>
      <w:divBdr>
        <w:top w:val="none" w:sz="0" w:space="0" w:color="auto"/>
        <w:left w:val="none" w:sz="0" w:space="0" w:color="auto"/>
        <w:bottom w:val="none" w:sz="0" w:space="0" w:color="auto"/>
        <w:right w:val="none" w:sz="0" w:space="0" w:color="auto"/>
      </w:divBdr>
      <w:divsChild>
        <w:div w:id="64226294">
          <w:marLeft w:val="0"/>
          <w:marRight w:val="0"/>
          <w:marTop w:val="0"/>
          <w:marBottom w:val="0"/>
          <w:divBdr>
            <w:top w:val="none" w:sz="0" w:space="0" w:color="auto"/>
            <w:left w:val="none" w:sz="0" w:space="0" w:color="auto"/>
            <w:bottom w:val="none" w:sz="0" w:space="0" w:color="auto"/>
            <w:right w:val="none" w:sz="0" w:space="0" w:color="auto"/>
          </w:divBdr>
        </w:div>
      </w:divsChild>
    </w:div>
    <w:div w:id="233856867">
      <w:bodyDiv w:val="1"/>
      <w:marLeft w:val="0"/>
      <w:marRight w:val="0"/>
      <w:marTop w:val="0"/>
      <w:marBottom w:val="0"/>
      <w:divBdr>
        <w:top w:val="none" w:sz="0" w:space="0" w:color="auto"/>
        <w:left w:val="none" w:sz="0" w:space="0" w:color="auto"/>
        <w:bottom w:val="none" w:sz="0" w:space="0" w:color="auto"/>
        <w:right w:val="none" w:sz="0" w:space="0" w:color="auto"/>
      </w:divBdr>
    </w:div>
    <w:div w:id="271129074">
      <w:bodyDiv w:val="1"/>
      <w:marLeft w:val="0"/>
      <w:marRight w:val="0"/>
      <w:marTop w:val="0"/>
      <w:marBottom w:val="0"/>
      <w:divBdr>
        <w:top w:val="none" w:sz="0" w:space="0" w:color="auto"/>
        <w:left w:val="none" w:sz="0" w:space="0" w:color="auto"/>
        <w:bottom w:val="none" w:sz="0" w:space="0" w:color="auto"/>
        <w:right w:val="none" w:sz="0" w:space="0" w:color="auto"/>
      </w:divBdr>
    </w:div>
    <w:div w:id="314337355">
      <w:bodyDiv w:val="1"/>
      <w:marLeft w:val="0"/>
      <w:marRight w:val="0"/>
      <w:marTop w:val="0"/>
      <w:marBottom w:val="0"/>
      <w:divBdr>
        <w:top w:val="none" w:sz="0" w:space="0" w:color="auto"/>
        <w:left w:val="none" w:sz="0" w:space="0" w:color="auto"/>
        <w:bottom w:val="none" w:sz="0" w:space="0" w:color="auto"/>
        <w:right w:val="none" w:sz="0" w:space="0" w:color="auto"/>
      </w:divBdr>
    </w:div>
    <w:div w:id="329020844">
      <w:bodyDiv w:val="1"/>
      <w:marLeft w:val="0"/>
      <w:marRight w:val="0"/>
      <w:marTop w:val="0"/>
      <w:marBottom w:val="0"/>
      <w:divBdr>
        <w:top w:val="none" w:sz="0" w:space="0" w:color="auto"/>
        <w:left w:val="none" w:sz="0" w:space="0" w:color="auto"/>
        <w:bottom w:val="none" w:sz="0" w:space="0" w:color="auto"/>
        <w:right w:val="none" w:sz="0" w:space="0" w:color="auto"/>
      </w:divBdr>
    </w:div>
    <w:div w:id="377751298">
      <w:bodyDiv w:val="1"/>
      <w:marLeft w:val="0"/>
      <w:marRight w:val="0"/>
      <w:marTop w:val="0"/>
      <w:marBottom w:val="0"/>
      <w:divBdr>
        <w:top w:val="none" w:sz="0" w:space="0" w:color="auto"/>
        <w:left w:val="none" w:sz="0" w:space="0" w:color="auto"/>
        <w:bottom w:val="none" w:sz="0" w:space="0" w:color="auto"/>
        <w:right w:val="none" w:sz="0" w:space="0" w:color="auto"/>
      </w:divBdr>
    </w:div>
    <w:div w:id="396054756">
      <w:bodyDiv w:val="1"/>
      <w:marLeft w:val="0"/>
      <w:marRight w:val="0"/>
      <w:marTop w:val="0"/>
      <w:marBottom w:val="0"/>
      <w:divBdr>
        <w:top w:val="none" w:sz="0" w:space="0" w:color="auto"/>
        <w:left w:val="none" w:sz="0" w:space="0" w:color="auto"/>
        <w:bottom w:val="none" w:sz="0" w:space="0" w:color="auto"/>
        <w:right w:val="none" w:sz="0" w:space="0" w:color="auto"/>
      </w:divBdr>
    </w:div>
    <w:div w:id="415132358">
      <w:bodyDiv w:val="1"/>
      <w:marLeft w:val="0"/>
      <w:marRight w:val="0"/>
      <w:marTop w:val="0"/>
      <w:marBottom w:val="0"/>
      <w:divBdr>
        <w:top w:val="none" w:sz="0" w:space="0" w:color="auto"/>
        <w:left w:val="none" w:sz="0" w:space="0" w:color="auto"/>
        <w:bottom w:val="none" w:sz="0" w:space="0" w:color="auto"/>
        <w:right w:val="none" w:sz="0" w:space="0" w:color="auto"/>
      </w:divBdr>
      <w:divsChild>
        <w:div w:id="106390252">
          <w:marLeft w:val="0"/>
          <w:marRight w:val="0"/>
          <w:marTop w:val="0"/>
          <w:marBottom w:val="0"/>
          <w:divBdr>
            <w:top w:val="none" w:sz="0" w:space="0" w:color="auto"/>
            <w:left w:val="none" w:sz="0" w:space="0" w:color="auto"/>
            <w:bottom w:val="none" w:sz="0" w:space="0" w:color="auto"/>
            <w:right w:val="none" w:sz="0" w:space="0" w:color="auto"/>
          </w:divBdr>
        </w:div>
      </w:divsChild>
    </w:div>
    <w:div w:id="447940041">
      <w:bodyDiv w:val="1"/>
      <w:marLeft w:val="0"/>
      <w:marRight w:val="0"/>
      <w:marTop w:val="0"/>
      <w:marBottom w:val="0"/>
      <w:divBdr>
        <w:top w:val="none" w:sz="0" w:space="0" w:color="auto"/>
        <w:left w:val="none" w:sz="0" w:space="0" w:color="auto"/>
        <w:bottom w:val="none" w:sz="0" w:space="0" w:color="auto"/>
        <w:right w:val="none" w:sz="0" w:space="0" w:color="auto"/>
      </w:divBdr>
    </w:div>
    <w:div w:id="551313191">
      <w:bodyDiv w:val="1"/>
      <w:marLeft w:val="0"/>
      <w:marRight w:val="0"/>
      <w:marTop w:val="0"/>
      <w:marBottom w:val="0"/>
      <w:divBdr>
        <w:top w:val="none" w:sz="0" w:space="0" w:color="auto"/>
        <w:left w:val="none" w:sz="0" w:space="0" w:color="auto"/>
        <w:bottom w:val="none" w:sz="0" w:space="0" w:color="auto"/>
        <w:right w:val="none" w:sz="0" w:space="0" w:color="auto"/>
      </w:divBdr>
    </w:div>
    <w:div w:id="618530931">
      <w:bodyDiv w:val="1"/>
      <w:marLeft w:val="0"/>
      <w:marRight w:val="0"/>
      <w:marTop w:val="0"/>
      <w:marBottom w:val="0"/>
      <w:divBdr>
        <w:top w:val="none" w:sz="0" w:space="0" w:color="auto"/>
        <w:left w:val="none" w:sz="0" w:space="0" w:color="auto"/>
        <w:bottom w:val="none" w:sz="0" w:space="0" w:color="auto"/>
        <w:right w:val="none" w:sz="0" w:space="0" w:color="auto"/>
      </w:divBdr>
    </w:div>
    <w:div w:id="681081582">
      <w:bodyDiv w:val="1"/>
      <w:marLeft w:val="0"/>
      <w:marRight w:val="0"/>
      <w:marTop w:val="0"/>
      <w:marBottom w:val="0"/>
      <w:divBdr>
        <w:top w:val="none" w:sz="0" w:space="0" w:color="auto"/>
        <w:left w:val="none" w:sz="0" w:space="0" w:color="auto"/>
        <w:bottom w:val="none" w:sz="0" w:space="0" w:color="auto"/>
        <w:right w:val="none" w:sz="0" w:space="0" w:color="auto"/>
      </w:divBdr>
    </w:div>
    <w:div w:id="786655384">
      <w:bodyDiv w:val="1"/>
      <w:marLeft w:val="0"/>
      <w:marRight w:val="0"/>
      <w:marTop w:val="0"/>
      <w:marBottom w:val="0"/>
      <w:divBdr>
        <w:top w:val="none" w:sz="0" w:space="0" w:color="auto"/>
        <w:left w:val="none" w:sz="0" w:space="0" w:color="auto"/>
        <w:bottom w:val="none" w:sz="0" w:space="0" w:color="auto"/>
        <w:right w:val="none" w:sz="0" w:space="0" w:color="auto"/>
      </w:divBdr>
    </w:div>
    <w:div w:id="870340614">
      <w:bodyDiv w:val="1"/>
      <w:marLeft w:val="0"/>
      <w:marRight w:val="0"/>
      <w:marTop w:val="0"/>
      <w:marBottom w:val="0"/>
      <w:divBdr>
        <w:top w:val="none" w:sz="0" w:space="0" w:color="auto"/>
        <w:left w:val="none" w:sz="0" w:space="0" w:color="auto"/>
        <w:bottom w:val="none" w:sz="0" w:space="0" w:color="auto"/>
        <w:right w:val="none" w:sz="0" w:space="0" w:color="auto"/>
      </w:divBdr>
      <w:divsChild>
        <w:div w:id="965744216">
          <w:marLeft w:val="0"/>
          <w:marRight w:val="0"/>
          <w:marTop w:val="0"/>
          <w:marBottom w:val="0"/>
          <w:divBdr>
            <w:top w:val="none" w:sz="0" w:space="0" w:color="auto"/>
            <w:left w:val="none" w:sz="0" w:space="0" w:color="auto"/>
            <w:bottom w:val="none" w:sz="0" w:space="0" w:color="auto"/>
            <w:right w:val="none" w:sz="0" w:space="0" w:color="auto"/>
          </w:divBdr>
        </w:div>
      </w:divsChild>
    </w:div>
    <w:div w:id="944847201">
      <w:bodyDiv w:val="1"/>
      <w:marLeft w:val="0"/>
      <w:marRight w:val="0"/>
      <w:marTop w:val="0"/>
      <w:marBottom w:val="0"/>
      <w:divBdr>
        <w:top w:val="none" w:sz="0" w:space="0" w:color="auto"/>
        <w:left w:val="none" w:sz="0" w:space="0" w:color="auto"/>
        <w:bottom w:val="none" w:sz="0" w:space="0" w:color="auto"/>
        <w:right w:val="none" w:sz="0" w:space="0" w:color="auto"/>
      </w:divBdr>
    </w:div>
    <w:div w:id="999501979">
      <w:bodyDiv w:val="1"/>
      <w:marLeft w:val="0"/>
      <w:marRight w:val="0"/>
      <w:marTop w:val="0"/>
      <w:marBottom w:val="0"/>
      <w:divBdr>
        <w:top w:val="none" w:sz="0" w:space="0" w:color="auto"/>
        <w:left w:val="none" w:sz="0" w:space="0" w:color="auto"/>
        <w:bottom w:val="none" w:sz="0" w:space="0" w:color="auto"/>
        <w:right w:val="none" w:sz="0" w:space="0" w:color="auto"/>
      </w:divBdr>
    </w:div>
    <w:div w:id="1008798640">
      <w:bodyDiv w:val="1"/>
      <w:marLeft w:val="0"/>
      <w:marRight w:val="0"/>
      <w:marTop w:val="0"/>
      <w:marBottom w:val="0"/>
      <w:divBdr>
        <w:top w:val="none" w:sz="0" w:space="0" w:color="auto"/>
        <w:left w:val="none" w:sz="0" w:space="0" w:color="auto"/>
        <w:bottom w:val="none" w:sz="0" w:space="0" w:color="auto"/>
        <w:right w:val="none" w:sz="0" w:space="0" w:color="auto"/>
      </w:divBdr>
    </w:div>
    <w:div w:id="1026177455">
      <w:bodyDiv w:val="1"/>
      <w:marLeft w:val="0"/>
      <w:marRight w:val="0"/>
      <w:marTop w:val="0"/>
      <w:marBottom w:val="0"/>
      <w:divBdr>
        <w:top w:val="none" w:sz="0" w:space="0" w:color="auto"/>
        <w:left w:val="none" w:sz="0" w:space="0" w:color="auto"/>
        <w:bottom w:val="none" w:sz="0" w:space="0" w:color="auto"/>
        <w:right w:val="none" w:sz="0" w:space="0" w:color="auto"/>
      </w:divBdr>
    </w:div>
    <w:div w:id="1049377354">
      <w:bodyDiv w:val="1"/>
      <w:marLeft w:val="0"/>
      <w:marRight w:val="0"/>
      <w:marTop w:val="0"/>
      <w:marBottom w:val="0"/>
      <w:divBdr>
        <w:top w:val="none" w:sz="0" w:space="0" w:color="auto"/>
        <w:left w:val="none" w:sz="0" w:space="0" w:color="auto"/>
        <w:bottom w:val="none" w:sz="0" w:space="0" w:color="auto"/>
        <w:right w:val="none" w:sz="0" w:space="0" w:color="auto"/>
      </w:divBdr>
    </w:div>
    <w:div w:id="1111898856">
      <w:bodyDiv w:val="1"/>
      <w:marLeft w:val="0"/>
      <w:marRight w:val="0"/>
      <w:marTop w:val="0"/>
      <w:marBottom w:val="0"/>
      <w:divBdr>
        <w:top w:val="none" w:sz="0" w:space="0" w:color="auto"/>
        <w:left w:val="none" w:sz="0" w:space="0" w:color="auto"/>
        <w:bottom w:val="none" w:sz="0" w:space="0" w:color="auto"/>
        <w:right w:val="none" w:sz="0" w:space="0" w:color="auto"/>
      </w:divBdr>
    </w:div>
    <w:div w:id="1112818519">
      <w:bodyDiv w:val="1"/>
      <w:marLeft w:val="0"/>
      <w:marRight w:val="0"/>
      <w:marTop w:val="0"/>
      <w:marBottom w:val="0"/>
      <w:divBdr>
        <w:top w:val="none" w:sz="0" w:space="0" w:color="auto"/>
        <w:left w:val="none" w:sz="0" w:space="0" w:color="auto"/>
        <w:bottom w:val="none" w:sz="0" w:space="0" w:color="auto"/>
        <w:right w:val="none" w:sz="0" w:space="0" w:color="auto"/>
      </w:divBdr>
    </w:div>
    <w:div w:id="1223754840">
      <w:bodyDiv w:val="1"/>
      <w:marLeft w:val="0"/>
      <w:marRight w:val="0"/>
      <w:marTop w:val="0"/>
      <w:marBottom w:val="0"/>
      <w:divBdr>
        <w:top w:val="none" w:sz="0" w:space="0" w:color="auto"/>
        <w:left w:val="none" w:sz="0" w:space="0" w:color="auto"/>
        <w:bottom w:val="none" w:sz="0" w:space="0" w:color="auto"/>
        <w:right w:val="none" w:sz="0" w:space="0" w:color="auto"/>
      </w:divBdr>
    </w:div>
    <w:div w:id="1258716180">
      <w:bodyDiv w:val="1"/>
      <w:marLeft w:val="0"/>
      <w:marRight w:val="0"/>
      <w:marTop w:val="0"/>
      <w:marBottom w:val="0"/>
      <w:divBdr>
        <w:top w:val="none" w:sz="0" w:space="0" w:color="auto"/>
        <w:left w:val="none" w:sz="0" w:space="0" w:color="auto"/>
        <w:bottom w:val="none" w:sz="0" w:space="0" w:color="auto"/>
        <w:right w:val="none" w:sz="0" w:space="0" w:color="auto"/>
      </w:divBdr>
    </w:div>
    <w:div w:id="1259291823">
      <w:bodyDiv w:val="1"/>
      <w:marLeft w:val="0"/>
      <w:marRight w:val="0"/>
      <w:marTop w:val="0"/>
      <w:marBottom w:val="0"/>
      <w:divBdr>
        <w:top w:val="none" w:sz="0" w:space="0" w:color="auto"/>
        <w:left w:val="none" w:sz="0" w:space="0" w:color="auto"/>
        <w:bottom w:val="none" w:sz="0" w:space="0" w:color="auto"/>
        <w:right w:val="none" w:sz="0" w:space="0" w:color="auto"/>
      </w:divBdr>
      <w:divsChild>
        <w:div w:id="654332495">
          <w:marLeft w:val="0"/>
          <w:marRight w:val="0"/>
          <w:marTop w:val="0"/>
          <w:marBottom w:val="0"/>
          <w:divBdr>
            <w:top w:val="none" w:sz="0" w:space="0" w:color="auto"/>
            <w:left w:val="none" w:sz="0" w:space="0" w:color="auto"/>
            <w:bottom w:val="none" w:sz="0" w:space="0" w:color="auto"/>
            <w:right w:val="none" w:sz="0" w:space="0" w:color="auto"/>
          </w:divBdr>
        </w:div>
      </w:divsChild>
    </w:div>
    <w:div w:id="1266576769">
      <w:bodyDiv w:val="1"/>
      <w:marLeft w:val="0"/>
      <w:marRight w:val="0"/>
      <w:marTop w:val="0"/>
      <w:marBottom w:val="0"/>
      <w:divBdr>
        <w:top w:val="none" w:sz="0" w:space="0" w:color="auto"/>
        <w:left w:val="none" w:sz="0" w:space="0" w:color="auto"/>
        <w:bottom w:val="none" w:sz="0" w:space="0" w:color="auto"/>
        <w:right w:val="none" w:sz="0" w:space="0" w:color="auto"/>
      </w:divBdr>
    </w:div>
    <w:div w:id="1336768545">
      <w:bodyDiv w:val="1"/>
      <w:marLeft w:val="0"/>
      <w:marRight w:val="0"/>
      <w:marTop w:val="0"/>
      <w:marBottom w:val="0"/>
      <w:divBdr>
        <w:top w:val="none" w:sz="0" w:space="0" w:color="auto"/>
        <w:left w:val="none" w:sz="0" w:space="0" w:color="auto"/>
        <w:bottom w:val="none" w:sz="0" w:space="0" w:color="auto"/>
        <w:right w:val="none" w:sz="0" w:space="0" w:color="auto"/>
      </w:divBdr>
      <w:divsChild>
        <w:div w:id="1376930790">
          <w:marLeft w:val="0"/>
          <w:marRight w:val="0"/>
          <w:marTop w:val="0"/>
          <w:marBottom w:val="0"/>
          <w:divBdr>
            <w:top w:val="none" w:sz="0" w:space="0" w:color="auto"/>
            <w:left w:val="none" w:sz="0" w:space="0" w:color="auto"/>
            <w:bottom w:val="none" w:sz="0" w:space="0" w:color="auto"/>
            <w:right w:val="none" w:sz="0" w:space="0" w:color="auto"/>
          </w:divBdr>
        </w:div>
        <w:div w:id="1578243356">
          <w:marLeft w:val="0"/>
          <w:marRight w:val="0"/>
          <w:marTop w:val="0"/>
          <w:marBottom w:val="0"/>
          <w:divBdr>
            <w:top w:val="none" w:sz="0" w:space="0" w:color="auto"/>
            <w:left w:val="none" w:sz="0" w:space="0" w:color="auto"/>
            <w:bottom w:val="none" w:sz="0" w:space="0" w:color="auto"/>
            <w:right w:val="none" w:sz="0" w:space="0" w:color="auto"/>
          </w:divBdr>
        </w:div>
      </w:divsChild>
    </w:div>
    <w:div w:id="1368607912">
      <w:bodyDiv w:val="1"/>
      <w:marLeft w:val="0"/>
      <w:marRight w:val="0"/>
      <w:marTop w:val="0"/>
      <w:marBottom w:val="0"/>
      <w:divBdr>
        <w:top w:val="none" w:sz="0" w:space="0" w:color="auto"/>
        <w:left w:val="none" w:sz="0" w:space="0" w:color="auto"/>
        <w:bottom w:val="none" w:sz="0" w:space="0" w:color="auto"/>
        <w:right w:val="none" w:sz="0" w:space="0" w:color="auto"/>
      </w:divBdr>
    </w:div>
    <w:div w:id="1393432898">
      <w:bodyDiv w:val="1"/>
      <w:marLeft w:val="0"/>
      <w:marRight w:val="0"/>
      <w:marTop w:val="0"/>
      <w:marBottom w:val="0"/>
      <w:divBdr>
        <w:top w:val="none" w:sz="0" w:space="0" w:color="auto"/>
        <w:left w:val="none" w:sz="0" w:space="0" w:color="auto"/>
        <w:bottom w:val="none" w:sz="0" w:space="0" w:color="auto"/>
        <w:right w:val="none" w:sz="0" w:space="0" w:color="auto"/>
      </w:divBdr>
    </w:div>
    <w:div w:id="1416513511">
      <w:bodyDiv w:val="1"/>
      <w:marLeft w:val="0"/>
      <w:marRight w:val="0"/>
      <w:marTop w:val="0"/>
      <w:marBottom w:val="0"/>
      <w:divBdr>
        <w:top w:val="none" w:sz="0" w:space="0" w:color="auto"/>
        <w:left w:val="none" w:sz="0" w:space="0" w:color="auto"/>
        <w:bottom w:val="none" w:sz="0" w:space="0" w:color="auto"/>
        <w:right w:val="none" w:sz="0" w:space="0" w:color="auto"/>
      </w:divBdr>
    </w:div>
    <w:div w:id="1419015310">
      <w:bodyDiv w:val="1"/>
      <w:marLeft w:val="0"/>
      <w:marRight w:val="0"/>
      <w:marTop w:val="0"/>
      <w:marBottom w:val="0"/>
      <w:divBdr>
        <w:top w:val="none" w:sz="0" w:space="0" w:color="auto"/>
        <w:left w:val="none" w:sz="0" w:space="0" w:color="auto"/>
        <w:bottom w:val="none" w:sz="0" w:space="0" w:color="auto"/>
        <w:right w:val="none" w:sz="0" w:space="0" w:color="auto"/>
      </w:divBdr>
    </w:div>
    <w:div w:id="1476751115">
      <w:bodyDiv w:val="1"/>
      <w:marLeft w:val="0"/>
      <w:marRight w:val="0"/>
      <w:marTop w:val="0"/>
      <w:marBottom w:val="0"/>
      <w:divBdr>
        <w:top w:val="none" w:sz="0" w:space="0" w:color="auto"/>
        <w:left w:val="none" w:sz="0" w:space="0" w:color="auto"/>
        <w:bottom w:val="none" w:sz="0" w:space="0" w:color="auto"/>
        <w:right w:val="none" w:sz="0" w:space="0" w:color="auto"/>
      </w:divBdr>
    </w:div>
    <w:div w:id="1568681762">
      <w:bodyDiv w:val="1"/>
      <w:marLeft w:val="0"/>
      <w:marRight w:val="0"/>
      <w:marTop w:val="0"/>
      <w:marBottom w:val="0"/>
      <w:divBdr>
        <w:top w:val="none" w:sz="0" w:space="0" w:color="auto"/>
        <w:left w:val="none" w:sz="0" w:space="0" w:color="auto"/>
        <w:bottom w:val="none" w:sz="0" w:space="0" w:color="auto"/>
        <w:right w:val="none" w:sz="0" w:space="0" w:color="auto"/>
      </w:divBdr>
    </w:div>
    <w:div w:id="1579288743">
      <w:bodyDiv w:val="1"/>
      <w:marLeft w:val="0"/>
      <w:marRight w:val="0"/>
      <w:marTop w:val="0"/>
      <w:marBottom w:val="0"/>
      <w:divBdr>
        <w:top w:val="none" w:sz="0" w:space="0" w:color="auto"/>
        <w:left w:val="none" w:sz="0" w:space="0" w:color="auto"/>
        <w:bottom w:val="none" w:sz="0" w:space="0" w:color="auto"/>
        <w:right w:val="none" w:sz="0" w:space="0" w:color="auto"/>
      </w:divBdr>
    </w:div>
    <w:div w:id="1586956820">
      <w:bodyDiv w:val="1"/>
      <w:marLeft w:val="0"/>
      <w:marRight w:val="0"/>
      <w:marTop w:val="0"/>
      <w:marBottom w:val="0"/>
      <w:divBdr>
        <w:top w:val="none" w:sz="0" w:space="0" w:color="auto"/>
        <w:left w:val="none" w:sz="0" w:space="0" w:color="auto"/>
        <w:bottom w:val="none" w:sz="0" w:space="0" w:color="auto"/>
        <w:right w:val="none" w:sz="0" w:space="0" w:color="auto"/>
      </w:divBdr>
    </w:div>
    <w:div w:id="1590968180">
      <w:bodyDiv w:val="1"/>
      <w:marLeft w:val="0"/>
      <w:marRight w:val="0"/>
      <w:marTop w:val="0"/>
      <w:marBottom w:val="0"/>
      <w:divBdr>
        <w:top w:val="none" w:sz="0" w:space="0" w:color="auto"/>
        <w:left w:val="none" w:sz="0" w:space="0" w:color="auto"/>
        <w:bottom w:val="none" w:sz="0" w:space="0" w:color="auto"/>
        <w:right w:val="none" w:sz="0" w:space="0" w:color="auto"/>
      </w:divBdr>
    </w:div>
    <w:div w:id="1604262695">
      <w:bodyDiv w:val="1"/>
      <w:marLeft w:val="0"/>
      <w:marRight w:val="0"/>
      <w:marTop w:val="0"/>
      <w:marBottom w:val="0"/>
      <w:divBdr>
        <w:top w:val="none" w:sz="0" w:space="0" w:color="auto"/>
        <w:left w:val="none" w:sz="0" w:space="0" w:color="auto"/>
        <w:bottom w:val="none" w:sz="0" w:space="0" w:color="auto"/>
        <w:right w:val="none" w:sz="0" w:space="0" w:color="auto"/>
      </w:divBdr>
    </w:div>
    <w:div w:id="1662613692">
      <w:bodyDiv w:val="1"/>
      <w:marLeft w:val="0"/>
      <w:marRight w:val="0"/>
      <w:marTop w:val="0"/>
      <w:marBottom w:val="0"/>
      <w:divBdr>
        <w:top w:val="none" w:sz="0" w:space="0" w:color="auto"/>
        <w:left w:val="none" w:sz="0" w:space="0" w:color="auto"/>
        <w:bottom w:val="none" w:sz="0" w:space="0" w:color="auto"/>
        <w:right w:val="none" w:sz="0" w:space="0" w:color="auto"/>
      </w:divBdr>
    </w:div>
    <w:div w:id="1721588928">
      <w:bodyDiv w:val="1"/>
      <w:marLeft w:val="0"/>
      <w:marRight w:val="0"/>
      <w:marTop w:val="0"/>
      <w:marBottom w:val="0"/>
      <w:divBdr>
        <w:top w:val="none" w:sz="0" w:space="0" w:color="auto"/>
        <w:left w:val="none" w:sz="0" w:space="0" w:color="auto"/>
        <w:bottom w:val="none" w:sz="0" w:space="0" w:color="auto"/>
        <w:right w:val="none" w:sz="0" w:space="0" w:color="auto"/>
      </w:divBdr>
    </w:div>
    <w:div w:id="1729650095">
      <w:bodyDiv w:val="1"/>
      <w:marLeft w:val="0"/>
      <w:marRight w:val="0"/>
      <w:marTop w:val="0"/>
      <w:marBottom w:val="0"/>
      <w:divBdr>
        <w:top w:val="none" w:sz="0" w:space="0" w:color="auto"/>
        <w:left w:val="none" w:sz="0" w:space="0" w:color="auto"/>
        <w:bottom w:val="none" w:sz="0" w:space="0" w:color="auto"/>
        <w:right w:val="none" w:sz="0" w:space="0" w:color="auto"/>
      </w:divBdr>
    </w:div>
    <w:div w:id="1899901968">
      <w:bodyDiv w:val="1"/>
      <w:marLeft w:val="0"/>
      <w:marRight w:val="0"/>
      <w:marTop w:val="0"/>
      <w:marBottom w:val="0"/>
      <w:divBdr>
        <w:top w:val="none" w:sz="0" w:space="0" w:color="auto"/>
        <w:left w:val="none" w:sz="0" w:space="0" w:color="auto"/>
        <w:bottom w:val="none" w:sz="0" w:space="0" w:color="auto"/>
        <w:right w:val="none" w:sz="0" w:space="0" w:color="auto"/>
      </w:divBdr>
    </w:div>
    <w:div w:id="1962372897">
      <w:bodyDiv w:val="1"/>
      <w:marLeft w:val="0"/>
      <w:marRight w:val="0"/>
      <w:marTop w:val="0"/>
      <w:marBottom w:val="0"/>
      <w:divBdr>
        <w:top w:val="none" w:sz="0" w:space="0" w:color="auto"/>
        <w:left w:val="none" w:sz="0" w:space="0" w:color="auto"/>
        <w:bottom w:val="none" w:sz="0" w:space="0" w:color="auto"/>
        <w:right w:val="none" w:sz="0" w:space="0" w:color="auto"/>
      </w:divBdr>
    </w:div>
    <w:div w:id="1975603544">
      <w:bodyDiv w:val="1"/>
      <w:marLeft w:val="0"/>
      <w:marRight w:val="0"/>
      <w:marTop w:val="0"/>
      <w:marBottom w:val="0"/>
      <w:divBdr>
        <w:top w:val="none" w:sz="0" w:space="0" w:color="auto"/>
        <w:left w:val="none" w:sz="0" w:space="0" w:color="auto"/>
        <w:bottom w:val="none" w:sz="0" w:space="0" w:color="auto"/>
        <w:right w:val="none" w:sz="0" w:space="0" w:color="auto"/>
      </w:divBdr>
    </w:div>
    <w:div w:id="2047752168">
      <w:bodyDiv w:val="1"/>
      <w:marLeft w:val="0"/>
      <w:marRight w:val="0"/>
      <w:marTop w:val="0"/>
      <w:marBottom w:val="0"/>
      <w:divBdr>
        <w:top w:val="none" w:sz="0" w:space="0" w:color="auto"/>
        <w:left w:val="none" w:sz="0" w:space="0" w:color="auto"/>
        <w:bottom w:val="none" w:sz="0" w:space="0" w:color="auto"/>
        <w:right w:val="none" w:sz="0" w:space="0" w:color="auto"/>
      </w:divBdr>
    </w:div>
    <w:div w:id="2086225578">
      <w:bodyDiv w:val="1"/>
      <w:marLeft w:val="0"/>
      <w:marRight w:val="0"/>
      <w:marTop w:val="0"/>
      <w:marBottom w:val="0"/>
      <w:divBdr>
        <w:top w:val="none" w:sz="0" w:space="0" w:color="auto"/>
        <w:left w:val="none" w:sz="0" w:space="0" w:color="auto"/>
        <w:bottom w:val="none" w:sz="0" w:space="0" w:color="auto"/>
        <w:right w:val="none" w:sz="0" w:space="0" w:color="auto"/>
      </w:divBdr>
    </w:div>
    <w:div w:id="20901515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ogolludo@med.ucm.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9CF9910-E3EF-4B28-BD2A-47E815608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53196</Words>
  <Characters>303220</Characters>
  <Application>Microsoft Office Word</Application>
  <DocSecurity>0</DocSecurity>
  <Lines>2526</Lines>
  <Paragraphs>7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35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a Mondéjar Parreño</dc:creator>
  <cp:lastModifiedBy>Iain Greenwood</cp:lastModifiedBy>
  <cp:revision>2</cp:revision>
  <cp:lastPrinted>2020-04-03T07:03:00Z</cp:lastPrinted>
  <dcterms:created xsi:type="dcterms:W3CDTF">2020-08-25T15:20:00Z</dcterms:created>
  <dcterms:modified xsi:type="dcterms:W3CDTF">2020-08-2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XwK5CZM"/&gt;&lt;style id="http://www.zotero.org/styles/american-medical-association" hasBibliography="1" bibliographyStyleHasBeenSet="1"/&gt;&lt;prefs&gt;&lt;pref name="fieldType" value="Field"/&gt;&lt;pref name="dont</vt:lpwstr>
  </property>
  <property fmtid="{D5CDD505-2E9C-101B-9397-08002B2CF9AE}" pid="3" name="ZOTERO_PREF_2">
    <vt:lpwstr>AskDelayCitationUpdates" value="true"/&gt;&lt;/prefs&gt;&lt;/data&gt;</vt:lpwstr>
  </property>
</Properties>
</file>